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17553" w14:textId="77777777" w:rsidR="008C1DEC" w:rsidRDefault="008C1DEC" w:rsidP="00BE17D6">
      <w:pPr>
        <w:pStyle w:val="Heading10"/>
        <w:numPr>
          <w:ilvl w:val="0"/>
          <w:numId w:val="0"/>
        </w:numPr>
        <w:ind w:left="432"/>
        <w:jc w:val="left"/>
      </w:pPr>
    </w:p>
    <w:p w14:paraId="4DCEB14A" w14:textId="77777777" w:rsidR="008C1DEC" w:rsidRDefault="008C1DEC" w:rsidP="00254BD7">
      <w:pPr>
        <w:jc w:val="center"/>
        <w:rPr>
          <w:sz w:val="26"/>
          <w:szCs w:val="26"/>
        </w:rPr>
      </w:pPr>
    </w:p>
    <w:p w14:paraId="0D74504F" w14:textId="77777777" w:rsidR="00254BD7" w:rsidRPr="00254BD7" w:rsidRDefault="00254BD7" w:rsidP="009A510C">
      <w:pPr>
        <w:pStyle w:val="Noidung"/>
        <w:spacing w:line="240" w:lineRule="auto"/>
        <w:jc w:val="cente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rsidRPr="00254BD7">
        <w:t>KHOA KỸ THUẬT VÀ CÔNG NGHỆ</w:t>
      </w:r>
      <w:bookmarkEnd w:id="0"/>
      <w:bookmarkEnd w:id="1"/>
      <w:bookmarkEnd w:id="2"/>
      <w:bookmarkEnd w:id="3"/>
      <w:bookmarkEnd w:id="4"/>
      <w:bookmarkEnd w:id="5"/>
      <w:bookmarkEnd w:id="6"/>
    </w:p>
    <w:p w14:paraId="423993CE" w14:textId="77777777" w:rsidR="00254BD7" w:rsidRPr="00012520" w:rsidRDefault="00254BD7" w:rsidP="009A510C">
      <w:pPr>
        <w:pStyle w:val="Noidung"/>
        <w:spacing w:line="240" w:lineRule="auto"/>
        <w:jc w:val="center"/>
        <w:rPr>
          <w:b/>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sidRPr="00012520">
        <w:rPr>
          <w:b/>
        </w:rPr>
        <w:t xml:space="preserve">BỘ MÔN </w:t>
      </w:r>
      <w:r>
        <w:rPr>
          <w:b/>
        </w:rPr>
        <w:t>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rPr>
        <w:drawing>
          <wp:inline distT="0" distB="0" distL="0" distR="0" wp14:anchorId="74352B71" wp14:editId="4380CDE8">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278A859F"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77777777" w:rsidR="008C1DEC" w:rsidRPr="0031012B" w:rsidRDefault="00FA05A8" w:rsidP="0031012B">
      <w:pPr>
        <w:pStyle w:val="Noidung"/>
        <w:spacing w:line="240" w:lineRule="auto"/>
        <w:jc w:val="center"/>
        <w:rPr>
          <w:b/>
          <w:bCs/>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31012B">
        <w:rPr>
          <w:b/>
          <w:bCs/>
        </w:rPr>
        <w:t xml:space="preserve">THỰC TẬP </w:t>
      </w:r>
      <w:r w:rsidR="002768F3" w:rsidRPr="0031012B">
        <w:rPr>
          <w:b/>
          <w:bCs/>
        </w:rPr>
        <w:t xml:space="preserve">ĐỒ ÁN </w:t>
      </w:r>
      <w:bookmarkEnd w:id="14"/>
      <w:r w:rsidR="00765D58" w:rsidRPr="0031012B">
        <w:rPr>
          <w:b/>
          <w:bCs/>
        </w:rPr>
        <w:t>CƠ SỞ NGÀNH</w:t>
      </w:r>
      <w:bookmarkEnd w:id="15"/>
      <w:bookmarkEnd w:id="16"/>
      <w:bookmarkEnd w:id="17"/>
      <w:bookmarkEnd w:id="18"/>
      <w:bookmarkEnd w:id="19"/>
      <w:bookmarkEnd w:id="20"/>
    </w:p>
    <w:p w14:paraId="242765E9" w14:textId="77777777" w:rsidR="008C1DEC" w:rsidRPr="0031012B" w:rsidRDefault="00E00262" w:rsidP="0031012B">
      <w:pPr>
        <w:pStyle w:val="Noidung"/>
        <w:spacing w:line="240" w:lineRule="auto"/>
        <w:jc w:val="center"/>
        <w:rPr>
          <w:b/>
          <w:bCs/>
        </w:rPr>
      </w:pPr>
      <w:r w:rsidRPr="0031012B">
        <w:rPr>
          <w:b/>
          <w:bCs/>
        </w:rPr>
        <w:t xml:space="preserve">HỌC KỲ </w:t>
      </w:r>
      <w:r w:rsidR="00DD3276" w:rsidRPr="0031012B">
        <w:rPr>
          <w:b/>
          <w:bCs/>
        </w:rPr>
        <w:t>I</w:t>
      </w:r>
      <w:r w:rsidR="008C1DEC" w:rsidRPr="0031012B">
        <w:rPr>
          <w:b/>
          <w:bCs/>
        </w:rPr>
        <w:t xml:space="preserve">, NĂM HỌC </w:t>
      </w:r>
      <w:r w:rsidR="00DD3276" w:rsidRPr="0031012B">
        <w:rPr>
          <w:b/>
          <w:bCs/>
        </w:rPr>
        <w:t>2024-2025</w:t>
      </w:r>
    </w:p>
    <w:p w14:paraId="06FF78A5" w14:textId="77777777" w:rsidR="00EF4DD3" w:rsidRPr="00EF4DD3" w:rsidRDefault="00EF4DD3" w:rsidP="008C1DEC">
      <w:pPr>
        <w:spacing w:line="360" w:lineRule="auto"/>
        <w:jc w:val="center"/>
        <w:rPr>
          <w:b/>
          <w:sz w:val="26"/>
          <w:szCs w:val="26"/>
          <w:lang w:val="vi-VN"/>
        </w:rPr>
      </w:pPr>
    </w:p>
    <w:p w14:paraId="167D7064" w14:textId="77777777" w:rsidR="0093037D" w:rsidRPr="008E3C0E" w:rsidRDefault="009A026E" w:rsidP="008836B6">
      <w:pPr>
        <w:spacing w:line="360" w:lineRule="auto"/>
        <w:jc w:val="center"/>
        <w:rPr>
          <w:b/>
          <w:sz w:val="44"/>
          <w:szCs w:val="44"/>
          <w:lang w:val="vi-VN"/>
        </w:rPr>
      </w:pPr>
      <w:r w:rsidRPr="008E3C0E">
        <w:rPr>
          <w:b/>
          <w:sz w:val="44"/>
          <w:szCs w:val="44"/>
          <w:lang w:val="vi-VN"/>
        </w:rPr>
        <w:t>THIẾT KẾ VÀ CÀI ĐẶT CƠ SỞ DỮ LIỆU CHO HỆ THỐNG ĐẶT LỊCH KHÁM BỆNH TRỰC TUYẾN TẠI MỘT SỐ BỆNH VIỆN.</w:t>
      </w:r>
    </w:p>
    <w:p w14:paraId="66E236AB" w14:textId="77777777" w:rsidR="00254BD7" w:rsidRPr="008E3C0E" w:rsidRDefault="00254BD7" w:rsidP="008836B6">
      <w:pPr>
        <w:spacing w:line="360" w:lineRule="auto"/>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3FD3D87C" w:rsidR="00254BD7" w:rsidRPr="008E3C0E" w:rsidRDefault="003A3DD1" w:rsidP="00254BD7">
      <w:pPr>
        <w:spacing w:line="360" w:lineRule="auto"/>
        <w:rPr>
          <w:sz w:val="26"/>
          <w:szCs w:val="26"/>
          <w:lang w:val="vi-VN"/>
        </w:rPr>
      </w:pPr>
      <w:r>
        <w:rPr>
          <w:noProof/>
          <w:sz w:val="26"/>
          <w:szCs w:val="26"/>
        </w:rPr>
        <mc:AlternateContent>
          <mc:Choice Requires="wps">
            <w:drawing>
              <wp:anchor distT="0" distB="0" distL="114300" distR="114300" simplePos="0" relativeHeight="251654656" behindDoc="0" locked="0" layoutInCell="1" allowOverlap="1" wp14:anchorId="3A89C641" wp14:editId="3DE7539A">
                <wp:simplePos x="0" y="0"/>
                <wp:positionH relativeFrom="column">
                  <wp:posOffset>571499</wp:posOffset>
                </wp:positionH>
                <wp:positionV relativeFrom="paragraph">
                  <wp:posOffset>285115</wp:posOffset>
                </wp:positionV>
                <wp:extent cx="1953895" cy="685800"/>
                <wp:effectExtent l="0" t="0" r="8255"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389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89C641" id="_x0000_t202" coordsize="21600,21600" o:spt="202" path="m,l,21600r21600,l21600,xe">
                <v:stroke joinstyle="miter"/>
                <v:path gradientshapeok="t" o:connecttype="rect"/>
              </v:shapetype>
              <v:shape id="Text Box 2" o:spid="_x0000_s1026" type="#_x0000_t202" style="position:absolute;margin-left:45pt;margin-top:22.45pt;width:153.8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" stroked="f">
                <v:textbo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v:textbox>
              </v:shape>
            </w:pict>
          </mc:Fallback>
        </mc:AlternateContent>
      </w:r>
    </w:p>
    <w:p w14:paraId="41CCE7D7" w14:textId="1CE828C9" w:rsidR="00254BD7" w:rsidRPr="008E3C0E"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3EF01F28">
                <wp:simplePos x="0" y="0"/>
                <wp:positionH relativeFrom="column">
                  <wp:posOffset>3429000</wp:posOffset>
                </wp:positionH>
                <wp:positionV relativeFrom="paragraph">
                  <wp:posOffset>7620</wp:posOffset>
                </wp:positionV>
                <wp:extent cx="1828800" cy="800100"/>
                <wp:effectExtent l="4445" t="1905" r="0" b="0"/>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8F6B" id="Text Box 3" o:spid="_x0000_s1027" type="#_x0000_t202" style="position:absolute;left:0;text-align:left;margin-left:270pt;margin-top:.6pt;width:2in;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Pr="008E3C0E" w:rsidRDefault="00ED287E" w:rsidP="00254BD7">
      <w:pPr>
        <w:spacing w:line="360" w:lineRule="auto"/>
        <w:rPr>
          <w:sz w:val="26"/>
          <w:szCs w:val="26"/>
          <w:lang w:val="vi-VN"/>
        </w:rPr>
      </w:pPr>
    </w:p>
    <w:p w14:paraId="103D2E54" w14:textId="77777777" w:rsidR="00254BD7" w:rsidRPr="008E3C0E" w:rsidRDefault="00254BD7" w:rsidP="00254BD7">
      <w:pPr>
        <w:spacing w:line="360" w:lineRule="auto"/>
        <w:rPr>
          <w:i/>
          <w:sz w:val="26"/>
          <w:szCs w:val="26"/>
          <w:lang w:val="vi-VN"/>
        </w:rPr>
      </w:pPr>
    </w:p>
    <w:p w14:paraId="162707F0" w14:textId="77777777" w:rsidR="008C1DEC" w:rsidRPr="008E3C0E" w:rsidRDefault="003F7B28" w:rsidP="003071A1">
      <w:pPr>
        <w:spacing w:line="360" w:lineRule="auto"/>
        <w:jc w:val="center"/>
        <w:rPr>
          <w:sz w:val="26"/>
          <w:szCs w:val="26"/>
          <w:lang w:val="vi-VN"/>
        </w:rPr>
      </w:pPr>
      <w:r w:rsidRPr="008E3C0E">
        <w:rPr>
          <w:b/>
          <w:bCs/>
          <w:i/>
          <w:sz w:val="26"/>
          <w:szCs w:val="26"/>
          <w:lang w:val="vi-VN"/>
        </w:rPr>
        <w:t>Trà Vinh, tháng</w:t>
      </w:r>
      <w:r w:rsidR="00DD3276" w:rsidRPr="008E3C0E">
        <w:rPr>
          <w:b/>
          <w:bCs/>
          <w:i/>
          <w:sz w:val="26"/>
          <w:szCs w:val="26"/>
          <w:lang w:val="vi-VN"/>
        </w:rPr>
        <w:t xml:space="preserve"> 12</w:t>
      </w:r>
      <w:r w:rsidRPr="008E3C0E">
        <w:rPr>
          <w:b/>
          <w:bCs/>
          <w:i/>
          <w:sz w:val="26"/>
          <w:szCs w:val="26"/>
          <w:lang w:val="vi-VN"/>
        </w:rPr>
        <w:t xml:space="preserve"> năm</w:t>
      </w:r>
      <w:r w:rsidR="00DD3276" w:rsidRPr="008E3C0E">
        <w:rPr>
          <w:b/>
          <w:bCs/>
          <w:i/>
          <w:sz w:val="26"/>
          <w:szCs w:val="26"/>
          <w:lang w:val="vi-VN"/>
        </w:rPr>
        <w:t xml:space="preserve"> 2024</w:t>
      </w:r>
    </w:p>
    <w:p w14:paraId="7268373C" w14:textId="77777777" w:rsidR="008C1DEC" w:rsidRPr="008E3C0E" w:rsidRDefault="008C1DEC" w:rsidP="00254BD7">
      <w:pPr>
        <w:jc w:val="center"/>
        <w:rPr>
          <w:sz w:val="26"/>
          <w:szCs w:val="26"/>
          <w:lang w:val="vi-VN"/>
        </w:rPr>
      </w:pPr>
    </w:p>
    <w:p w14:paraId="231BE9B7" w14:textId="77777777" w:rsidR="00254BD7" w:rsidRPr="008E3C0E" w:rsidRDefault="00254BD7" w:rsidP="009A510C">
      <w:pPr>
        <w:pStyle w:val="Noidung"/>
        <w:spacing w:line="240" w:lineRule="auto"/>
        <w:jc w:val="cente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rsidRPr="008E3C0E">
        <w:t>KHOA KỸ THUẬT VÀ CÔNG NGHỆ</w:t>
      </w:r>
      <w:bookmarkEnd w:id="21"/>
      <w:bookmarkEnd w:id="22"/>
      <w:bookmarkEnd w:id="23"/>
      <w:bookmarkEnd w:id="24"/>
      <w:bookmarkEnd w:id="25"/>
      <w:bookmarkEnd w:id="26"/>
      <w:bookmarkEnd w:id="27"/>
    </w:p>
    <w:p w14:paraId="00E1E122" w14:textId="77777777" w:rsidR="00254BD7" w:rsidRPr="008E3C0E" w:rsidRDefault="00254BD7" w:rsidP="009A510C">
      <w:pPr>
        <w:pStyle w:val="Noidung"/>
        <w:spacing w:line="240" w:lineRule="auto"/>
        <w:jc w:val="center"/>
        <w:rPr>
          <w:b/>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sidRPr="008E3C0E">
        <w:rPr>
          <w:b/>
        </w:rPr>
        <w:t>BỘ MÔN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rPr>
        <w:drawing>
          <wp:inline distT="0" distB="0" distL="0" distR="0" wp14:anchorId="36D07155" wp14:editId="50D2D6A1">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06DE1DC1" w14:textId="77777777" w:rsidR="008C1DEC" w:rsidRPr="009532AD" w:rsidRDefault="008C1DEC" w:rsidP="009532AD">
      <w:pPr>
        <w:spacing w:line="360" w:lineRule="auto"/>
        <w:rPr>
          <w:b/>
          <w:sz w:val="26"/>
          <w:szCs w:val="26"/>
          <w:lang w:val="vi-VN"/>
        </w:rPr>
      </w:pPr>
    </w:p>
    <w:p w14:paraId="122831A9" w14:textId="77777777" w:rsidR="008C1DEC" w:rsidRPr="0031012B" w:rsidRDefault="00FA05A8" w:rsidP="0031012B">
      <w:pPr>
        <w:pStyle w:val="Noidung"/>
        <w:spacing w:line="240" w:lineRule="auto"/>
        <w:jc w:val="center"/>
        <w:rPr>
          <w:b/>
          <w:bCs/>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31012B">
        <w:rPr>
          <w:b/>
          <w:bCs/>
        </w:rPr>
        <w:t xml:space="preserve">THỰC TẬP </w:t>
      </w:r>
      <w:r w:rsidR="002768F3" w:rsidRPr="0031012B">
        <w:rPr>
          <w:b/>
          <w:bCs/>
        </w:rPr>
        <w:t xml:space="preserve">ĐỒ ÁN </w:t>
      </w:r>
      <w:bookmarkEnd w:id="35"/>
      <w:r w:rsidR="00765D58" w:rsidRPr="0031012B">
        <w:rPr>
          <w:b/>
          <w:bCs/>
        </w:rPr>
        <w:t>CƠ SỞ NGÀNH</w:t>
      </w:r>
      <w:bookmarkEnd w:id="36"/>
      <w:bookmarkEnd w:id="37"/>
      <w:bookmarkEnd w:id="38"/>
      <w:bookmarkEnd w:id="39"/>
      <w:bookmarkEnd w:id="40"/>
      <w:bookmarkEnd w:id="41"/>
    </w:p>
    <w:p w14:paraId="2B05CAE1" w14:textId="77777777" w:rsidR="008C1DEC" w:rsidRDefault="00E00262" w:rsidP="0031012B">
      <w:pPr>
        <w:pStyle w:val="Noidung"/>
        <w:spacing w:line="240" w:lineRule="auto"/>
        <w:jc w:val="center"/>
        <w:rPr>
          <w:b/>
          <w:bCs/>
          <w:szCs w:val="26"/>
        </w:rPr>
      </w:pPr>
      <w:r w:rsidRPr="0031012B">
        <w:rPr>
          <w:b/>
          <w:bCs/>
          <w:szCs w:val="26"/>
        </w:rPr>
        <w:t xml:space="preserve">HỌC KỲ </w:t>
      </w:r>
      <w:r w:rsidR="00DD3276" w:rsidRPr="0031012B">
        <w:rPr>
          <w:b/>
          <w:bCs/>
          <w:szCs w:val="26"/>
        </w:rPr>
        <w:t>I</w:t>
      </w:r>
      <w:r w:rsidR="008C1DEC" w:rsidRPr="0031012B">
        <w:rPr>
          <w:b/>
          <w:bCs/>
          <w:szCs w:val="26"/>
        </w:rPr>
        <w:t xml:space="preserve">, NĂM HỌC </w:t>
      </w:r>
      <w:r w:rsidR="00DD3276" w:rsidRPr="0031012B">
        <w:rPr>
          <w:b/>
          <w:bCs/>
          <w:szCs w:val="26"/>
        </w:rPr>
        <w:t>2024-2025</w:t>
      </w:r>
    </w:p>
    <w:p w14:paraId="40459E0D" w14:textId="77777777" w:rsidR="009532AD" w:rsidRPr="0031012B" w:rsidRDefault="009532AD" w:rsidP="0031012B">
      <w:pPr>
        <w:pStyle w:val="Noidung"/>
        <w:spacing w:line="240" w:lineRule="auto"/>
        <w:jc w:val="center"/>
        <w:rPr>
          <w:b/>
          <w:bCs/>
          <w:szCs w:val="26"/>
        </w:rPr>
      </w:pPr>
    </w:p>
    <w:p w14:paraId="1844F335" w14:textId="77777777" w:rsidR="00254BD7" w:rsidRPr="008F0335" w:rsidRDefault="009A026E" w:rsidP="008836B6">
      <w:pPr>
        <w:tabs>
          <w:tab w:val="left" w:pos="3969"/>
        </w:tabs>
        <w:spacing w:line="360" w:lineRule="auto"/>
        <w:jc w:val="center"/>
        <w:rPr>
          <w:b/>
          <w:sz w:val="44"/>
          <w:szCs w:val="44"/>
          <w:lang w:val="vi-VN"/>
        </w:rPr>
      </w:pPr>
      <w:r w:rsidRPr="008F0335">
        <w:rPr>
          <w:b/>
          <w:sz w:val="44"/>
          <w:szCs w:val="44"/>
          <w:lang w:val="vi-VN"/>
        </w:rPr>
        <w:t>THIẾT KẾ VÀ CÀI ĐẶT CƠ SỞ DỮ LIỆU CHO HỆ THỐNG ĐẶT LỊCH KHÁM BỆNH TRỰC TUYẾN TẠI MỘT SỐ BỆNH VIỆN.</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3A04F3C1" w14:textId="77777777" w:rsidR="00EF4DD3" w:rsidRDefault="00EF4DD3" w:rsidP="00683997">
      <w:pPr>
        <w:spacing w:line="360" w:lineRule="auto"/>
        <w:rPr>
          <w:b/>
          <w:sz w:val="26"/>
          <w:szCs w:val="26"/>
          <w:lang w:val="vi-VN"/>
        </w:rPr>
      </w:pPr>
    </w:p>
    <w:p w14:paraId="50500C7A" w14:textId="77777777" w:rsidR="00254BD7" w:rsidRPr="008F0335" w:rsidRDefault="00254BD7" w:rsidP="008836B6">
      <w:pPr>
        <w:spacing w:line="360" w:lineRule="auto"/>
        <w:rPr>
          <w:sz w:val="26"/>
          <w:szCs w:val="26"/>
          <w:lang w:val="vi-VN"/>
        </w:rPr>
      </w:pPr>
    </w:p>
    <w:p w14:paraId="29FB81AF" w14:textId="331545BD" w:rsidR="00254BD7" w:rsidRPr="008F0335" w:rsidRDefault="00B84B6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6704" behindDoc="0" locked="0" layoutInCell="1" allowOverlap="1" wp14:anchorId="3595D39D" wp14:editId="4C525A90">
                <wp:simplePos x="0" y="0"/>
                <wp:positionH relativeFrom="column">
                  <wp:posOffset>574675</wp:posOffset>
                </wp:positionH>
                <wp:positionV relativeFrom="paragraph">
                  <wp:posOffset>283845</wp:posOffset>
                </wp:positionV>
                <wp:extent cx="1943100" cy="685800"/>
                <wp:effectExtent l="0" t="0" r="0" b="0"/>
                <wp:wrapNone/>
                <wp:docPr id="1792385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5D39D" id="Text Box 5" o:spid="_x0000_s1028" type="#_x0000_t202" style="position:absolute;margin-left:45.25pt;margin-top:22.35pt;width:153pt;height:5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" stroked="f">
                <v:textbo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v:textbox>
              </v:shape>
            </w:pict>
          </mc:Fallback>
        </mc:AlternateContent>
      </w:r>
    </w:p>
    <w:p w14:paraId="30AAD67D" w14:textId="1B735875" w:rsidR="00254BD7" w:rsidRPr="008F0335"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7728" behindDoc="0" locked="0" layoutInCell="1" allowOverlap="1" wp14:anchorId="4FE3FC69" wp14:editId="02252EE7">
                <wp:simplePos x="0" y="0"/>
                <wp:positionH relativeFrom="column">
                  <wp:posOffset>3429000</wp:posOffset>
                </wp:positionH>
                <wp:positionV relativeFrom="paragraph">
                  <wp:posOffset>7620</wp:posOffset>
                </wp:positionV>
                <wp:extent cx="1828800" cy="800100"/>
                <wp:effectExtent l="4445" t="0" r="0" b="635"/>
                <wp:wrapNone/>
                <wp:docPr id="8608444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3FC69" id="Text Box 6" o:spid="_x0000_s1029" type="#_x0000_t202" style="position:absolute;left:0;text-align:left;margin-left:270pt;margin-top:.6pt;width:2in;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77777777" w:rsidR="00797DBE" w:rsidRPr="00FD6DB9" w:rsidRDefault="003F7B28" w:rsidP="00254BD7">
      <w:pPr>
        <w:spacing w:line="360" w:lineRule="auto"/>
        <w:jc w:val="center"/>
        <w:rPr>
          <w:b/>
          <w:bCs/>
          <w:i/>
        </w:rPr>
        <w:sectPr w:rsidR="00797DBE" w:rsidRPr="00FD6DB9" w:rsidSect="00B80374">
          <w:footerReference w:type="even" r:id="rId9"/>
          <w:footerReference w:type="default" r:id="rId10"/>
          <w:pgSz w:w="11907" w:h="16840" w:code="9"/>
          <w:pgMar w:top="1138" w:right="1138" w:bottom="1138" w:left="1701" w:header="720" w:footer="720"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sectPr>
      </w:pPr>
      <w:r w:rsidRPr="00FD6DB9">
        <w:rPr>
          <w:b/>
          <w:bCs/>
          <w:i/>
          <w:sz w:val="26"/>
          <w:szCs w:val="26"/>
        </w:rPr>
        <w:t>Trà Vinh, tháng</w:t>
      </w:r>
      <w:r w:rsidR="00DD3276">
        <w:rPr>
          <w:b/>
          <w:bCs/>
          <w:i/>
          <w:sz w:val="26"/>
          <w:szCs w:val="26"/>
        </w:rPr>
        <w:t xml:space="preserve"> 12</w:t>
      </w:r>
      <w:r w:rsidRPr="00FD6DB9">
        <w:rPr>
          <w:b/>
          <w:bCs/>
          <w:i/>
          <w:sz w:val="26"/>
          <w:szCs w:val="26"/>
        </w:rPr>
        <w:t xml:space="preserve"> năm</w:t>
      </w:r>
      <w:r w:rsidR="00DD3276">
        <w:rPr>
          <w:b/>
          <w:bCs/>
          <w:i/>
          <w:sz w:val="26"/>
          <w:szCs w:val="26"/>
        </w:rPr>
        <w:t xml:space="preserve"> 2024</w:t>
      </w:r>
    </w:p>
    <w:p w14:paraId="7512D637" w14:textId="5E0287C9" w:rsidR="00A92A3E" w:rsidRPr="005428DD" w:rsidRDefault="003A3DD1" w:rsidP="00A92A3E">
      <w:pPr>
        <w:spacing w:line="360" w:lineRule="auto"/>
        <w:ind w:left="360"/>
        <w:rPr>
          <w:sz w:val="26"/>
          <w:szCs w:val="26"/>
        </w:rPr>
      </w:pPr>
      <w:r>
        <w:rPr>
          <w:b/>
          <w:bCs/>
          <w:noProof/>
          <w:sz w:val="26"/>
          <w:szCs w:val="26"/>
        </w:rPr>
        <w:lastRenderedPageBreak/>
        <mc:AlternateContent>
          <mc:Choice Requires="wps">
            <w:drawing>
              <wp:anchor distT="0" distB="0" distL="114300" distR="114300" simplePos="0" relativeHeight="251658752" behindDoc="0" locked="0" layoutInCell="1" allowOverlap="1" wp14:anchorId="785721D5" wp14:editId="7CD6F85A">
                <wp:simplePos x="0" y="0"/>
                <wp:positionH relativeFrom="column">
                  <wp:posOffset>114300</wp:posOffset>
                </wp:positionH>
                <wp:positionV relativeFrom="paragraph">
                  <wp:posOffset>87630</wp:posOffset>
                </wp:positionV>
                <wp:extent cx="5372100" cy="9144000"/>
                <wp:effectExtent l="12700" t="6985" r="6350" b="1206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2" w:name="_Toc186555150"/>
                            <w:r w:rsidRPr="0031012B">
                              <w:rPr>
                                <w:sz w:val="24"/>
                              </w:rPr>
                              <w:t>NHẬN XÉT CỦA GIẢNG</w:t>
                            </w:r>
                            <w:r w:rsidR="00A92A3E" w:rsidRPr="0031012B">
                              <w:rPr>
                                <w:sz w:val="24"/>
                              </w:rPr>
                              <w:t xml:space="preserve"> VIÊN HƯỚNG DẪN</w:t>
                            </w:r>
                            <w:bookmarkEnd w:id="42"/>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9pt;margin-top:6.9pt;width:423pt;height:10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">
                <v:textbo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3" w:name="_Toc186555150"/>
                      <w:r w:rsidRPr="0031012B">
                        <w:rPr>
                          <w:sz w:val="24"/>
                        </w:rPr>
                        <w:t>NHẬN XÉT CỦA GIẢNG</w:t>
                      </w:r>
                      <w:r w:rsidR="00A92A3E" w:rsidRPr="0031012B">
                        <w:rPr>
                          <w:sz w:val="24"/>
                        </w:rPr>
                        <w:t xml:space="preserve"> VIÊN HƯỚNG DẪN</w:t>
                      </w:r>
                      <w:bookmarkEnd w:id="43"/>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v:textbox>
              </v:rect>
            </w:pict>
          </mc:Fallback>
        </mc:AlternateContent>
      </w:r>
    </w:p>
    <w:p w14:paraId="6EB0EFAB" w14:textId="0E4C734C" w:rsidR="00D62FA4" w:rsidRDefault="003A3DD1" w:rsidP="00103C94">
      <w:pPr>
        <w:spacing w:after="200" w:line="276" w:lineRule="auto"/>
        <w:jc w:val="center"/>
        <w:rPr>
          <w:b/>
          <w:bCs/>
          <w:sz w:val="26"/>
          <w:szCs w:val="26"/>
        </w:rPr>
      </w:pPr>
      <w:r>
        <w:rPr>
          <w:noProof/>
        </w:rPr>
        <mc:AlternateContent>
          <mc:Choice Requires="wpc">
            <w:drawing>
              <wp:inline distT="0" distB="0" distL="0" distR="0" wp14:anchorId="41B9D27A" wp14:editId="1D1D7634">
                <wp:extent cx="5486400" cy="8229600"/>
                <wp:effectExtent l="3175" t="3810" r="0" b="0"/>
                <wp:docPr id="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6F857CDC" id="Canvas 2" o:spid="_x0000_s1026"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w10:anchorlock/>
              </v:group>
            </w:pict>
          </mc:Fallback>
        </mc:AlternateContent>
      </w:r>
    </w:p>
    <w:p w14:paraId="14E75E59" w14:textId="77777777" w:rsidR="00D62FA4" w:rsidRPr="00D62FA4" w:rsidRDefault="00D62FA4" w:rsidP="00D62FA4">
      <w:pPr>
        <w:rPr>
          <w:sz w:val="26"/>
          <w:szCs w:val="26"/>
        </w:rPr>
      </w:pPr>
    </w:p>
    <w:p w14:paraId="0B1B2D1D" w14:textId="768D919A" w:rsidR="00D62FA4" w:rsidRDefault="006D2252" w:rsidP="00D62FA4">
      <w:pPr>
        <w:spacing w:after="200" w:line="276" w:lineRule="auto"/>
        <w:rPr>
          <w:sz w:val="26"/>
          <w:szCs w:val="26"/>
        </w:rPr>
      </w:pPr>
      <w:r>
        <w:rPr>
          <w:sz w:val="26"/>
          <w:szCs w:val="26"/>
        </w:rPr>
        <w:br w:type="page"/>
      </w:r>
    </w:p>
    <w:bookmarkStart w:id="43" w:name="_Toc186555151"/>
    <w:p w14:paraId="2C9E6E87" w14:textId="3017B54F" w:rsidR="00103C94" w:rsidRDefault="007E1507" w:rsidP="0031012B">
      <w:pPr>
        <w:pStyle w:val="Heading1"/>
        <w:numPr>
          <w:ilvl w:val="0"/>
          <w:numId w:val="0"/>
        </w:numPr>
      </w:pPr>
      <w:r>
        <w:rPr>
          <w:noProof/>
          <w:lang w:val="en-US" w:eastAsia="en-US"/>
        </w:rPr>
        <w:lastRenderedPageBreak/>
        <mc:AlternateContent>
          <mc:Choice Requires="wps">
            <w:drawing>
              <wp:anchor distT="0" distB="0" distL="114300" distR="114300" simplePos="0" relativeHeight="251659776" behindDoc="0" locked="0" layoutInCell="1" allowOverlap="1" wp14:anchorId="10CC73F5" wp14:editId="5A0D0D0C">
                <wp:simplePos x="0" y="0"/>
                <wp:positionH relativeFrom="column">
                  <wp:posOffset>121920</wp:posOffset>
                </wp:positionH>
                <wp:positionV relativeFrom="paragraph">
                  <wp:posOffset>79851</wp:posOffset>
                </wp:positionV>
                <wp:extent cx="5372100" cy="9144000"/>
                <wp:effectExtent l="0" t="0" r="19050" b="19050"/>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4" w:name="_Toc186555152"/>
                            <w:r w:rsidRPr="0031012B">
                              <w:rPr>
                                <w:sz w:val="24"/>
                              </w:rPr>
                              <w:t>NHẬN XÉT CỦA THÀNH VIÊN HỘI ĐỒNG</w:t>
                            </w:r>
                            <w:bookmarkEnd w:id="44"/>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73F5" id="Rectangle 11" o:spid="_x0000_s1031" style="position:absolute;left:0;text-align:left;margin-left:9.6pt;margin-top:6.3pt;width:423pt;height:10in;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u6Ew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">
                <v:textbo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6" w:name="_Toc186555152"/>
                      <w:r w:rsidRPr="0031012B">
                        <w:rPr>
                          <w:sz w:val="24"/>
                        </w:rPr>
                        <w:t>NHẬN XÉT CỦA THÀNH VIÊN HỘI ĐỒNG</w:t>
                      </w:r>
                      <w:bookmarkEnd w:id="46"/>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v:textbox>
              </v:rect>
            </w:pict>
          </mc:Fallback>
        </mc:AlternateContent>
      </w:r>
      <w:r w:rsidR="00A92A3E" w:rsidRPr="00D62FA4">
        <w:br w:type="page"/>
      </w:r>
      <w:r w:rsidR="00103C94">
        <w:lastRenderedPageBreak/>
        <w:t>LỜI CẢM ƠN</w:t>
      </w:r>
      <w:bookmarkEnd w:id="43"/>
    </w:p>
    <w:p w14:paraId="0903F48D" w14:textId="56DBBE7B" w:rsidR="001A47C0" w:rsidRDefault="001A47C0" w:rsidP="001A47C0">
      <w:pPr>
        <w:pStyle w:val="Noidung"/>
      </w:pPr>
      <w:r>
        <w:t xml:space="preserve">Em muốn cảm ơn sâu sắc cho sự giúp đỡ và hướng dẫn, mà em đã nhận được từ giảng viên hướng dẫn trong quá trình hoàn thành </w:t>
      </w:r>
      <w:r w:rsidR="00B86AA1">
        <w:t xml:space="preserve">đồ án cơ sở ngành </w:t>
      </w:r>
      <w:r>
        <w:t xml:space="preserve">lĩnh vực Công nghệ Thông tin. </w:t>
      </w:r>
    </w:p>
    <w:p w14:paraId="77C9776C" w14:textId="0FFBDFBE"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1617E024" w:rsidR="001A47C0" w:rsidRPr="009B623F" w:rsidRDefault="001A47C0" w:rsidP="009B623F">
      <w:pPr>
        <w:pStyle w:val="Noidung"/>
      </w:pPr>
      <w:r w:rsidRPr="009B623F">
        <w:t>Thông qua báo cáo này, em xin gửi lời cảm ơn đến cô Phan Thị Phương Nam – giảng viên bộ môn CNTT đã trang bị cho em những kiến thức quý báu thông qua khóa luận tốt nghiệp với đề tài “</w:t>
      </w:r>
      <w:r w:rsidR="009B623F" w:rsidRPr="009B623F">
        <w:t>thiết kế và cài đặt cơ sở dữ liệu cho hệ thống đặt lịch khám bệnh trực tuyến tại một số bệnh viện</w:t>
      </w:r>
      <w:r w:rsidRPr="009B623F">
        <w:t xml:space="preserve">” tạo cơ sở để em thực hiện hoàn </w:t>
      </w:r>
      <w:r w:rsidR="009B623F">
        <w:t>thành đồ án</w:t>
      </w:r>
      <w:r w:rsidRPr="009B623F">
        <w:t xml:space="preserve">.  </w:t>
      </w:r>
    </w:p>
    <w:p w14:paraId="5B007059" w14:textId="77777777" w:rsidR="001A47C0" w:rsidRDefault="001A47C0" w:rsidP="001A47C0">
      <w:pPr>
        <w:pStyle w:val="Noidung"/>
      </w:pPr>
      <w:r>
        <w:t xml:space="preserve">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  </w:t>
      </w:r>
    </w:p>
    <w:p w14:paraId="3AE2FB85" w14:textId="77777777" w:rsidR="001A47C0" w:rsidRDefault="001A47C0" w:rsidP="001A47C0">
      <w:pPr>
        <w:pStyle w:val="Noidung"/>
      </w:pPr>
      <w:r>
        <w:t>Em xin chân thành cảm ơn !</w:t>
      </w:r>
      <w:r>
        <w:rPr>
          <w:b/>
        </w:rPr>
        <w:t xml:space="preserve"> </w:t>
      </w:r>
      <w:r>
        <w:t xml:space="preserve"> </w:t>
      </w:r>
    </w:p>
    <w:p w14:paraId="55030556" w14:textId="77777777" w:rsidR="007A413C" w:rsidRPr="002651A5" w:rsidRDefault="007A413C" w:rsidP="007A413C">
      <w:pPr>
        <w:spacing w:before="120" w:after="120" w:line="360" w:lineRule="auto"/>
        <w:ind w:firstLine="720"/>
        <w:jc w:val="both"/>
        <w:rPr>
          <w:bCs/>
          <w:sz w:val="26"/>
          <w:szCs w:val="26"/>
          <w:lang w:val="vi-VN"/>
        </w:rPr>
      </w:pPr>
    </w:p>
    <w:p w14:paraId="7C845668" w14:textId="53BC7527" w:rsidR="00F37FB0" w:rsidRPr="008F0335" w:rsidRDefault="00103C94" w:rsidP="008F0335">
      <w:pPr>
        <w:pStyle w:val="Heading1"/>
        <w:numPr>
          <w:ilvl w:val="0"/>
          <w:numId w:val="0"/>
        </w:numPr>
        <w:ind w:left="432"/>
        <w:rPr>
          <w:lang w:val="vi-VN"/>
        </w:rPr>
      </w:pPr>
      <w:r>
        <w:br w:type="page"/>
      </w:r>
      <w:bookmarkStart w:id="45" w:name="_Toc186555153"/>
      <w:r>
        <w:lastRenderedPageBreak/>
        <w:t>MỤC LỤC</w:t>
      </w:r>
      <w:bookmarkEnd w:id="45"/>
    </w:p>
    <w:sdt>
      <w:sdtPr>
        <w:rPr>
          <w:rFonts w:ascii="Times New Roman" w:hAnsi="Times New Roman"/>
          <w:color w:val="auto"/>
          <w:sz w:val="24"/>
          <w:szCs w:val="24"/>
        </w:rPr>
        <w:id w:val="1647473266"/>
        <w:docPartObj>
          <w:docPartGallery w:val="Table of Contents"/>
          <w:docPartUnique/>
        </w:docPartObj>
      </w:sdtPr>
      <w:sdtEndPr>
        <w:rPr>
          <w:b/>
          <w:bCs/>
          <w:noProof/>
        </w:rPr>
      </w:sdtEndPr>
      <w:sdtContent>
        <w:p w14:paraId="59A76CF0" w14:textId="2DA076DD" w:rsidR="005D7169" w:rsidRPr="00DA2AE5" w:rsidRDefault="005D7169">
          <w:pPr>
            <w:pStyle w:val="TOCHeading"/>
            <w:rPr>
              <w:lang w:val="vi-VN"/>
            </w:rPr>
          </w:pPr>
        </w:p>
        <w:p w14:paraId="5F317233" w14:textId="1AF18D0C" w:rsidR="0035472E" w:rsidRDefault="005D716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r>
            <w:fldChar w:fldCharType="begin"/>
          </w:r>
          <w:r>
            <w:instrText xml:space="preserve"> TOC \o "1-4" \h \z \u </w:instrText>
          </w:r>
          <w:r>
            <w:fldChar w:fldCharType="separate"/>
          </w:r>
          <w:hyperlink w:anchor="_Toc186555150" w:history="1">
            <w:r w:rsidR="0035472E" w:rsidRPr="00190551">
              <w:rPr>
                <w:rStyle w:val="Hyperlink"/>
                <w:rFonts w:eastAsia="SimSun"/>
                <w:noProof/>
              </w:rPr>
              <w:t>NHẬN XÉT CỦA GIẢNG VIÊN HƯỚNG DẪN</w:t>
            </w:r>
            <w:r w:rsidR="0035472E">
              <w:rPr>
                <w:noProof/>
                <w:webHidden/>
              </w:rPr>
              <w:tab/>
            </w:r>
            <w:r w:rsidR="0035472E">
              <w:rPr>
                <w:noProof/>
                <w:webHidden/>
              </w:rPr>
              <w:fldChar w:fldCharType="begin"/>
            </w:r>
            <w:r w:rsidR="0035472E">
              <w:rPr>
                <w:noProof/>
                <w:webHidden/>
              </w:rPr>
              <w:instrText xml:space="preserve"> PAGEREF _Toc186555150 \h </w:instrText>
            </w:r>
            <w:r w:rsidR="0035472E">
              <w:rPr>
                <w:noProof/>
                <w:webHidden/>
              </w:rPr>
            </w:r>
            <w:r w:rsidR="0035472E">
              <w:rPr>
                <w:noProof/>
                <w:webHidden/>
              </w:rPr>
              <w:fldChar w:fldCharType="separate"/>
            </w:r>
            <w:r w:rsidR="0035472E">
              <w:rPr>
                <w:noProof/>
                <w:webHidden/>
              </w:rPr>
              <w:t>i</w:t>
            </w:r>
            <w:r w:rsidR="0035472E">
              <w:rPr>
                <w:noProof/>
                <w:webHidden/>
              </w:rPr>
              <w:fldChar w:fldCharType="end"/>
            </w:r>
          </w:hyperlink>
        </w:p>
        <w:p w14:paraId="06F6F64F" w14:textId="5AF45CF1"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1" w:history="1">
            <w:r w:rsidRPr="00190551">
              <w:rPr>
                <w:rStyle w:val="Hyperlink"/>
                <w:rFonts w:eastAsia="SimSun"/>
                <w:noProof/>
              </w:rPr>
              <w:t>LỜI CẢM ƠN</w:t>
            </w:r>
            <w:r>
              <w:rPr>
                <w:noProof/>
                <w:webHidden/>
              </w:rPr>
              <w:tab/>
            </w:r>
            <w:r>
              <w:rPr>
                <w:noProof/>
                <w:webHidden/>
              </w:rPr>
              <w:fldChar w:fldCharType="begin"/>
            </w:r>
            <w:r>
              <w:rPr>
                <w:noProof/>
                <w:webHidden/>
              </w:rPr>
              <w:instrText xml:space="preserve"> PAGEREF _Toc186555151 \h </w:instrText>
            </w:r>
            <w:r>
              <w:rPr>
                <w:noProof/>
                <w:webHidden/>
              </w:rPr>
            </w:r>
            <w:r>
              <w:rPr>
                <w:noProof/>
                <w:webHidden/>
              </w:rPr>
              <w:fldChar w:fldCharType="separate"/>
            </w:r>
            <w:r>
              <w:rPr>
                <w:noProof/>
                <w:webHidden/>
              </w:rPr>
              <w:t>ii</w:t>
            </w:r>
            <w:r>
              <w:rPr>
                <w:noProof/>
                <w:webHidden/>
              </w:rPr>
              <w:fldChar w:fldCharType="end"/>
            </w:r>
          </w:hyperlink>
        </w:p>
        <w:p w14:paraId="4B53D7C4" w14:textId="777C8FBB"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2" w:history="1">
            <w:r w:rsidRPr="00190551">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186555152 \h </w:instrText>
            </w:r>
            <w:r>
              <w:rPr>
                <w:noProof/>
                <w:webHidden/>
              </w:rPr>
            </w:r>
            <w:r>
              <w:rPr>
                <w:noProof/>
                <w:webHidden/>
              </w:rPr>
              <w:fldChar w:fldCharType="separate"/>
            </w:r>
            <w:r>
              <w:rPr>
                <w:noProof/>
                <w:webHidden/>
              </w:rPr>
              <w:t>ii</w:t>
            </w:r>
            <w:r>
              <w:rPr>
                <w:noProof/>
                <w:webHidden/>
              </w:rPr>
              <w:fldChar w:fldCharType="end"/>
            </w:r>
          </w:hyperlink>
        </w:p>
        <w:p w14:paraId="6A895457" w14:textId="6D46BCA3"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3" w:history="1">
            <w:r w:rsidRPr="00190551">
              <w:rPr>
                <w:rStyle w:val="Hyperlink"/>
                <w:rFonts w:eastAsia="SimSun"/>
                <w:noProof/>
              </w:rPr>
              <w:t>MỤC LỤC</w:t>
            </w:r>
            <w:r>
              <w:rPr>
                <w:noProof/>
                <w:webHidden/>
              </w:rPr>
              <w:tab/>
            </w:r>
            <w:r>
              <w:rPr>
                <w:noProof/>
                <w:webHidden/>
              </w:rPr>
              <w:fldChar w:fldCharType="begin"/>
            </w:r>
            <w:r>
              <w:rPr>
                <w:noProof/>
                <w:webHidden/>
              </w:rPr>
              <w:instrText xml:space="preserve"> PAGEREF _Toc186555153 \h </w:instrText>
            </w:r>
            <w:r>
              <w:rPr>
                <w:noProof/>
                <w:webHidden/>
              </w:rPr>
            </w:r>
            <w:r>
              <w:rPr>
                <w:noProof/>
                <w:webHidden/>
              </w:rPr>
              <w:fldChar w:fldCharType="separate"/>
            </w:r>
            <w:r>
              <w:rPr>
                <w:noProof/>
                <w:webHidden/>
              </w:rPr>
              <w:t>iv</w:t>
            </w:r>
            <w:r>
              <w:rPr>
                <w:noProof/>
                <w:webHidden/>
              </w:rPr>
              <w:fldChar w:fldCharType="end"/>
            </w:r>
          </w:hyperlink>
        </w:p>
        <w:p w14:paraId="31757B27" w14:textId="64751804"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4" w:history="1">
            <w:r w:rsidRPr="00190551">
              <w:rPr>
                <w:rStyle w:val="Hyperlink"/>
                <w:rFonts w:eastAsia="SimSun"/>
                <w:noProof/>
              </w:rPr>
              <w:t>DANH MỤC HÌNH ẢNH</w:t>
            </w:r>
            <w:r>
              <w:rPr>
                <w:noProof/>
                <w:webHidden/>
              </w:rPr>
              <w:tab/>
            </w:r>
            <w:r>
              <w:rPr>
                <w:noProof/>
                <w:webHidden/>
              </w:rPr>
              <w:fldChar w:fldCharType="begin"/>
            </w:r>
            <w:r>
              <w:rPr>
                <w:noProof/>
                <w:webHidden/>
              </w:rPr>
              <w:instrText xml:space="preserve"> PAGEREF _Toc186555154 \h </w:instrText>
            </w:r>
            <w:r>
              <w:rPr>
                <w:noProof/>
                <w:webHidden/>
              </w:rPr>
            </w:r>
            <w:r>
              <w:rPr>
                <w:noProof/>
                <w:webHidden/>
              </w:rPr>
              <w:fldChar w:fldCharType="separate"/>
            </w:r>
            <w:r>
              <w:rPr>
                <w:noProof/>
                <w:webHidden/>
              </w:rPr>
              <w:t>vi</w:t>
            </w:r>
            <w:r>
              <w:rPr>
                <w:noProof/>
                <w:webHidden/>
              </w:rPr>
              <w:fldChar w:fldCharType="end"/>
            </w:r>
          </w:hyperlink>
        </w:p>
        <w:p w14:paraId="03025014" w14:textId="2C43C6CD"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5" w:history="1">
            <w:r w:rsidRPr="00190551">
              <w:rPr>
                <w:rStyle w:val="Hyperlink"/>
                <w:rFonts w:eastAsia="SimSun"/>
                <w:noProof/>
              </w:rPr>
              <w:t>DANH MỤC BẢNG BIỂU</w:t>
            </w:r>
            <w:r>
              <w:rPr>
                <w:noProof/>
                <w:webHidden/>
              </w:rPr>
              <w:tab/>
            </w:r>
            <w:r>
              <w:rPr>
                <w:noProof/>
                <w:webHidden/>
              </w:rPr>
              <w:fldChar w:fldCharType="begin"/>
            </w:r>
            <w:r>
              <w:rPr>
                <w:noProof/>
                <w:webHidden/>
              </w:rPr>
              <w:instrText xml:space="preserve"> PAGEREF _Toc186555155 \h </w:instrText>
            </w:r>
            <w:r>
              <w:rPr>
                <w:noProof/>
                <w:webHidden/>
              </w:rPr>
            </w:r>
            <w:r>
              <w:rPr>
                <w:noProof/>
                <w:webHidden/>
              </w:rPr>
              <w:fldChar w:fldCharType="separate"/>
            </w:r>
            <w:r>
              <w:rPr>
                <w:noProof/>
                <w:webHidden/>
              </w:rPr>
              <w:t>viii</w:t>
            </w:r>
            <w:r>
              <w:rPr>
                <w:noProof/>
                <w:webHidden/>
              </w:rPr>
              <w:fldChar w:fldCharType="end"/>
            </w:r>
          </w:hyperlink>
        </w:p>
        <w:p w14:paraId="0AC6B8A1" w14:textId="0046FFCC"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6" w:history="1">
            <w:r w:rsidRPr="00190551">
              <w:rPr>
                <w:rStyle w:val="Hyperlink"/>
                <w:rFonts w:eastAsia="SimSun"/>
                <w:noProof/>
              </w:rPr>
              <w:t>TÓM TẮT ĐỒ ÁN CƠ SỞ NGÀNH</w:t>
            </w:r>
            <w:r>
              <w:rPr>
                <w:noProof/>
                <w:webHidden/>
              </w:rPr>
              <w:tab/>
            </w:r>
            <w:r>
              <w:rPr>
                <w:noProof/>
                <w:webHidden/>
              </w:rPr>
              <w:fldChar w:fldCharType="begin"/>
            </w:r>
            <w:r>
              <w:rPr>
                <w:noProof/>
                <w:webHidden/>
              </w:rPr>
              <w:instrText xml:space="preserve"> PAGEREF _Toc186555156 \h </w:instrText>
            </w:r>
            <w:r>
              <w:rPr>
                <w:noProof/>
                <w:webHidden/>
              </w:rPr>
            </w:r>
            <w:r>
              <w:rPr>
                <w:noProof/>
                <w:webHidden/>
              </w:rPr>
              <w:fldChar w:fldCharType="separate"/>
            </w:r>
            <w:r>
              <w:rPr>
                <w:noProof/>
                <w:webHidden/>
              </w:rPr>
              <w:t>1</w:t>
            </w:r>
            <w:r>
              <w:rPr>
                <w:noProof/>
                <w:webHidden/>
              </w:rPr>
              <w:fldChar w:fldCharType="end"/>
            </w:r>
          </w:hyperlink>
        </w:p>
        <w:p w14:paraId="04A5B629" w14:textId="0C7BD687"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7" w:history="1">
            <w:r w:rsidRPr="00190551">
              <w:rPr>
                <w:rStyle w:val="Hyperlink"/>
                <w:rFonts w:eastAsia="SimSun"/>
                <w:noProof/>
              </w:rPr>
              <w:t>MỞ ĐẦU</w:t>
            </w:r>
            <w:r>
              <w:rPr>
                <w:noProof/>
                <w:webHidden/>
              </w:rPr>
              <w:tab/>
            </w:r>
            <w:r>
              <w:rPr>
                <w:noProof/>
                <w:webHidden/>
              </w:rPr>
              <w:fldChar w:fldCharType="begin"/>
            </w:r>
            <w:r>
              <w:rPr>
                <w:noProof/>
                <w:webHidden/>
              </w:rPr>
              <w:instrText xml:space="preserve"> PAGEREF _Toc186555157 \h </w:instrText>
            </w:r>
            <w:r>
              <w:rPr>
                <w:noProof/>
                <w:webHidden/>
              </w:rPr>
            </w:r>
            <w:r>
              <w:rPr>
                <w:noProof/>
                <w:webHidden/>
              </w:rPr>
              <w:fldChar w:fldCharType="separate"/>
            </w:r>
            <w:r>
              <w:rPr>
                <w:noProof/>
                <w:webHidden/>
              </w:rPr>
              <w:t>2</w:t>
            </w:r>
            <w:r>
              <w:rPr>
                <w:noProof/>
                <w:webHidden/>
              </w:rPr>
              <w:fldChar w:fldCharType="end"/>
            </w:r>
          </w:hyperlink>
        </w:p>
        <w:p w14:paraId="6449F9CE" w14:textId="64C951BF"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8" w:history="1">
            <w:r w:rsidRPr="00190551">
              <w:rPr>
                <w:rStyle w:val="Hyperlink"/>
                <w:rFonts w:eastAsia="SimSun"/>
                <w:noProof/>
              </w:rPr>
              <w:t>CHƯƠNG 1: TỔNG QUAN</w:t>
            </w:r>
            <w:r>
              <w:rPr>
                <w:noProof/>
                <w:webHidden/>
              </w:rPr>
              <w:tab/>
            </w:r>
            <w:r>
              <w:rPr>
                <w:noProof/>
                <w:webHidden/>
              </w:rPr>
              <w:fldChar w:fldCharType="begin"/>
            </w:r>
            <w:r>
              <w:rPr>
                <w:noProof/>
                <w:webHidden/>
              </w:rPr>
              <w:instrText xml:space="preserve"> PAGEREF _Toc186555158 \h </w:instrText>
            </w:r>
            <w:r>
              <w:rPr>
                <w:noProof/>
                <w:webHidden/>
              </w:rPr>
            </w:r>
            <w:r>
              <w:rPr>
                <w:noProof/>
                <w:webHidden/>
              </w:rPr>
              <w:fldChar w:fldCharType="separate"/>
            </w:r>
            <w:r>
              <w:rPr>
                <w:noProof/>
                <w:webHidden/>
              </w:rPr>
              <w:t>4</w:t>
            </w:r>
            <w:r>
              <w:rPr>
                <w:noProof/>
                <w:webHidden/>
              </w:rPr>
              <w:fldChar w:fldCharType="end"/>
            </w:r>
          </w:hyperlink>
        </w:p>
        <w:p w14:paraId="05014A41" w14:textId="483E32A4"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9" w:history="1">
            <w:r w:rsidRPr="00190551">
              <w:rPr>
                <w:rStyle w:val="Hyperlink"/>
                <w:rFonts w:eastAsia="SimSun"/>
                <w:noProof/>
              </w:rPr>
              <w:t>1.1</w:t>
            </w:r>
            <w:r w:rsidRPr="00190551">
              <w:rPr>
                <w:rStyle w:val="Hyperlink"/>
                <w:rFonts w:eastAsia="SimSun"/>
                <w:noProof/>
                <w:lang w:val="vi-VN"/>
              </w:rPr>
              <w:t xml:space="preserve"> Sự</w:t>
            </w:r>
            <w:r w:rsidRPr="00190551">
              <w:rPr>
                <w:rStyle w:val="Hyperlink"/>
                <w:rFonts w:eastAsia="SimSun"/>
                <w:noProof/>
              </w:rPr>
              <w:t xml:space="preserve"> cần</w:t>
            </w:r>
            <w:r w:rsidRPr="00190551">
              <w:rPr>
                <w:rStyle w:val="Hyperlink"/>
                <w:rFonts w:eastAsia="SimSun"/>
                <w:noProof/>
                <w:lang w:val="vi-VN"/>
              </w:rPr>
              <w:t xml:space="preserve"> thiết của việc</w:t>
            </w:r>
            <w:r w:rsidRPr="00190551">
              <w:rPr>
                <w:rStyle w:val="Hyperlink"/>
                <w:rFonts w:eastAsia="SimSun"/>
                <w:noProof/>
              </w:rPr>
              <w:t xml:space="preserve"> thiết kế và cài đặt cơ sở dữ liệu chuyên biệt cho hệ thống đặt lịch trực tuyến tại </w:t>
            </w:r>
            <w:r w:rsidRPr="00190551">
              <w:rPr>
                <w:rStyle w:val="Hyperlink"/>
                <w:rFonts w:eastAsia="SimSun"/>
                <w:noProof/>
                <w:lang w:val="vi-VN"/>
              </w:rPr>
              <w:t>một số bệnh viện</w:t>
            </w:r>
            <w:r>
              <w:rPr>
                <w:noProof/>
                <w:webHidden/>
              </w:rPr>
              <w:tab/>
            </w:r>
            <w:r>
              <w:rPr>
                <w:noProof/>
                <w:webHidden/>
              </w:rPr>
              <w:fldChar w:fldCharType="begin"/>
            </w:r>
            <w:r>
              <w:rPr>
                <w:noProof/>
                <w:webHidden/>
              </w:rPr>
              <w:instrText xml:space="preserve"> PAGEREF _Toc186555159 \h </w:instrText>
            </w:r>
            <w:r>
              <w:rPr>
                <w:noProof/>
                <w:webHidden/>
              </w:rPr>
            </w:r>
            <w:r>
              <w:rPr>
                <w:noProof/>
                <w:webHidden/>
              </w:rPr>
              <w:fldChar w:fldCharType="separate"/>
            </w:r>
            <w:r>
              <w:rPr>
                <w:noProof/>
                <w:webHidden/>
              </w:rPr>
              <w:t>4</w:t>
            </w:r>
            <w:r>
              <w:rPr>
                <w:noProof/>
                <w:webHidden/>
              </w:rPr>
              <w:fldChar w:fldCharType="end"/>
            </w:r>
          </w:hyperlink>
        </w:p>
        <w:p w14:paraId="1D8A5A36" w14:textId="6B2312EF"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0" w:history="1">
            <w:r w:rsidRPr="00190551">
              <w:rPr>
                <w:rStyle w:val="Hyperlink"/>
                <w:rFonts w:eastAsia="SimSun"/>
                <w:noProof/>
              </w:rPr>
              <w:t>1.2 Những vấn đề cần giải quyết</w:t>
            </w:r>
            <w:r w:rsidRPr="00190551">
              <w:rPr>
                <w:rStyle w:val="Hyperlink"/>
                <w:rFonts w:eastAsia="SimSun"/>
                <w:noProof/>
                <w:lang w:val="vi-VN"/>
              </w:rPr>
              <w:t>:</w:t>
            </w:r>
            <w:r>
              <w:rPr>
                <w:noProof/>
                <w:webHidden/>
              </w:rPr>
              <w:tab/>
            </w:r>
            <w:r>
              <w:rPr>
                <w:noProof/>
                <w:webHidden/>
              </w:rPr>
              <w:fldChar w:fldCharType="begin"/>
            </w:r>
            <w:r>
              <w:rPr>
                <w:noProof/>
                <w:webHidden/>
              </w:rPr>
              <w:instrText xml:space="preserve"> PAGEREF _Toc186555160 \h </w:instrText>
            </w:r>
            <w:r>
              <w:rPr>
                <w:noProof/>
                <w:webHidden/>
              </w:rPr>
            </w:r>
            <w:r>
              <w:rPr>
                <w:noProof/>
                <w:webHidden/>
              </w:rPr>
              <w:fldChar w:fldCharType="separate"/>
            </w:r>
            <w:r>
              <w:rPr>
                <w:noProof/>
                <w:webHidden/>
              </w:rPr>
              <w:t>4</w:t>
            </w:r>
            <w:r>
              <w:rPr>
                <w:noProof/>
                <w:webHidden/>
              </w:rPr>
              <w:fldChar w:fldCharType="end"/>
            </w:r>
          </w:hyperlink>
        </w:p>
        <w:p w14:paraId="5FB37EBD" w14:textId="52265F6B"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1" w:history="1">
            <w:r w:rsidRPr="00190551">
              <w:rPr>
                <w:rStyle w:val="Hyperlink"/>
                <w:rFonts w:eastAsia="SimSun"/>
                <w:noProof/>
              </w:rPr>
              <w:t>1.3 Các nội dung nghiên cứu chính:</w:t>
            </w:r>
            <w:r>
              <w:rPr>
                <w:noProof/>
                <w:webHidden/>
              </w:rPr>
              <w:tab/>
            </w:r>
            <w:r>
              <w:rPr>
                <w:noProof/>
                <w:webHidden/>
              </w:rPr>
              <w:fldChar w:fldCharType="begin"/>
            </w:r>
            <w:r>
              <w:rPr>
                <w:noProof/>
                <w:webHidden/>
              </w:rPr>
              <w:instrText xml:space="preserve"> PAGEREF _Toc186555161 \h </w:instrText>
            </w:r>
            <w:r>
              <w:rPr>
                <w:noProof/>
                <w:webHidden/>
              </w:rPr>
            </w:r>
            <w:r>
              <w:rPr>
                <w:noProof/>
                <w:webHidden/>
              </w:rPr>
              <w:fldChar w:fldCharType="separate"/>
            </w:r>
            <w:r>
              <w:rPr>
                <w:noProof/>
                <w:webHidden/>
              </w:rPr>
              <w:t>5</w:t>
            </w:r>
            <w:r>
              <w:rPr>
                <w:noProof/>
                <w:webHidden/>
              </w:rPr>
              <w:fldChar w:fldCharType="end"/>
            </w:r>
          </w:hyperlink>
        </w:p>
        <w:p w14:paraId="0412108D" w14:textId="1DCECDB1"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2" w:history="1">
            <w:r w:rsidRPr="00190551">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186555162 \h </w:instrText>
            </w:r>
            <w:r>
              <w:rPr>
                <w:noProof/>
                <w:webHidden/>
              </w:rPr>
            </w:r>
            <w:r>
              <w:rPr>
                <w:noProof/>
                <w:webHidden/>
              </w:rPr>
              <w:fldChar w:fldCharType="separate"/>
            </w:r>
            <w:r>
              <w:rPr>
                <w:noProof/>
                <w:webHidden/>
              </w:rPr>
              <w:t>6</w:t>
            </w:r>
            <w:r>
              <w:rPr>
                <w:noProof/>
                <w:webHidden/>
              </w:rPr>
              <w:fldChar w:fldCharType="end"/>
            </w:r>
          </w:hyperlink>
        </w:p>
        <w:p w14:paraId="44119650" w14:textId="31C2B580"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3" w:history="1">
            <w:r w:rsidRPr="00190551">
              <w:rPr>
                <w:rStyle w:val="Hyperlink"/>
                <w:rFonts w:eastAsia="SimSun"/>
                <w:noProof/>
                <w:lang w:val="vi-VN"/>
              </w:rPr>
              <w:t>2.1</w:t>
            </w:r>
            <w:r w:rsidRPr="00190551">
              <w:rPr>
                <w:rStyle w:val="Hyperlink"/>
                <w:rFonts w:eastAsia="SimSun"/>
                <w:noProof/>
              </w:rPr>
              <w:t xml:space="preserve"> Quy trình nghiệp vụ đặt lịch khám bệnh trực tuyến</w:t>
            </w:r>
            <w:r>
              <w:rPr>
                <w:noProof/>
                <w:webHidden/>
              </w:rPr>
              <w:tab/>
            </w:r>
            <w:r>
              <w:rPr>
                <w:noProof/>
                <w:webHidden/>
              </w:rPr>
              <w:fldChar w:fldCharType="begin"/>
            </w:r>
            <w:r>
              <w:rPr>
                <w:noProof/>
                <w:webHidden/>
              </w:rPr>
              <w:instrText xml:space="preserve"> PAGEREF _Toc186555163 \h </w:instrText>
            </w:r>
            <w:r>
              <w:rPr>
                <w:noProof/>
                <w:webHidden/>
              </w:rPr>
            </w:r>
            <w:r>
              <w:rPr>
                <w:noProof/>
                <w:webHidden/>
              </w:rPr>
              <w:fldChar w:fldCharType="separate"/>
            </w:r>
            <w:r>
              <w:rPr>
                <w:noProof/>
                <w:webHidden/>
              </w:rPr>
              <w:t>6</w:t>
            </w:r>
            <w:r>
              <w:rPr>
                <w:noProof/>
                <w:webHidden/>
              </w:rPr>
              <w:fldChar w:fldCharType="end"/>
            </w:r>
          </w:hyperlink>
        </w:p>
        <w:p w14:paraId="71C05187" w14:textId="08D65505"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4" w:history="1">
            <w:r w:rsidRPr="00190551">
              <w:rPr>
                <w:rStyle w:val="Hyperlink"/>
                <w:rFonts w:eastAsia="SimSun"/>
                <w:noProof/>
              </w:rPr>
              <w:t>2.1.1</w:t>
            </w:r>
            <w:r w:rsidRPr="00190551">
              <w:rPr>
                <w:rStyle w:val="Hyperlink"/>
                <w:rFonts w:eastAsia="SimSun"/>
                <w:noProof/>
                <w:lang w:val="vi-VN"/>
              </w:rPr>
              <w:t xml:space="preserve"> Nghiệp vụ của hệ thống đặt lịch khám bệnh trực tuyến</w:t>
            </w:r>
            <w:r>
              <w:rPr>
                <w:noProof/>
                <w:webHidden/>
              </w:rPr>
              <w:tab/>
            </w:r>
            <w:r>
              <w:rPr>
                <w:noProof/>
                <w:webHidden/>
              </w:rPr>
              <w:fldChar w:fldCharType="begin"/>
            </w:r>
            <w:r>
              <w:rPr>
                <w:noProof/>
                <w:webHidden/>
              </w:rPr>
              <w:instrText xml:space="preserve"> PAGEREF _Toc186555164 \h </w:instrText>
            </w:r>
            <w:r>
              <w:rPr>
                <w:noProof/>
                <w:webHidden/>
              </w:rPr>
            </w:r>
            <w:r>
              <w:rPr>
                <w:noProof/>
                <w:webHidden/>
              </w:rPr>
              <w:fldChar w:fldCharType="separate"/>
            </w:r>
            <w:r>
              <w:rPr>
                <w:noProof/>
                <w:webHidden/>
              </w:rPr>
              <w:t>6</w:t>
            </w:r>
            <w:r>
              <w:rPr>
                <w:noProof/>
                <w:webHidden/>
              </w:rPr>
              <w:fldChar w:fldCharType="end"/>
            </w:r>
          </w:hyperlink>
        </w:p>
        <w:p w14:paraId="7A049968" w14:textId="277F8CD9"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5" w:history="1">
            <w:r w:rsidRPr="00190551">
              <w:rPr>
                <w:rStyle w:val="Hyperlink"/>
                <w:rFonts w:eastAsia="SimSun"/>
                <w:noProof/>
                <w:lang w:val="vi-VN"/>
              </w:rPr>
              <w:t>2.1.2 Quy trình nghiệp vụ đặt lịch trực tuyến</w:t>
            </w:r>
            <w:r>
              <w:rPr>
                <w:noProof/>
                <w:webHidden/>
              </w:rPr>
              <w:tab/>
            </w:r>
            <w:r>
              <w:rPr>
                <w:noProof/>
                <w:webHidden/>
              </w:rPr>
              <w:fldChar w:fldCharType="begin"/>
            </w:r>
            <w:r>
              <w:rPr>
                <w:noProof/>
                <w:webHidden/>
              </w:rPr>
              <w:instrText xml:space="preserve"> PAGEREF _Toc186555165 \h </w:instrText>
            </w:r>
            <w:r>
              <w:rPr>
                <w:noProof/>
                <w:webHidden/>
              </w:rPr>
            </w:r>
            <w:r>
              <w:rPr>
                <w:noProof/>
                <w:webHidden/>
              </w:rPr>
              <w:fldChar w:fldCharType="separate"/>
            </w:r>
            <w:r>
              <w:rPr>
                <w:noProof/>
                <w:webHidden/>
              </w:rPr>
              <w:t>6</w:t>
            </w:r>
            <w:r>
              <w:rPr>
                <w:noProof/>
                <w:webHidden/>
              </w:rPr>
              <w:fldChar w:fldCharType="end"/>
            </w:r>
          </w:hyperlink>
        </w:p>
        <w:p w14:paraId="1D7E243E" w14:textId="3BC24756"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6" w:history="1">
            <w:r w:rsidRPr="00190551">
              <w:rPr>
                <w:rStyle w:val="Hyperlink"/>
                <w:rFonts w:eastAsia="SimSun"/>
                <w:noProof/>
              </w:rPr>
              <w:t>2.2</w:t>
            </w:r>
            <w:r w:rsidRPr="00190551">
              <w:rPr>
                <w:rStyle w:val="Hyperlink"/>
                <w:rFonts w:eastAsia="SimSun"/>
                <w:noProof/>
                <w:lang w:val="vi-VN"/>
              </w:rPr>
              <w:t xml:space="preserve"> Giới thiệu về SQL và hệ quản trị SQL Server</w:t>
            </w:r>
            <w:r>
              <w:rPr>
                <w:noProof/>
                <w:webHidden/>
              </w:rPr>
              <w:tab/>
            </w:r>
            <w:r>
              <w:rPr>
                <w:noProof/>
                <w:webHidden/>
              </w:rPr>
              <w:fldChar w:fldCharType="begin"/>
            </w:r>
            <w:r>
              <w:rPr>
                <w:noProof/>
                <w:webHidden/>
              </w:rPr>
              <w:instrText xml:space="preserve"> PAGEREF _Toc186555166 \h </w:instrText>
            </w:r>
            <w:r>
              <w:rPr>
                <w:noProof/>
                <w:webHidden/>
              </w:rPr>
            </w:r>
            <w:r>
              <w:rPr>
                <w:noProof/>
                <w:webHidden/>
              </w:rPr>
              <w:fldChar w:fldCharType="separate"/>
            </w:r>
            <w:r>
              <w:rPr>
                <w:noProof/>
                <w:webHidden/>
              </w:rPr>
              <w:t>7</w:t>
            </w:r>
            <w:r>
              <w:rPr>
                <w:noProof/>
                <w:webHidden/>
              </w:rPr>
              <w:fldChar w:fldCharType="end"/>
            </w:r>
          </w:hyperlink>
        </w:p>
        <w:p w14:paraId="0B4122F0" w14:textId="35ACBC6F"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7" w:history="1">
            <w:r w:rsidRPr="00190551">
              <w:rPr>
                <w:rStyle w:val="Hyperlink"/>
                <w:rFonts w:eastAsia="SimSun"/>
                <w:noProof/>
                <w:lang w:val="vi-VN"/>
              </w:rPr>
              <w:t>2.2.1 Giới thiệu về SQL</w:t>
            </w:r>
            <w:r>
              <w:rPr>
                <w:noProof/>
                <w:webHidden/>
              </w:rPr>
              <w:tab/>
            </w:r>
            <w:r>
              <w:rPr>
                <w:noProof/>
                <w:webHidden/>
              </w:rPr>
              <w:fldChar w:fldCharType="begin"/>
            </w:r>
            <w:r>
              <w:rPr>
                <w:noProof/>
                <w:webHidden/>
              </w:rPr>
              <w:instrText xml:space="preserve"> PAGEREF _Toc186555167 \h </w:instrText>
            </w:r>
            <w:r>
              <w:rPr>
                <w:noProof/>
                <w:webHidden/>
              </w:rPr>
            </w:r>
            <w:r>
              <w:rPr>
                <w:noProof/>
                <w:webHidden/>
              </w:rPr>
              <w:fldChar w:fldCharType="separate"/>
            </w:r>
            <w:r>
              <w:rPr>
                <w:noProof/>
                <w:webHidden/>
              </w:rPr>
              <w:t>7</w:t>
            </w:r>
            <w:r>
              <w:rPr>
                <w:noProof/>
                <w:webHidden/>
              </w:rPr>
              <w:fldChar w:fldCharType="end"/>
            </w:r>
          </w:hyperlink>
        </w:p>
        <w:p w14:paraId="5CE5FE71" w14:textId="287D391B"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8" w:history="1">
            <w:r w:rsidRPr="00190551">
              <w:rPr>
                <w:rStyle w:val="Hyperlink"/>
                <w:rFonts w:eastAsia="SimSun"/>
                <w:noProof/>
                <w:lang w:val="vi-VN"/>
              </w:rPr>
              <w:t>2.2.1.1 Sơ lược về SQL</w:t>
            </w:r>
            <w:r>
              <w:rPr>
                <w:noProof/>
                <w:webHidden/>
              </w:rPr>
              <w:tab/>
            </w:r>
            <w:r>
              <w:rPr>
                <w:noProof/>
                <w:webHidden/>
              </w:rPr>
              <w:fldChar w:fldCharType="begin"/>
            </w:r>
            <w:r>
              <w:rPr>
                <w:noProof/>
                <w:webHidden/>
              </w:rPr>
              <w:instrText xml:space="preserve"> PAGEREF _Toc186555168 \h </w:instrText>
            </w:r>
            <w:r>
              <w:rPr>
                <w:noProof/>
                <w:webHidden/>
              </w:rPr>
            </w:r>
            <w:r>
              <w:rPr>
                <w:noProof/>
                <w:webHidden/>
              </w:rPr>
              <w:fldChar w:fldCharType="separate"/>
            </w:r>
            <w:r>
              <w:rPr>
                <w:noProof/>
                <w:webHidden/>
              </w:rPr>
              <w:t>7</w:t>
            </w:r>
            <w:r>
              <w:rPr>
                <w:noProof/>
                <w:webHidden/>
              </w:rPr>
              <w:fldChar w:fldCharType="end"/>
            </w:r>
          </w:hyperlink>
        </w:p>
        <w:p w14:paraId="7E5F2A29" w14:textId="68994879"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9" w:history="1">
            <w:r w:rsidRPr="00190551">
              <w:rPr>
                <w:rStyle w:val="Hyperlink"/>
                <w:rFonts w:eastAsia="SimSun"/>
                <w:noProof/>
                <w:lang w:val="vi-VN"/>
              </w:rPr>
              <w:t>2.2.1.2 Lịch sử phát triển</w:t>
            </w:r>
            <w:r>
              <w:rPr>
                <w:noProof/>
                <w:webHidden/>
              </w:rPr>
              <w:tab/>
            </w:r>
            <w:r>
              <w:rPr>
                <w:noProof/>
                <w:webHidden/>
              </w:rPr>
              <w:fldChar w:fldCharType="begin"/>
            </w:r>
            <w:r>
              <w:rPr>
                <w:noProof/>
                <w:webHidden/>
              </w:rPr>
              <w:instrText xml:space="preserve"> PAGEREF _Toc186555169 \h </w:instrText>
            </w:r>
            <w:r>
              <w:rPr>
                <w:noProof/>
                <w:webHidden/>
              </w:rPr>
            </w:r>
            <w:r>
              <w:rPr>
                <w:noProof/>
                <w:webHidden/>
              </w:rPr>
              <w:fldChar w:fldCharType="separate"/>
            </w:r>
            <w:r>
              <w:rPr>
                <w:noProof/>
                <w:webHidden/>
              </w:rPr>
              <w:t>8</w:t>
            </w:r>
            <w:r>
              <w:rPr>
                <w:noProof/>
                <w:webHidden/>
              </w:rPr>
              <w:fldChar w:fldCharType="end"/>
            </w:r>
          </w:hyperlink>
        </w:p>
        <w:p w14:paraId="23E1636D" w14:textId="4BA4D56B"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0" w:history="1">
            <w:r w:rsidRPr="00190551">
              <w:rPr>
                <w:rStyle w:val="Hyperlink"/>
                <w:rFonts w:eastAsia="SimSun"/>
                <w:noProof/>
                <w:lang w:val="vi-VN"/>
              </w:rPr>
              <w:t>2.2.1.3 Các khái niệm cơ bản trong SQL</w:t>
            </w:r>
            <w:r>
              <w:rPr>
                <w:noProof/>
                <w:webHidden/>
              </w:rPr>
              <w:tab/>
            </w:r>
            <w:r>
              <w:rPr>
                <w:noProof/>
                <w:webHidden/>
              </w:rPr>
              <w:fldChar w:fldCharType="begin"/>
            </w:r>
            <w:r>
              <w:rPr>
                <w:noProof/>
                <w:webHidden/>
              </w:rPr>
              <w:instrText xml:space="preserve"> PAGEREF _Toc186555170 \h </w:instrText>
            </w:r>
            <w:r>
              <w:rPr>
                <w:noProof/>
                <w:webHidden/>
              </w:rPr>
            </w:r>
            <w:r>
              <w:rPr>
                <w:noProof/>
                <w:webHidden/>
              </w:rPr>
              <w:fldChar w:fldCharType="separate"/>
            </w:r>
            <w:r>
              <w:rPr>
                <w:noProof/>
                <w:webHidden/>
              </w:rPr>
              <w:t>9</w:t>
            </w:r>
            <w:r>
              <w:rPr>
                <w:noProof/>
                <w:webHidden/>
              </w:rPr>
              <w:fldChar w:fldCharType="end"/>
            </w:r>
          </w:hyperlink>
        </w:p>
        <w:p w14:paraId="18B0223E" w14:textId="11E67686"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1" w:history="1">
            <w:r w:rsidRPr="00190551">
              <w:rPr>
                <w:rStyle w:val="Hyperlink"/>
                <w:rFonts w:eastAsia="SimSun"/>
                <w:noProof/>
                <w:lang w:val="vi-VN"/>
              </w:rPr>
              <w:t>2.2.1.4 Các nhóm lệnh SQL</w:t>
            </w:r>
            <w:r>
              <w:rPr>
                <w:noProof/>
                <w:webHidden/>
              </w:rPr>
              <w:tab/>
            </w:r>
            <w:r>
              <w:rPr>
                <w:noProof/>
                <w:webHidden/>
              </w:rPr>
              <w:fldChar w:fldCharType="begin"/>
            </w:r>
            <w:r>
              <w:rPr>
                <w:noProof/>
                <w:webHidden/>
              </w:rPr>
              <w:instrText xml:space="preserve"> PAGEREF _Toc186555171 \h </w:instrText>
            </w:r>
            <w:r>
              <w:rPr>
                <w:noProof/>
                <w:webHidden/>
              </w:rPr>
            </w:r>
            <w:r>
              <w:rPr>
                <w:noProof/>
                <w:webHidden/>
              </w:rPr>
              <w:fldChar w:fldCharType="separate"/>
            </w:r>
            <w:r>
              <w:rPr>
                <w:noProof/>
                <w:webHidden/>
              </w:rPr>
              <w:t>10</w:t>
            </w:r>
            <w:r>
              <w:rPr>
                <w:noProof/>
                <w:webHidden/>
              </w:rPr>
              <w:fldChar w:fldCharType="end"/>
            </w:r>
          </w:hyperlink>
        </w:p>
        <w:p w14:paraId="381E6F9A" w14:textId="6E101DFE"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2" w:history="1">
            <w:r w:rsidRPr="00190551">
              <w:rPr>
                <w:rStyle w:val="Hyperlink"/>
                <w:rFonts w:eastAsia="SimSun"/>
                <w:noProof/>
                <w:lang w:val="vi-VN"/>
              </w:rPr>
              <w:t>2.2.1.5 Các câu lệnh, mệnh đề, toán tử và hàm trong SQL</w:t>
            </w:r>
            <w:r>
              <w:rPr>
                <w:noProof/>
                <w:webHidden/>
              </w:rPr>
              <w:tab/>
            </w:r>
            <w:r>
              <w:rPr>
                <w:noProof/>
                <w:webHidden/>
              </w:rPr>
              <w:fldChar w:fldCharType="begin"/>
            </w:r>
            <w:r>
              <w:rPr>
                <w:noProof/>
                <w:webHidden/>
              </w:rPr>
              <w:instrText xml:space="preserve"> PAGEREF _Toc186555172 \h </w:instrText>
            </w:r>
            <w:r>
              <w:rPr>
                <w:noProof/>
                <w:webHidden/>
              </w:rPr>
            </w:r>
            <w:r>
              <w:rPr>
                <w:noProof/>
                <w:webHidden/>
              </w:rPr>
              <w:fldChar w:fldCharType="separate"/>
            </w:r>
            <w:r>
              <w:rPr>
                <w:noProof/>
                <w:webHidden/>
              </w:rPr>
              <w:t>11</w:t>
            </w:r>
            <w:r>
              <w:rPr>
                <w:noProof/>
                <w:webHidden/>
              </w:rPr>
              <w:fldChar w:fldCharType="end"/>
            </w:r>
          </w:hyperlink>
        </w:p>
        <w:p w14:paraId="02AC40F0" w14:textId="64ED6D10"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3" w:history="1">
            <w:r w:rsidRPr="00190551">
              <w:rPr>
                <w:rStyle w:val="Hyperlink"/>
                <w:rFonts w:eastAsia="SimSun"/>
                <w:noProof/>
                <w:lang w:val="vi-VN"/>
              </w:rPr>
              <w:t>2.2.2 Giới thiệu về SQL Server</w:t>
            </w:r>
            <w:r>
              <w:rPr>
                <w:noProof/>
                <w:webHidden/>
              </w:rPr>
              <w:tab/>
            </w:r>
            <w:r>
              <w:rPr>
                <w:noProof/>
                <w:webHidden/>
              </w:rPr>
              <w:fldChar w:fldCharType="begin"/>
            </w:r>
            <w:r>
              <w:rPr>
                <w:noProof/>
                <w:webHidden/>
              </w:rPr>
              <w:instrText xml:space="preserve"> PAGEREF _Toc186555173 \h </w:instrText>
            </w:r>
            <w:r>
              <w:rPr>
                <w:noProof/>
                <w:webHidden/>
              </w:rPr>
            </w:r>
            <w:r>
              <w:rPr>
                <w:noProof/>
                <w:webHidden/>
              </w:rPr>
              <w:fldChar w:fldCharType="separate"/>
            </w:r>
            <w:r>
              <w:rPr>
                <w:noProof/>
                <w:webHidden/>
              </w:rPr>
              <w:t>14</w:t>
            </w:r>
            <w:r>
              <w:rPr>
                <w:noProof/>
                <w:webHidden/>
              </w:rPr>
              <w:fldChar w:fldCharType="end"/>
            </w:r>
          </w:hyperlink>
        </w:p>
        <w:p w14:paraId="2543F06F" w14:textId="22339D5E"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4" w:history="1">
            <w:r w:rsidRPr="00190551">
              <w:rPr>
                <w:rStyle w:val="Hyperlink"/>
                <w:rFonts w:eastAsia="SimSun"/>
                <w:noProof/>
              </w:rPr>
              <w:t>2.2.2.1</w:t>
            </w:r>
            <w:r w:rsidRPr="00190551">
              <w:rPr>
                <w:rStyle w:val="Hyperlink"/>
                <w:rFonts w:eastAsia="SimSun"/>
                <w:noProof/>
                <w:lang w:val="vi-VN"/>
              </w:rPr>
              <w:t xml:space="preserve"> Sơ lược về SQL Server</w:t>
            </w:r>
            <w:r>
              <w:rPr>
                <w:noProof/>
                <w:webHidden/>
              </w:rPr>
              <w:tab/>
            </w:r>
            <w:r>
              <w:rPr>
                <w:noProof/>
                <w:webHidden/>
              </w:rPr>
              <w:fldChar w:fldCharType="begin"/>
            </w:r>
            <w:r>
              <w:rPr>
                <w:noProof/>
                <w:webHidden/>
              </w:rPr>
              <w:instrText xml:space="preserve"> PAGEREF _Toc186555174 \h </w:instrText>
            </w:r>
            <w:r>
              <w:rPr>
                <w:noProof/>
                <w:webHidden/>
              </w:rPr>
            </w:r>
            <w:r>
              <w:rPr>
                <w:noProof/>
                <w:webHidden/>
              </w:rPr>
              <w:fldChar w:fldCharType="separate"/>
            </w:r>
            <w:r>
              <w:rPr>
                <w:noProof/>
                <w:webHidden/>
              </w:rPr>
              <w:t>14</w:t>
            </w:r>
            <w:r>
              <w:rPr>
                <w:noProof/>
                <w:webHidden/>
              </w:rPr>
              <w:fldChar w:fldCharType="end"/>
            </w:r>
          </w:hyperlink>
        </w:p>
        <w:p w14:paraId="3A6BA379" w14:textId="0AC9B08E"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5" w:history="1">
            <w:r w:rsidRPr="00190551">
              <w:rPr>
                <w:rStyle w:val="Hyperlink"/>
                <w:rFonts w:eastAsia="SimSun"/>
                <w:noProof/>
                <w:lang w:val="vi-VN"/>
              </w:rPr>
              <w:t>2.2.2.2 Lịch sử phát triển</w:t>
            </w:r>
            <w:r>
              <w:rPr>
                <w:noProof/>
                <w:webHidden/>
              </w:rPr>
              <w:tab/>
            </w:r>
            <w:r>
              <w:rPr>
                <w:noProof/>
                <w:webHidden/>
              </w:rPr>
              <w:fldChar w:fldCharType="begin"/>
            </w:r>
            <w:r>
              <w:rPr>
                <w:noProof/>
                <w:webHidden/>
              </w:rPr>
              <w:instrText xml:space="preserve"> PAGEREF _Toc186555175 \h </w:instrText>
            </w:r>
            <w:r>
              <w:rPr>
                <w:noProof/>
                <w:webHidden/>
              </w:rPr>
            </w:r>
            <w:r>
              <w:rPr>
                <w:noProof/>
                <w:webHidden/>
              </w:rPr>
              <w:fldChar w:fldCharType="separate"/>
            </w:r>
            <w:r>
              <w:rPr>
                <w:noProof/>
                <w:webHidden/>
              </w:rPr>
              <w:t>14</w:t>
            </w:r>
            <w:r>
              <w:rPr>
                <w:noProof/>
                <w:webHidden/>
              </w:rPr>
              <w:fldChar w:fldCharType="end"/>
            </w:r>
          </w:hyperlink>
        </w:p>
        <w:p w14:paraId="4E6B3EEF" w14:textId="5FEE3BC4"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6" w:history="1">
            <w:r w:rsidRPr="00190551">
              <w:rPr>
                <w:rStyle w:val="Hyperlink"/>
                <w:rFonts w:eastAsia="SimSun"/>
                <w:noProof/>
                <w:lang w:val="vi-VN"/>
              </w:rPr>
              <w:t>2.2.2.3 Các chức năng của SQL Server</w:t>
            </w:r>
            <w:r>
              <w:rPr>
                <w:noProof/>
                <w:webHidden/>
              </w:rPr>
              <w:tab/>
            </w:r>
            <w:r>
              <w:rPr>
                <w:noProof/>
                <w:webHidden/>
              </w:rPr>
              <w:fldChar w:fldCharType="begin"/>
            </w:r>
            <w:r>
              <w:rPr>
                <w:noProof/>
                <w:webHidden/>
              </w:rPr>
              <w:instrText xml:space="preserve"> PAGEREF _Toc186555176 \h </w:instrText>
            </w:r>
            <w:r>
              <w:rPr>
                <w:noProof/>
                <w:webHidden/>
              </w:rPr>
            </w:r>
            <w:r>
              <w:rPr>
                <w:noProof/>
                <w:webHidden/>
              </w:rPr>
              <w:fldChar w:fldCharType="separate"/>
            </w:r>
            <w:r>
              <w:rPr>
                <w:noProof/>
                <w:webHidden/>
              </w:rPr>
              <w:t>15</w:t>
            </w:r>
            <w:r>
              <w:rPr>
                <w:noProof/>
                <w:webHidden/>
              </w:rPr>
              <w:fldChar w:fldCharType="end"/>
            </w:r>
          </w:hyperlink>
        </w:p>
        <w:p w14:paraId="035A38D6" w14:textId="13AC8B0F"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7" w:history="1">
            <w:r w:rsidRPr="00190551">
              <w:rPr>
                <w:rStyle w:val="Hyperlink"/>
                <w:rFonts w:eastAsia="SimSun"/>
                <w:noProof/>
              </w:rPr>
              <w:t>CHƯƠNG 3: HIỆN THỰC HÓA NGHIÊN CỨU</w:t>
            </w:r>
            <w:r>
              <w:rPr>
                <w:noProof/>
                <w:webHidden/>
              </w:rPr>
              <w:tab/>
            </w:r>
            <w:r>
              <w:rPr>
                <w:noProof/>
                <w:webHidden/>
              </w:rPr>
              <w:fldChar w:fldCharType="begin"/>
            </w:r>
            <w:r>
              <w:rPr>
                <w:noProof/>
                <w:webHidden/>
              </w:rPr>
              <w:instrText xml:space="preserve"> PAGEREF _Toc186555177 \h </w:instrText>
            </w:r>
            <w:r>
              <w:rPr>
                <w:noProof/>
                <w:webHidden/>
              </w:rPr>
            </w:r>
            <w:r>
              <w:rPr>
                <w:noProof/>
                <w:webHidden/>
              </w:rPr>
              <w:fldChar w:fldCharType="separate"/>
            </w:r>
            <w:r>
              <w:rPr>
                <w:noProof/>
                <w:webHidden/>
              </w:rPr>
              <w:t>16</w:t>
            </w:r>
            <w:r>
              <w:rPr>
                <w:noProof/>
                <w:webHidden/>
              </w:rPr>
              <w:fldChar w:fldCharType="end"/>
            </w:r>
          </w:hyperlink>
        </w:p>
        <w:p w14:paraId="37430D56" w14:textId="41054CA8"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8" w:history="1">
            <w:r w:rsidRPr="00190551">
              <w:rPr>
                <w:rStyle w:val="Hyperlink"/>
                <w:rFonts w:eastAsia="SimSun"/>
                <w:noProof/>
                <w:lang w:val="vi-VN"/>
              </w:rPr>
              <w:t>3.1 Mô tả hệ thống</w:t>
            </w:r>
            <w:r>
              <w:rPr>
                <w:noProof/>
                <w:webHidden/>
              </w:rPr>
              <w:tab/>
            </w:r>
            <w:r>
              <w:rPr>
                <w:noProof/>
                <w:webHidden/>
              </w:rPr>
              <w:fldChar w:fldCharType="begin"/>
            </w:r>
            <w:r>
              <w:rPr>
                <w:noProof/>
                <w:webHidden/>
              </w:rPr>
              <w:instrText xml:space="preserve"> PAGEREF _Toc186555178 \h </w:instrText>
            </w:r>
            <w:r>
              <w:rPr>
                <w:noProof/>
                <w:webHidden/>
              </w:rPr>
            </w:r>
            <w:r>
              <w:rPr>
                <w:noProof/>
                <w:webHidden/>
              </w:rPr>
              <w:fldChar w:fldCharType="separate"/>
            </w:r>
            <w:r>
              <w:rPr>
                <w:noProof/>
                <w:webHidden/>
              </w:rPr>
              <w:t>16</w:t>
            </w:r>
            <w:r>
              <w:rPr>
                <w:noProof/>
                <w:webHidden/>
              </w:rPr>
              <w:fldChar w:fldCharType="end"/>
            </w:r>
          </w:hyperlink>
        </w:p>
        <w:p w14:paraId="22635A6F" w14:textId="67173E5A"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9" w:history="1">
            <w:r w:rsidRPr="00190551">
              <w:rPr>
                <w:rStyle w:val="Hyperlink"/>
                <w:rFonts w:eastAsia="SimSun"/>
                <w:noProof/>
                <w:lang w:val="vi-VN"/>
              </w:rPr>
              <w:t>3.2 Thiết kế mô hình dữ liệu</w:t>
            </w:r>
            <w:r>
              <w:rPr>
                <w:noProof/>
                <w:webHidden/>
              </w:rPr>
              <w:tab/>
            </w:r>
            <w:r>
              <w:rPr>
                <w:noProof/>
                <w:webHidden/>
              </w:rPr>
              <w:fldChar w:fldCharType="begin"/>
            </w:r>
            <w:r>
              <w:rPr>
                <w:noProof/>
                <w:webHidden/>
              </w:rPr>
              <w:instrText xml:space="preserve"> PAGEREF _Toc186555179 \h </w:instrText>
            </w:r>
            <w:r>
              <w:rPr>
                <w:noProof/>
                <w:webHidden/>
              </w:rPr>
            </w:r>
            <w:r>
              <w:rPr>
                <w:noProof/>
                <w:webHidden/>
              </w:rPr>
              <w:fldChar w:fldCharType="separate"/>
            </w:r>
            <w:r>
              <w:rPr>
                <w:noProof/>
                <w:webHidden/>
              </w:rPr>
              <w:t>17</w:t>
            </w:r>
            <w:r>
              <w:rPr>
                <w:noProof/>
                <w:webHidden/>
              </w:rPr>
              <w:fldChar w:fldCharType="end"/>
            </w:r>
          </w:hyperlink>
        </w:p>
        <w:p w14:paraId="58912505" w14:textId="1610675C"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0" w:history="1">
            <w:r w:rsidRPr="00190551">
              <w:rPr>
                <w:rStyle w:val="Hyperlink"/>
                <w:rFonts w:eastAsia="SimSun"/>
                <w:noProof/>
                <w:lang w:val="vi-VN"/>
              </w:rPr>
              <w:t>3.2.1 Thiết kế và mô tả mô hình thực thể kết hợp</w:t>
            </w:r>
            <w:r>
              <w:rPr>
                <w:noProof/>
                <w:webHidden/>
              </w:rPr>
              <w:tab/>
            </w:r>
            <w:r>
              <w:rPr>
                <w:noProof/>
                <w:webHidden/>
              </w:rPr>
              <w:fldChar w:fldCharType="begin"/>
            </w:r>
            <w:r>
              <w:rPr>
                <w:noProof/>
                <w:webHidden/>
              </w:rPr>
              <w:instrText xml:space="preserve"> PAGEREF _Toc186555180 \h </w:instrText>
            </w:r>
            <w:r>
              <w:rPr>
                <w:noProof/>
                <w:webHidden/>
              </w:rPr>
            </w:r>
            <w:r>
              <w:rPr>
                <w:noProof/>
                <w:webHidden/>
              </w:rPr>
              <w:fldChar w:fldCharType="separate"/>
            </w:r>
            <w:r>
              <w:rPr>
                <w:noProof/>
                <w:webHidden/>
              </w:rPr>
              <w:t>17</w:t>
            </w:r>
            <w:r>
              <w:rPr>
                <w:noProof/>
                <w:webHidden/>
              </w:rPr>
              <w:fldChar w:fldCharType="end"/>
            </w:r>
          </w:hyperlink>
        </w:p>
        <w:p w14:paraId="534622B5" w14:textId="6F2F835E"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1" w:history="1">
            <w:r w:rsidRPr="00190551">
              <w:rPr>
                <w:rStyle w:val="Hyperlink"/>
                <w:rFonts w:eastAsia="SimSun"/>
                <w:noProof/>
                <w:lang w:val="vi-VN"/>
              </w:rPr>
              <w:t>3.2.1.1 Thiết kế mô hình thực thể kết hợp</w:t>
            </w:r>
            <w:r>
              <w:rPr>
                <w:noProof/>
                <w:webHidden/>
              </w:rPr>
              <w:tab/>
            </w:r>
            <w:r>
              <w:rPr>
                <w:noProof/>
                <w:webHidden/>
              </w:rPr>
              <w:fldChar w:fldCharType="begin"/>
            </w:r>
            <w:r>
              <w:rPr>
                <w:noProof/>
                <w:webHidden/>
              </w:rPr>
              <w:instrText xml:space="preserve"> PAGEREF _Toc186555181 \h </w:instrText>
            </w:r>
            <w:r>
              <w:rPr>
                <w:noProof/>
                <w:webHidden/>
              </w:rPr>
            </w:r>
            <w:r>
              <w:rPr>
                <w:noProof/>
                <w:webHidden/>
              </w:rPr>
              <w:fldChar w:fldCharType="separate"/>
            </w:r>
            <w:r>
              <w:rPr>
                <w:noProof/>
                <w:webHidden/>
              </w:rPr>
              <w:t>17</w:t>
            </w:r>
            <w:r>
              <w:rPr>
                <w:noProof/>
                <w:webHidden/>
              </w:rPr>
              <w:fldChar w:fldCharType="end"/>
            </w:r>
          </w:hyperlink>
        </w:p>
        <w:p w14:paraId="44AE5731" w14:textId="385E5DC4"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2" w:history="1">
            <w:r w:rsidRPr="00190551">
              <w:rPr>
                <w:rStyle w:val="Hyperlink"/>
                <w:rFonts w:eastAsia="SimSun"/>
                <w:noProof/>
                <w:lang w:val="vi-VN"/>
              </w:rPr>
              <w:t>3.2.2 Mô hình dữ liệu quan hệ</w:t>
            </w:r>
            <w:r>
              <w:rPr>
                <w:noProof/>
                <w:webHidden/>
              </w:rPr>
              <w:tab/>
            </w:r>
            <w:r>
              <w:rPr>
                <w:noProof/>
                <w:webHidden/>
              </w:rPr>
              <w:fldChar w:fldCharType="begin"/>
            </w:r>
            <w:r>
              <w:rPr>
                <w:noProof/>
                <w:webHidden/>
              </w:rPr>
              <w:instrText xml:space="preserve"> PAGEREF _Toc186555182 \h </w:instrText>
            </w:r>
            <w:r>
              <w:rPr>
                <w:noProof/>
                <w:webHidden/>
              </w:rPr>
            </w:r>
            <w:r>
              <w:rPr>
                <w:noProof/>
                <w:webHidden/>
              </w:rPr>
              <w:fldChar w:fldCharType="separate"/>
            </w:r>
            <w:r>
              <w:rPr>
                <w:noProof/>
                <w:webHidden/>
              </w:rPr>
              <w:t>17</w:t>
            </w:r>
            <w:r>
              <w:rPr>
                <w:noProof/>
                <w:webHidden/>
              </w:rPr>
              <w:fldChar w:fldCharType="end"/>
            </w:r>
          </w:hyperlink>
        </w:p>
        <w:p w14:paraId="6F53B9AE" w14:textId="788B3AE8"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3" w:history="1">
            <w:r w:rsidRPr="00190551">
              <w:rPr>
                <w:rStyle w:val="Hyperlink"/>
                <w:rFonts w:eastAsia="SimSun"/>
                <w:noProof/>
              </w:rPr>
              <w:t>3.2.2.1</w:t>
            </w:r>
            <w:r w:rsidRPr="00190551">
              <w:rPr>
                <w:rStyle w:val="Hyperlink"/>
                <w:rFonts w:eastAsia="SimSun"/>
                <w:noProof/>
                <w:lang w:val="vi-VN"/>
              </w:rPr>
              <w:t xml:space="preserve"> Mô hình dữ liệu quan hệ</w:t>
            </w:r>
            <w:r>
              <w:rPr>
                <w:noProof/>
                <w:webHidden/>
              </w:rPr>
              <w:tab/>
            </w:r>
            <w:r>
              <w:rPr>
                <w:noProof/>
                <w:webHidden/>
              </w:rPr>
              <w:fldChar w:fldCharType="begin"/>
            </w:r>
            <w:r>
              <w:rPr>
                <w:noProof/>
                <w:webHidden/>
              </w:rPr>
              <w:instrText xml:space="preserve"> PAGEREF _Toc186555183 \h </w:instrText>
            </w:r>
            <w:r>
              <w:rPr>
                <w:noProof/>
                <w:webHidden/>
              </w:rPr>
            </w:r>
            <w:r>
              <w:rPr>
                <w:noProof/>
                <w:webHidden/>
              </w:rPr>
              <w:fldChar w:fldCharType="separate"/>
            </w:r>
            <w:r>
              <w:rPr>
                <w:noProof/>
                <w:webHidden/>
              </w:rPr>
              <w:t>17</w:t>
            </w:r>
            <w:r>
              <w:rPr>
                <w:noProof/>
                <w:webHidden/>
              </w:rPr>
              <w:fldChar w:fldCharType="end"/>
            </w:r>
          </w:hyperlink>
        </w:p>
        <w:p w14:paraId="7A0741F7" w14:textId="27B278F7"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4" w:history="1">
            <w:r w:rsidRPr="00190551">
              <w:rPr>
                <w:rStyle w:val="Hyperlink"/>
                <w:rFonts w:eastAsia="SimSun"/>
                <w:noProof/>
              </w:rPr>
              <w:t xml:space="preserve">3.2.2.2 Mô tả </w:t>
            </w:r>
            <w:r w:rsidRPr="00190551">
              <w:rPr>
                <w:rStyle w:val="Hyperlink"/>
                <w:rFonts w:eastAsia="SimSun"/>
                <w:noProof/>
                <w:lang w:val="vi-VN"/>
              </w:rPr>
              <w:t>các bảng</w:t>
            </w:r>
            <w:r>
              <w:rPr>
                <w:noProof/>
                <w:webHidden/>
              </w:rPr>
              <w:tab/>
            </w:r>
            <w:r>
              <w:rPr>
                <w:noProof/>
                <w:webHidden/>
              </w:rPr>
              <w:fldChar w:fldCharType="begin"/>
            </w:r>
            <w:r>
              <w:rPr>
                <w:noProof/>
                <w:webHidden/>
              </w:rPr>
              <w:instrText xml:space="preserve"> PAGEREF _Toc186555184 \h </w:instrText>
            </w:r>
            <w:r>
              <w:rPr>
                <w:noProof/>
                <w:webHidden/>
              </w:rPr>
            </w:r>
            <w:r>
              <w:rPr>
                <w:noProof/>
                <w:webHidden/>
              </w:rPr>
              <w:fldChar w:fldCharType="separate"/>
            </w:r>
            <w:r>
              <w:rPr>
                <w:noProof/>
                <w:webHidden/>
              </w:rPr>
              <w:t>19</w:t>
            </w:r>
            <w:r>
              <w:rPr>
                <w:noProof/>
                <w:webHidden/>
              </w:rPr>
              <w:fldChar w:fldCharType="end"/>
            </w:r>
          </w:hyperlink>
        </w:p>
        <w:p w14:paraId="037AA761" w14:textId="60AB5E67"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5" w:history="1">
            <w:r w:rsidRPr="00190551">
              <w:rPr>
                <w:rStyle w:val="Hyperlink"/>
                <w:rFonts w:eastAsia="SimSun"/>
                <w:noProof/>
                <w:lang w:val="vi-VN"/>
              </w:rPr>
              <w:t>3.3 Cài đặt cơ sở dữ liệu</w:t>
            </w:r>
            <w:r>
              <w:rPr>
                <w:noProof/>
                <w:webHidden/>
              </w:rPr>
              <w:tab/>
            </w:r>
            <w:r>
              <w:rPr>
                <w:noProof/>
                <w:webHidden/>
              </w:rPr>
              <w:fldChar w:fldCharType="begin"/>
            </w:r>
            <w:r>
              <w:rPr>
                <w:noProof/>
                <w:webHidden/>
              </w:rPr>
              <w:instrText xml:space="preserve"> PAGEREF _Toc186555185 \h </w:instrText>
            </w:r>
            <w:r>
              <w:rPr>
                <w:noProof/>
                <w:webHidden/>
              </w:rPr>
            </w:r>
            <w:r>
              <w:rPr>
                <w:noProof/>
                <w:webHidden/>
              </w:rPr>
              <w:fldChar w:fldCharType="separate"/>
            </w:r>
            <w:r>
              <w:rPr>
                <w:noProof/>
                <w:webHidden/>
              </w:rPr>
              <w:t>26</w:t>
            </w:r>
            <w:r>
              <w:rPr>
                <w:noProof/>
                <w:webHidden/>
              </w:rPr>
              <w:fldChar w:fldCharType="end"/>
            </w:r>
          </w:hyperlink>
        </w:p>
        <w:p w14:paraId="1373F774" w14:textId="15B37433"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6" w:history="1">
            <w:r w:rsidRPr="00190551">
              <w:rPr>
                <w:rStyle w:val="Hyperlink"/>
                <w:rFonts w:eastAsia="SimSun"/>
                <w:noProof/>
              </w:rPr>
              <w:t>3.3.1 Tạo cơ sở dữ liệu và tạo các bảng</w:t>
            </w:r>
            <w:r>
              <w:rPr>
                <w:noProof/>
                <w:webHidden/>
              </w:rPr>
              <w:tab/>
            </w:r>
            <w:r>
              <w:rPr>
                <w:noProof/>
                <w:webHidden/>
              </w:rPr>
              <w:fldChar w:fldCharType="begin"/>
            </w:r>
            <w:r>
              <w:rPr>
                <w:noProof/>
                <w:webHidden/>
              </w:rPr>
              <w:instrText xml:space="preserve"> PAGEREF _Toc186555186 \h </w:instrText>
            </w:r>
            <w:r>
              <w:rPr>
                <w:noProof/>
                <w:webHidden/>
              </w:rPr>
            </w:r>
            <w:r>
              <w:rPr>
                <w:noProof/>
                <w:webHidden/>
              </w:rPr>
              <w:fldChar w:fldCharType="separate"/>
            </w:r>
            <w:r>
              <w:rPr>
                <w:noProof/>
                <w:webHidden/>
              </w:rPr>
              <w:t>26</w:t>
            </w:r>
            <w:r>
              <w:rPr>
                <w:noProof/>
                <w:webHidden/>
              </w:rPr>
              <w:fldChar w:fldCharType="end"/>
            </w:r>
          </w:hyperlink>
        </w:p>
        <w:p w14:paraId="62E8CDFE" w14:textId="0075860B"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7" w:history="1">
            <w:r w:rsidRPr="00190551">
              <w:rPr>
                <w:rStyle w:val="Hyperlink"/>
                <w:rFonts w:eastAsia="SimSun"/>
                <w:noProof/>
              </w:rPr>
              <w:t>3.3.1.1 Tạo và sử dụng cơ sở dữ liệu</w:t>
            </w:r>
            <w:r>
              <w:rPr>
                <w:noProof/>
                <w:webHidden/>
              </w:rPr>
              <w:tab/>
            </w:r>
            <w:r>
              <w:rPr>
                <w:noProof/>
                <w:webHidden/>
              </w:rPr>
              <w:fldChar w:fldCharType="begin"/>
            </w:r>
            <w:r>
              <w:rPr>
                <w:noProof/>
                <w:webHidden/>
              </w:rPr>
              <w:instrText xml:space="preserve"> PAGEREF _Toc186555187 \h </w:instrText>
            </w:r>
            <w:r>
              <w:rPr>
                <w:noProof/>
                <w:webHidden/>
              </w:rPr>
            </w:r>
            <w:r>
              <w:rPr>
                <w:noProof/>
                <w:webHidden/>
              </w:rPr>
              <w:fldChar w:fldCharType="separate"/>
            </w:r>
            <w:r>
              <w:rPr>
                <w:noProof/>
                <w:webHidden/>
              </w:rPr>
              <w:t>26</w:t>
            </w:r>
            <w:r>
              <w:rPr>
                <w:noProof/>
                <w:webHidden/>
              </w:rPr>
              <w:fldChar w:fldCharType="end"/>
            </w:r>
          </w:hyperlink>
        </w:p>
        <w:p w14:paraId="18337399" w14:textId="1EFE432D"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8" w:history="1">
            <w:r w:rsidRPr="00190551">
              <w:rPr>
                <w:rStyle w:val="Hyperlink"/>
                <w:rFonts w:eastAsia="SimSun"/>
                <w:noProof/>
                <w:lang w:val="vi-VN"/>
              </w:rPr>
              <w:t>3.3.1.2 Tạo</w:t>
            </w:r>
            <w:r w:rsidRPr="00190551">
              <w:rPr>
                <w:rStyle w:val="Hyperlink"/>
                <w:rFonts w:eastAsia="SimSun"/>
                <w:noProof/>
              </w:rPr>
              <w:t xml:space="preserve"> các bảng</w:t>
            </w:r>
            <w:r>
              <w:rPr>
                <w:noProof/>
                <w:webHidden/>
              </w:rPr>
              <w:tab/>
            </w:r>
            <w:r>
              <w:rPr>
                <w:noProof/>
                <w:webHidden/>
              </w:rPr>
              <w:fldChar w:fldCharType="begin"/>
            </w:r>
            <w:r>
              <w:rPr>
                <w:noProof/>
                <w:webHidden/>
              </w:rPr>
              <w:instrText xml:space="preserve"> PAGEREF _Toc186555188 \h </w:instrText>
            </w:r>
            <w:r>
              <w:rPr>
                <w:noProof/>
                <w:webHidden/>
              </w:rPr>
            </w:r>
            <w:r>
              <w:rPr>
                <w:noProof/>
                <w:webHidden/>
              </w:rPr>
              <w:fldChar w:fldCharType="separate"/>
            </w:r>
            <w:r>
              <w:rPr>
                <w:noProof/>
                <w:webHidden/>
              </w:rPr>
              <w:t>26</w:t>
            </w:r>
            <w:r>
              <w:rPr>
                <w:noProof/>
                <w:webHidden/>
              </w:rPr>
              <w:fldChar w:fldCharType="end"/>
            </w:r>
          </w:hyperlink>
        </w:p>
        <w:p w14:paraId="08E684C2" w14:textId="68B3F958"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9" w:history="1">
            <w:r w:rsidRPr="00190551">
              <w:rPr>
                <w:rStyle w:val="Hyperlink"/>
                <w:rFonts w:eastAsia="SimSun"/>
                <w:noProof/>
                <w:lang w:val="vi-VN"/>
              </w:rPr>
              <w:t>3.3.2 Thêm dữ liệu mẫu vào các bảng</w:t>
            </w:r>
            <w:r>
              <w:rPr>
                <w:noProof/>
                <w:webHidden/>
              </w:rPr>
              <w:tab/>
            </w:r>
            <w:r>
              <w:rPr>
                <w:noProof/>
                <w:webHidden/>
              </w:rPr>
              <w:fldChar w:fldCharType="begin"/>
            </w:r>
            <w:r>
              <w:rPr>
                <w:noProof/>
                <w:webHidden/>
              </w:rPr>
              <w:instrText xml:space="preserve"> PAGEREF _Toc186555189 \h </w:instrText>
            </w:r>
            <w:r>
              <w:rPr>
                <w:noProof/>
                <w:webHidden/>
              </w:rPr>
            </w:r>
            <w:r>
              <w:rPr>
                <w:noProof/>
                <w:webHidden/>
              </w:rPr>
              <w:fldChar w:fldCharType="separate"/>
            </w:r>
            <w:r>
              <w:rPr>
                <w:noProof/>
                <w:webHidden/>
              </w:rPr>
              <w:t>30</w:t>
            </w:r>
            <w:r>
              <w:rPr>
                <w:noProof/>
                <w:webHidden/>
              </w:rPr>
              <w:fldChar w:fldCharType="end"/>
            </w:r>
          </w:hyperlink>
        </w:p>
        <w:p w14:paraId="0E7FC798" w14:textId="7BB8E259"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0" w:history="1">
            <w:r w:rsidRPr="00190551">
              <w:rPr>
                <w:rStyle w:val="Hyperlink"/>
                <w:rFonts w:eastAsia="SimSun"/>
                <w:noProof/>
              </w:rPr>
              <w:t>CHƯƠNG 4: KẾT QUẢ NGHIÊN CỨU</w:t>
            </w:r>
            <w:r>
              <w:rPr>
                <w:noProof/>
                <w:webHidden/>
              </w:rPr>
              <w:tab/>
            </w:r>
            <w:r>
              <w:rPr>
                <w:noProof/>
                <w:webHidden/>
              </w:rPr>
              <w:fldChar w:fldCharType="begin"/>
            </w:r>
            <w:r>
              <w:rPr>
                <w:noProof/>
                <w:webHidden/>
              </w:rPr>
              <w:instrText xml:space="preserve"> PAGEREF _Toc186555190 \h </w:instrText>
            </w:r>
            <w:r>
              <w:rPr>
                <w:noProof/>
                <w:webHidden/>
              </w:rPr>
            </w:r>
            <w:r>
              <w:rPr>
                <w:noProof/>
                <w:webHidden/>
              </w:rPr>
              <w:fldChar w:fldCharType="separate"/>
            </w:r>
            <w:r>
              <w:rPr>
                <w:noProof/>
                <w:webHidden/>
              </w:rPr>
              <w:t>42</w:t>
            </w:r>
            <w:r>
              <w:rPr>
                <w:noProof/>
                <w:webHidden/>
              </w:rPr>
              <w:fldChar w:fldCharType="end"/>
            </w:r>
          </w:hyperlink>
        </w:p>
        <w:p w14:paraId="5718BFC6" w14:textId="09435229"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1" w:history="1">
            <w:r w:rsidRPr="00190551">
              <w:rPr>
                <w:rStyle w:val="Hyperlink"/>
                <w:rFonts w:eastAsia="SimSun"/>
                <w:noProof/>
              </w:rPr>
              <w:t>4.1</w:t>
            </w:r>
            <w:r w:rsidRPr="00190551">
              <w:rPr>
                <w:rStyle w:val="Hyperlink"/>
                <w:rFonts w:eastAsia="SimSun"/>
                <w:noProof/>
                <w:lang w:val="vi-VN"/>
              </w:rPr>
              <w:t xml:space="preserve"> Kết quả</w:t>
            </w:r>
            <w:r>
              <w:rPr>
                <w:noProof/>
                <w:webHidden/>
              </w:rPr>
              <w:tab/>
            </w:r>
            <w:r>
              <w:rPr>
                <w:noProof/>
                <w:webHidden/>
              </w:rPr>
              <w:fldChar w:fldCharType="begin"/>
            </w:r>
            <w:r>
              <w:rPr>
                <w:noProof/>
                <w:webHidden/>
              </w:rPr>
              <w:instrText xml:space="preserve"> PAGEREF _Toc186555191 \h </w:instrText>
            </w:r>
            <w:r>
              <w:rPr>
                <w:noProof/>
                <w:webHidden/>
              </w:rPr>
            </w:r>
            <w:r>
              <w:rPr>
                <w:noProof/>
                <w:webHidden/>
              </w:rPr>
              <w:fldChar w:fldCharType="separate"/>
            </w:r>
            <w:r>
              <w:rPr>
                <w:noProof/>
                <w:webHidden/>
              </w:rPr>
              <w:t>42</w:t>
            </w:r>
            <w:r>
              <w:rPr>
                <w:noProof/>
                <w:webHidden/>
              </w:rPr>
              <w:fldChar w:fldCharType="end"/>
            </w:r>
          </w:hyperlink>
        </w:p>
        <w:p w14:paraId="6B81F98D" w14:textId="7BF5DE87"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2" w:history="1">
            <w:r w:rsidRPr="00190551">
              <w:rPr>
                <w:rStyle w:val="Hyperlink"/>
                <w:rFonts w:eastAsia="SimSun"/>
                <w:noProof/>
              </w:rPr>
              <w:t>4.2 Các câu truy vấn</w:t>
            </w:r>
            <w:r>
              <w:rPr>
                <w:noProof/>
                <w:webHidden/>
              </w:rPr>
              <w:tab/>
            </w:r>
            <w:r>
              <w:rPr>
                <w:noProof/>
                <w:webHidden/>
              </w:rPr>
              <w:fldChar w:fldCharType="begin"/>
            </w:r>
            <w:r>
              <w:rPr>
                <w:noProof/>
                <w:webHidden/>
              </w:rPr>
              <w:instrText xml:space="preserve"> PAGEREF _Toc186555192 \h </w:instrText>
            </w:r>
            <w:r>
              <w:rPr>
                <w:noProof/>
                <w:webHidden/>
              </w:rPr>
            </w:r>
            <w:r>
              <w:rPr>
                <w:noProof/>
                <w:webHidden/>
              </w:rPr>
              <w:fldChar w:fldCharType="separate"/>
            </w:r>
            <w:r>
              <w:rPr>
                <w:noProof/>
                <w:webHidden/>
              </w:rPr>
              <w:t>42</w:t>
            </w:r>
            <w:r>
              <w:rPr>
                <w:noProof/>
                <w:webHidden/>
              </w:rPr>
              <w:fldChar w:fldCharType="end"/>
            </w:r>
          </w:hyperlink>
        </w:p>
        <w:p w14:paraId="744F8244" w14:textId="6CDF2F08"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3" w:history="1">
            <w:r w:rsidRPr="00190551">
              <w:rPr>
                <w:rStyle w:val="Hyperlink"/>
                <w:rFonts w:eastAsia="SimSun"/>
                <w:noProof/>
              </w:rPr>
              <w:t>CHƯƠNG 5: KẾT LUẬN VÀ HƯỚNG PHÁT TRIỂN</w:t>
            </w:r>
            <w:r>
              <w:rPr>
                <w:noProof/>
                <w:webHidden/>
              </w:rPr>
              <w:tab/>
            </w:r>
            <w:r>
              <w:rPr>
                <w:noProof/>
                <w:webHidden/>
              </w:rPr>
              <w:fldChar w:fldCharType="begin"/>
            </w:r>
            <w:r>
              <w:rPr>
                <w:noProof/>
                <w:webHidden/>
              </w:rPr>
              <w:instrText xml:space="preserve"> PAGEREF _Toc186555193 \h </w:instrText>
            </w:r>
            <w:r>
              <w:rPr>
                <w:noProof/>
                <w:webHidden/>
              </w:rPr>
            </w:r>
            <w:r>
              <w:rPr>
                <w:noProof/>
                <w:webHidden/>
              </w:rPr>
              <w:fldChar w:fldCharType="separate"/>
            </w:r>
            <w:r>
              <w:rPr>
                <w:noProof/>
                <w:webHidden/>
              </w:rPr>
              <w:t>49</w:t>
            </w:r>
            <w:r>
              <w:rPr>
                <w:noProof/>
                <w:webHidden/>
              </w:rPr>
              <w:fldChar w:fldCharType="end"/>
            </w:r>
          </w:hyperlink>
        </w:p>
        <w:p w14:paraId="29456836" w14:textId="7F8AEF32"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4" w:history="1">
            <w:r w:rsidRPr="00190551">
              <w:rPr>
                <w:rStyle w:val="Hyperlink"/>
                <w:rFonts w:eastAsia="SimSun"/>
                <w:noProof/>
                <w:lang w:val="vi-VN"/>
              </w:rPr>
              <w:t>5.1</w:t>
            </w:r>
            <w:r w:rsidRPr="00190551">
              <w:rPr>
                <w:rStyle w:val="Hyperlink"/>
                <w:rFonts w:eastAsia="SimSun"/>
                <w:noProof/>
              </w:rPr>
              <w:t xml:space="preserve"> Kết luận</w:t>
            </w:r>
            <w:r>
              <w:rPr>
                <w:noProof/>
                <w:webHidden/>
              </w:rPr>
              <w:tab/>
            </w:r>
            <w:r>
              <w:rPr>
                <w:noProof/>
                <w:webHidden/>
              </w:rPr>
              <w:fldChar w:fldCharType="begin"/>
            </w:r>
            <w:r>
              <w:rPr>
                <w:noProof/>
                <w:webHidden/>
              </w:rPr>
              <w:instrText xml:space="preserve"> PAGEREF _Toc186555194 \h </w:instrText>
            </w:r>
            <w:r>
              <w:rPr>
                <w:noProof/>
                <w:webHidden/>
              </w:rPr>
            </w:r>
            <w:r>
              <w:rPr>
                <w:noProof/>
                <w:webHidden/>
              </w:rPr>
              <w:fldChar w:fldCharType="separate"/>
            </w:r>
            <w:r>
              <w:rPr>
                <w:noProof/>
                <w:webHidden/>
              </w:rPr>
              <w:t>49</w:t>
            </w:r>
            <w:r>
              <w:rPr>
                <w:noProof/>
                <w:webHidden/>
              </w:rPr>
              <w:fldChar w:fldCharType="end"/>
            </w:r>
          </w:hyperlink>
        </w:p>
        <w:p w14:paraId="66BB9CAF" w14:textId="0F48CCDC"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5" w:history="1">
            <w:r w:rsidRPr="00190551">
              <w:rPr>
                <w:rStyle w:val="Hyperlink"/>
                <w:rFonts w:eastAsia="SimSun"/>
                <w:noProof/>
              </w:rPr>
              <w:t>5.1.1</w:t>
            </w:r>
            <w:r w:rsidRPr="00190551">
              <w:rPr>
                <w:rStyle w:val="Hyperlink"/>
                <w:rFonts w:eastAsia="SimSun"/>
                <w:noProof/>
                <w:lang w:val="vi-VN"/>
              </w:rPr>
              <w:t xml:space="preserve"> Tích cực</w:t>
            </w:r>
            <w:r>
              <w:rPr>
                <w:noProof/>
                <w:webHidden/>
              </w:rPr>
              <w:tab/>
            </w:r>
            <w:r>
              <w:rPr>
                <w:noProof/>
                <w:webHidden/>
              </w:rPr>
              <w:fldChar w:fldCharType="begin"/>
            </w:r>
            <w:r>
              <w:rPr>
                <w:noProof/>
                <w:webHidden/>
              </w:rPr>
              <w:instrText xml:space="preserve"> PAGEREF _Toc186555195 \h </w:instrText>
            </w:r>
            <w:r>
              <w:rPr>
                <w:noProof/>
                <w:webHidden/>
              </w:rPr>
            </w:r>
            <w:r>
              <w:rPr>
                <w:noProof/>
                <w:webHidden/>
              </w:rPr>
              <w:fldChar w:fldCharType="separate"/>
            </w:r>
            <w:r>
              <w:rPr>
                <w:noProof/>
                <w:webHidden/>
              </w:rPr>
              <w:t>49</w:t>
            </w:r>
            <w:r>
              <w:rPr>
                <w:noProof/>
                <w:webHidden/>
              </w:rPr>
              <w:fldChar w:fldCharType="end"/>
            </w:r>
          </w:hyperlink>
        </w:p>
        <w:p w14:paraId="4676C0D6" w14:textId="31EE09DE"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6" w:history="1">
            <w:r w:rsidRPr="00190551">
              <w:rPr>
                <w:rStyle w:val="Hyperlink"/>
                <w:rFonts w:eastAsia="SimSun"/>
                <w:noProof/>
              </w:rPr>
              <w:t>5.1.2</w:t>
            </w:r>
            <w:r w:rsidRPr="00190551">
              <w:rPr>
                <w:rStyle w:val="Hyperlink"/>
                <w:rFonts w:eastAsia="SimSun"/>
                <w:noProof/>
                <w:lang w:val="vi-VN"/>
              </w:rPr>
              <w:t xml:space="preserve"> Hạn chế</w:t>
            </w:r>
            <w:r>
              <w:rPr>
                <w:noProof/>
                <w:webHidden/>
              </w:rPr>
              <w:tab/>
            </w:r>
            <w:r>
              <w:rPr>
                <w:noProof/>
                <w:webHidden/>
              </w:rPr>
              <w:fldChar w:fldCharType="begin"/>
            </w:r>
            <w:r>
              <w:rPr>
                <w:noProof/>
                <w:webHidden/>
              </w:rPr>
              <w:instrText xml:space="preserve"> PAGEREF _Toc186555196 \h </w:instrText>
            </w:r>
            <w:r>
              <w:rPr>
                <w:noProof/>
                <w:webHidden/>
              </w:rPr>
            </w:r>
            <w:r>
              <w:rPr>
                <w:noProof/>
                <w:webHidden/>
              </w:rPr>
              <w:fldChar w:fldCharType="separate"/>
            </w:r>
            <w:r>
              <w:rPr>
                <w:noProof/>
                <w:webHidden/>
              </w:rPr>
              <w:t>49</w:t>
            </w:r>
            <w:r>
              <w:rPr>
                <w:noProof/>
                <w:webHidden/>
              </w:rPr>
              <w:fldChar w:fldCharType="end"/>
            </w:r>
          </w:hyperlink>
        </w:p>
        <w:p w14:paraId="54D0B4B9" w14:textId="496AD841"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7" w:history="1">
            <w:r w:rsidRPr="00190551">
              <w:rPr>
                <w:rStyle w:val="Hyperlink"/>
                <w:rFonts w:eastAsia="SimSun"/>
                <w:noProof/>
              </w:rPr>
              <w:t xml:space="preserve">5.2 Hướng </w:t>
            </w:r>
            <w:r w:rsidRPr="00190551">
              <w:rPr>
                <w:rStyle w:val="Hyperlink"/>
                <w:rFonts w:eastAsia="SimSun"/>
                <w:noProof/>
                <w:lang w:val="vi-VN"/>
              </w:rPr>
              <w:t>p</w:t>
            </w:r>
            <w:r w:rsidRPr="00190551">
              <w:rPr>
                <w:rStyle w:val="Hyperlink"/>
                <w:rFonts w:eastAsia="SimSun"/>
                <w:noProof/>
              </w:rPr>
              <w:t xml:space="preserve">hát </w:t>
            </w:r>
            <w:r w:rsidRPr="00190551">
              <w:rPr>
                <w:rStyle w:val="Hyperlink"/>
                <w:rFonts w:eastAsia="SimSun"/>
                <w:noProof/>
                <w:lang w:val="vi-VN"/>
              </w:rPr>
              <w:t>t</w:t>
            </w:r>
            <w:r w:rsidRPr="00190551">
              <w:rPr>
                <w:rStyle w:val="Hyperlink"/>
                <w:rFonts w:eastAsia="SimSun"/>
                <w:noProof/>
              </w:rPr>
              <w:t>riển</w:t>
            </w:r>
            <w:r>
              <w:rPr>
                <w:noProof/>
                <w:webHidden/>
              </w:rPr>
              <w:tab/>
            </w:r>
            <w:r>
              <w:rPr>
                <w:noProof/>
                <w:webHidden/>
              </w:rPr>
              <w:fldChar w:fldCharType="begin"/>
            </w:r>
            <w:r>
              <w:rPr>
                <w:noProof/>
                <w:webHidden/>
              </w:rPr>
              <w:instrText xml:space="preserve"> PAGEREF _Toc186555197 \h </w:instrText>
            </w:r>
            <w:r>
              <w:rPr>
                <w:noProof/>
                <w:webHidden/>
              </w:rPr>
            </w:r>
            <w:r>
              <w:rPr>
                <w:noProof/>
                <w:webHidden/>
              </w:rPr>
              <w:fldChar w:fldCharType="separate"/>
            </w:r>
            <w:r>
              <w:rPr>
                <w:noProof/>
                <w:webHidden/>
              </w:rPr>
              <w:t>49</w:t>
            </w:r>
            <w:r>
              <w:rPr>
                <w:noProof/>
                <w:webHidden/>
              </w:rPr>
              <w:fldChar w:fldCharType="end"/>
            </w:r>
          </w:hyperlink>
        </w:p>
        <w:p w14:paraId="65B1F505" w14:textId="4AC2B012"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8" w:history="1">
            <w:r w:rsidRPr="00190551">
              <w:rPr>
                <w:rStyle w:val="Hyperlink"/>
                <w:rFonts w:eastAsia="SimSun"/>
                <w:noProof/>
                <w:lang w:val="vi-VN"/>
              </w:rPr>
              <w:t>DANH MỤC TÀI LIỆU THAM KHẢO</w:t>
            </w:r>
            <w:r>
              <w:rPr>
                <w:noProof/>
                <w:webHidden/>
              </w:rPr>
              <w:tab/>
            </w:r>
            <w:r>
              <w:rPr>
                <w:noProof/>
                <w:webHidden/>
              </w:rPr>
              <w:fldChar w:fldCharType="begin"/>
            </w:r>
            <w:r>
              <w:rPr>
                <w:noProof/>
                <w:webHidden/>
              </w:rPr>
              <w:instrText xml:space="preserve"> PAGEREF _Toc186555198 \h </w:instrText>
            </w:r>
            <w:r>
              <w:rPr>
                <w:noProof/>
                <w:webHidden/>
              </w:rPr>
            </w:r>
            <w:r>
              <w:rPr>
                <w:noProof/>
                <w:webHidden/>
              </w:rPr>
              <w:fldChar w:fldCharType="separate"/>
            </w:r>
            <w:r>
              <w:rPr>
                <w:noProof/>
                <w:webHidden/>
              </w:rPr>
              <w:t>51</w:t>
            </w:r>
            <w:r>
              <w:rPr>
                <w:noProof/>
                <w:webHidden/>
              </w:rPr>
              <w:fldChar w:fldCharType="end"/>
            </w:r>
          </w:hyperlink>
        </w:p>
        <w:p w14:paraId="7711BC85" w14:textId="1E9D8084"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9" w:history="1">
            <w:r w:rsidRPr="00190551">
              <w:rPr>
                <w:rStyle w:val="Hyperlink"/>
                <w:rFonts w:eastAsia="SimSun"/>
                <w:noProof/>
              </w:rPr>
              <w:t>PHỤ LỤC</w:t>
            </w:r>
            <w:r>
              <w:rPr>
                <w:noProof/>
                <w:webHidden/>
              </w:rPr>
              <w:tab/>
            </w:r>
            <w:r>
              <w:rPr>
                <w:noProof/>
                <w:webHidden/>
              </w:rPr>
              <w:fldChar w:fldCharType="begin"/>
            </w:r>
            <w:r>
              <w:rPr>
                <w:noProof/>
                <w:webHidden/>
              </w:rPr>
              <w:instrText xml:space="preserve"> PAGEREF _Toc186555199 \h </w:instrText>
            </w:r>
            <w:r>
              <w:rPr>
                <w:noProof/>
                <w:webHidden/>
              </w:rPr>
            </w:r>
            <w:r>
              <w:rPr>
                <w:noProof/>
                <w:webHidden/>
              </w:rPr>
              <w:fldChar w:fldCharType="separate"/>
            </w:r>
            <w:r>
              <w:rPr>
                <w:noProof/>
                <w:webHidden/>
              </w:rPr>
              <w:t>52</w:t>
            </w:r>
            <w:r>
              <w:rPr>
                <w:noProof/>
                <w:webHidden/>
              </w:rPr>
              <w:fldChar w:fldCharType="end"/>
            </w:r>
          </w:hyperlink>
        </w:p>
        <w:p w14:paraId="6FDC3B00" w14:textId="7E7A363F" w:rsidR="00DA2AE5" w:rsidRDefault="005D7169" w:rsidP="007E16BB">
          <w:pPr>
            <w:rPr>
              <w:sz w:val="26"/>
              <w:lang w:val="vi-VN"/>
            </w:rPr>
          </w:pPr>
          <w:r>
            <w:rPr>
              <w:sz w:val="26"/>
            </w:rPr>
            <w:fldChar w:fldCharType="end"/>
          </w:r>
        </w:p>
        <w:p w14:paraId="4986DAD5" w14:textId="77777777" w:rsidR="00DA2AE5" w:rsidRDefault="00DA2AE5" w:rsidP="007E16BB">
          <w:pPr>
            <w:rPr>
              <w:sz w:val="26"/>
              <w:lang w:val="vi-VN"/>
            </w:rPr>
          </w:pPr>
        </w:p>
        <w:p w14:paraId="4387BE33" w14:textId="6ED0562C" w:rsidR="008F0335" w:rsidRPr="007E16BB" w:rsidRDefault="00000000" w:rsidP="007E16BB"/>
      </w:sdtContent>
    </w:sdt>
    <w:p w14:paraId="63D6F4F7" w14:textId="77777777" w:rsidR="00DA2AE5" w:rsidRDefault="00DA2AE5" w:rsidP="00EE77E9">
      <w:pPr>
        <w:pStyle w:val="Heading1"/>
        <w:numPr>
          <w:ilvl w:val="0"/>
          <w:numId w:val="0"/>
        </w:numPr>
        <w:ind w:left="432"/>
        <w:jc w:val="left"/>
        <w:rPr>
          <w:lang w:val="vi-VN"/>
        </w:rPr>
      </w:pPr>
    </w:p>
    <w:p w14:paraId="0661BF6B" w14:textId="77777777" w:rsidR="00DA2AE5" w:rsidRDefault="00DA2AE5" w:rsidP="0031012B">
      <w:pPr>
        <w:pStyle w:val="Heading1"/>
        <w:numPr>
          <w:ilvl w:val="0"/>
          <w:numId w:val="0"/>
        </w:numPr>
        <w:ind w:left="432"/>
        <w:rPr>
          <w:lang w:val="vi-VN"/>
        </w:rPr>
      </w:pPr>
    </w:p>
    <w:p w14:paraId="68CF4D00" w14:textId="77777777" w:rsidR="00DA2AE5" w:rsidRDefault="00DA2AE5" w:rsidP="0031012B">
      <w:pPr>
        <w:pStyle w:val="Heading1"/>
        <w:numPr>
          <w:ilvl w:val="0"/>
          <w:numId w:val="0"/>
        </w:numPr>
        <w:ind w:left="432"/>
        <w:rPr>
          <w:lang w:val="vi-VN"/>
        </w:rPr>
      </w:pPr>
    </w:p>
    <w:p w14:paraId="2111CF20" w14:textId="77777777" w:rsidR="00DA2AE5" w:rsidRDefault="00DA2AE5" w:rsidP="0031012B">
      <w:pPr>
        <w:pStyle w:val="Heading1"/>
        <w:numPr>
          <w:ilvl w:val="0"/>
          <w:numId w:val="0"/>
        </w:numPr>
        <w:ind w:left="432"/>
        <w:rPr>
          <w:lang w:val="vi-VN"/>
        </w:rPr>
      </w:pPr>
    </w:p>
    <w:p w14:paraId="17CC58D8" w14:textId="77777777" w:rsidR="00DA2AE5" w:rsidRDefault="00DA2AE5" w:rsidP="0031012B">
      <w:pPr>
        <w:pStyle w:val="Heading1"/>
        <w:numPr>
          <w:ilvl w:val="0"/>
          <w:numId w:val="0"/>
        </w:numPr>
        <w:ind w:left="432"/>
        <w:rPr>
          <w:lang w:val="vi-VN"/>
        </w:rPr>
      </w:pPr>
    </w:p>
    <w:p w14:paraId="60261315" w14:textId="77777777" w:rsidR="00DA2AE5" w:rsidRDefault="00DA2AE5" w:rsidP="0031012B">
      <w:pPr>
        <w:pStyle w:val="Heading1"/>
        <w:numPr>
          <w:ilvl w:val="0"/>
          <w:numId w:val="0"/>
        </w:numPr>
        <w:ind w:left="432"/>
        <w:rPr>
          <w:lang w:val="vi-VN"/>
        </w:rPr>
      </w:pPr>
    </w:p>
    <w:p w14:paraId="1B0FA917" w14:textId="77777777" w:rsidR="00DA2AE5" w:rsidRDefault="00DA2AE5" w:rsidP="0031012B">
      <w:pPr>
        <w:pStyle w:val="Heading1"/>
        <w:numPr>
          <w:ilvl w:val="0"/>
          <w:numId w:val="0"/>
        </w:numPr>
        <w:ind w:left="432"/>
        <w:rPr>
          <w:lang w:val="vi-VN"/>
        </w:rPr>
      </w:pPr>
    </w:p>
    <w:p w14:paraId="3D5F0A9E" w14:textId="77777777" w:rsidR="00DA2AE5" w:rsidRDefault="00DA2AE5" w:rsidP="0031012B">
      <w:pPr>
        <w:pStyle w:val="Heading1"/>
        <w:numPr>
          <w:ilvl w:val="0"/>
          <w:numId w:val="0"/>
        </w:numPr>
        <w:ind w:left="432"/>
        <w:rPr>
          <w:lang w:val="vi-VN"/>
        </w:rPr>
      </w:pPr>
    </w:p>
    <w:p w14:paraId="337CD9CC" w14:textId="77777777" w:rsidR="00DA2AE5" w:rsidRDefault="00DA2AE5" w:rsidP="0031012B">
      <w:pPr>
        <w:pStyle w:val="Heading1"/>
        <w:numPr>
          <w:ilvl w:val="0"/>
          <w:numId w:val="0"/>
        </w:numPr>
        <w:ind w:left="432"/>
        <w:rPr>
          <w:lang w:val="vi-VN"/>
        </w:rPr>
      </w:pPr>
    </w:p>
    <w:p w14:paraId="6CD24A6A" w14:textId="77777777" w:rsidR="00DA2AE5" w:rsidRDefault="00DA2AE5" w:rsidP="0031012B">
      <w:pPr>
        <w:pStyle w:val="Heading1"/>
        <w:numPr>
          <w:ilvl w:val="0"/>
          <w:numId w:val="0"/>
        </w:numPr>
        <w:ind w:left="432"/>
        <w:rPr>
          <w:lang w:val="vi-VN"/>
        </w:rPr>
      </w:pPr>
    </w:p>
    <w:p w14:paraId="23FF0250" w14:textId="77777777" w:rsidR="00DA2AE5" w:rsidRDefault="00DA2AE5" w:rsidP="0031012B">
      <w:pPr>
        <w:pStyle w:val="Heading1"/>
        <w:numPr>
          <w:ilvl w:val="0"/>
          <w:numId w:val="0"/>
        </w:numPr>
        <w:ind w:left="432"/>
        <w:rPr>
          <w:lang w:val="vi-VN"/>
        </w:rPr>
      </w:pPr>
    </w:p>
    <w:p w14:paraId="473F1AE0" w14:textId="77777777" w:rsidR="00DA2AE5" w:rsidRDefault="00DA2AE5" w:rsidP="0031012B">
      <w:pPr>
        <w:pStyle w:val="Heading1"/>
        <w:numPr>
          <w:ilvl w:val="0"/>
          <w:numId w:val="0"/>
        </w:numPr>
        <w:ind w:left="432"/>
        <w:rPr>
          <w:lang w:val="vi-VN"/>
        </w:rPr>
      </w:pPr>
    </w:p>
    <w:p w14:paraId="4E4EB919" w14:textId="77777777" w:rsidR="00DA2AE5" w:rsidRDefault="00DA2AE5" w:rsidP="0031012B">
      <w:pPr>
        <w:pStyle w:val="Heading1"/>
        <w:numPr>
          <w:ilvl w:val="0"/>
          <w:numId w:val="0"/>
        </w:numPr>
        <w:ind w:left="432"/>
        <w:rPr>
          <w:lang w:val="vi-VN"/>
        </w:rPr>
      </w:pPr>
    </w:p>
    <w:p w14:paraId="06E3F727" w14:textId="77777777" w:rsidR="00DA2AE5" w:rsidRDefault="00DA2AE5" w:rsidP="0031012B">
      <w:pPr>
        <w:pStyle w:val="Heading1"/>
        <w:numPr>
          <w:ilvl w:val="0"/>
          <w:numId w:val="0"/>
        </w:numPr>
        <w:ind w:left="432"/>
        <w:rPr>
          <w:lang w:val="vi-VN"/>
        </w:rPr>
      </w:pPr>
    </w:p>
    <w:p w14:paraId="3234EA18" w14:textId="77777777" w:rsidR="00DA2AE5" w:rsidRDefault="00DA2AE5" w:rsidP="0031012B">
      <w:pPr>
        <w:pStyle w:val="Heading1"/>
        <w:numPr>
          <w:ilvl w:val="0"/>
          <w:numId w:val="0"/>
        </w:numPr>
        <w:ind w:left="432"/>
        <w:rPr>
          <w:lang w:val="vi-VN"/>
        </w:rPr>
      </w:pPr>
    </w:p>
    <w:p w14:paraId="73EADCE5" w14:textId="77777777" w:rsidR="00DA2AE5" w:rsidRDefault="00DA2AE5" w:rsidP="0031012B">
      <w:pPr>
        <w:pStyle w:val="Heading1"/>
        <w:numPr>
          <w:ilvl w:val="0"/>
          <w:numId w:val="0"/>
        </w:numPr>
        <w:ind w:left="432"/>
        <w:rPr>
          <w:lang w:val="vi-VN"/>
        </w:rPr>
      </w:pPr>
    </w:p>
    <w:p w14:paraId="09B58504" w14:textId="77777777" w:rsidR="00DA2AE5" w:rsidRDefault="00DA2AE5" w:rsidP="0031012B">
      <w:pPr>
        <w:pStyle w:val="Heading1"/>
        <w:numPr>
          <w:ilvl w:val="0"/>
          <w:numId w:val="0"/>
        </w:numPr>
        <w:ind w:left="432"/>
        <w:rPr>
          <w:lang w:val="vi-VN"/>
        </w:rPr>
      </w:pPr>
    </w:p>
    <w:p w14:paraId="463FE26B" w14:textId="77777777" w:rsidR="00DA2AE5" w:rsidRDefault="00DA2AE5" w:rsidP="0031012B">
      <w:pPr>
        <w:pStyle w:val="Heading1"/>
        <w:numPr>
          <w:ilvl w:val="0"/>
          <w:numId w:val="0"/>
        </w:numPr>
        <w:ind w:left="432"/>
        <w:rPr>
          <w:lang w:val="vi-VN"/>
        </w:rPr>
      </w:pPr>
    </w:p>
    <w:p w14:paraId="2CAAD582" w14:textId="77777777" w:rsidR="00DA2AE5" w:rsidRDefault="00DA2AE5" w:rsidP="0031012B">
      <w:pPr>
        <w:pStyle w:val="Heading1"/>
        <w:numPr>
          <w:ilvl w:val="0"/>
          <w:numId w:val="0"/>
        </w:numPr>
        <w:ind w:left="432"/>
        <w:rPr>
          <w:lang w:val="vi-VN"/>
        </w:rPr>
      </w:pPr>
    </w:p>
    <w:p w14:paraId="5D1C6F60" w14:textId="77777777" w:rsidR="00DA2AE5" w:rsidRDefault="00DA2AE5" w:rsidP="0031012B">
      <w:pPr>
        <w:pStyle w:val="Heading1"/>
        <w:numPr>
          <w:ilvl w:val="0"/>
          <w:numId w:val="0"/>
        </w:numPr>
        <w:ind w:left="432"/>
        <w:rPr>
          <w:lang w:val="vi-VN"/>
        </w:rPr>
      </w:pPr>
    </w:p>
    <w:p w14:paraId="79BE87DE" w14:textId="77777777" w:rsidR="00DA2AE5" w:rsidRDefault="00DA2AE5" w:rsidP="0031012B">
      <w:pPr>
        <w:pStyle w:val="Heading1"/>
        <w:numPr>
          <w:ilvl w:val="0"/>
          <w:numId w:val="0"/>
        </w:numPr>
        <w:ind w:left="432"/>
        <w:rPr>
          <w:lang w:val="vi-VN"/>
        </w:rPr>
      </w:pPr>
    </w:p>
    <w:p w14:paraId="0E878E19" w14:textId="77777777" w:rsidR="00DA2AE5" w:rsidRDefault="00DA2AE5" w:rsidP="00DA2AE5">
      <w:pPr>
        <w:rPr>
          <w:lang w:val="vi-VN" w:eastAsia="x-none"/>
        </w:rPr>
      </w:pPr>
    </w:p>
    <w:p w14:paraId="6CC35438" w14:textId="77777777" w:rsidR="00E81A87" w:rsidRPr="00E81A87" w:rsidRDefault="00E81A87" w:rsidP="00E81A87">
      <w:pPr>
        <w:rPr>
          <w:lang w:val="vi-VN" w:eastAsia="x-none"/>
        </w:rPr>
      </w:pPr>
    </w:p>
    <w:p w14:paraId="5AE7A644" w14:textId="602233FB" w:rsidR="00CD7198" w:rsidRDefault="00CD7198" w:rsidP="00E81A87">
      <w:pPr>
        <w:pStyle w:val="Heading1"/>
        <w:numPr>
          <w:ilvl w:val="0"/>
          <w:numId w:val="0"/>
        </w:numPr>
        <w:rPr>
          <w:lang w:val="vi-VN"/>
        </w:rPr>
      </w:pPr>
      <w:bookmarkStart w:id="46" w:name="_Toc186555154"/>
      <w:r w:rsidRPr="007E1507">
        <w:lastRenderedPageBreak/>
        <w:t>DANH MỤC HÌNH ẢNH</w:t>
      </w:r>
      <w:bookmarkEnd w:id="46"/>
    </w:p>
    <w:p w14:paraId="0FB4ADA8" w14:textId="77777777" w:rsidR="00DA2AE5" w:rsidRPr="00DA2AE5" w:rsidRDefault="00DA2AE5" w:rsidP="00DA2AE5">
      <w:pPr>
        <w:rPr>
          <w:lang w:val="vi-VN" w:eastAsia="x-none"/>
        </w:rPr>
      </w:pPr>
    </w:p>
    <w:p w14:paraId="2CA49628" w14:textId="704EA673" w:rsidR="009E5D15" w:rsidRDefault="00252ED2">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r>
        <w:rPr>
          <w:sz w:val="24"/>
        </w:rPr>
        <w:fldChar w:fldCharType="begin"/>
      </w:r>
      <w:r>
        <w:instrText xml:space="preserve"> TOC \h \z \c "Hình" </w:instrText>
      </w:r>
      <w:r>
        <w:rPr>
          <w:sz w:val="24"/>
        </w:rPr>
        <w:fldChar w:fldCharType="separate"/>
      </w:r>
      <w:hyperlink w:anchor="_Toc186269145" w:history="1">
        <w:r w:rsidR="009E5D15" w:rsidRPr="00DB1040">
          <w:rPr>
            <w:rStyle w:val="Hyperlink"/>
            <w:noProof/>
            <w:lang w:val="fr-FR"/>
          </w:rPr>
          <w:t>Hình 2.1</w:t>
        </w:r>
        <w:r w:rsidR="009E5D15" w:rsidRPr="00DB1040">
          <w:rPr>
            <w:rStyle w:val="Hyperlink"/>
            <w:noProof/>
            <w:lang w:val="vi-VN"/>
          </w:rPr>
          <w:t xml:space="preserve"> </w:t>
        </w:r>
        <w:r w:rsidR="009E5D15" w:rsidRPr="00DB1040">
          <w:rPr>
            <w:rStyle w:val="Hyperlink"/>
            <w:noProof/>
            <w:lang w:val="fr-FR"/>
          </w:rPr>
          <w:t>SQL</w:t>
        </w:r>
        <w:r w:rsidR="009E5D15" w:rsidRPr="00DB1040">
          <w:rPr>
            <w:rStyle w:val="Hyperlink"/>
            <w:noProof/>
            <w:lang w:val="vi-VN"/>
          </w:rPr>
          <w:t xml:space="preserve"> là gì</w:t>
        </w:r>
        <w:r w:rsidR="009E5D15">
          <w:rPr>
            <w:noProof/>
            <w:webHidden/>
          </w:rPr>
          <w:tab/>
        </w:r>
        <w:r w:rsidR="009E5D15">
          <w:rPr>
            <w:noProof/>
            <w:webHidden/>
          </w:rPr>
          <w:fldChar w:fldCharType="begin"/>
        </w:r>
        <w:r w:rsidR="009E5D15">
          <w:rPr>
            <w:noProof/>
            <w:webHidden/>
          </w:rPr>
          <w:instrText xml:space="preserve"> PAGEREF _Toc186269145 \h </w:instrText>
        </w:r>
        <w:r w:rsidR="009E5D15">
          <w:rPr>
            <w:noProof/>
            <w:webHidden/>
          </w:rPr>
        </w:r>
        <w:r w:rsidR="009E5D15">
          <w:rPr>
            <w:noProof/>
            <w:webHidden/>
          </w:rPr>
          <w:fldChar w:fldCharType="separate"/>
        </w:r>
        <w:r w:rsidR="009E5D15">
          <w:rPr>
            <w:noProof/>
            <w:webHidden/>
          </w:rPr>
          <w:t>8</w:t>
        </w:r>
        <w:r w:rsidR="009E5D15">
          <w:rPr>
            <w:noProof/>
            <w:webHidden/>
          </w:rPr>
          <w:fldChar w:fldCharType="end"/>
        </w:r>
      </w:hyperlink>
    </w:p>
    <w:p w14:paraId="41215506" w14:textId="1B40DEA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6" w:history="1">
        <w:r w:rsidRPr="00DB1040">
          <w:rPr>
            <w:rStyle w:val="Hyperlink"/>
            <w:noProof/>
            <w:lang w:val="vi-VN"/>
          </w:rPr>
          <w:t>Hình 2.2 Lịch sử SQL</w:t>
        </w:r>
        <w:r>
          <w:rPr>
            <w:noProof/>
            <w:webHidden/>
          </w:rPr>
          <w:tab/>
        </w:r>
        <w:r>
          <w:rPr>
            <w:noProof/>
            <w:webHidden/>
          </w:rPr>
          <w:fldChar w:fldCharType="begin"/>
        </w:r>
        <w:r>
          <w:rPr>
            <w:noProof/>
            <w:webHidden/>
          </w:rPr>
          <w:instrText xml:space="preserve"> PAGEREF _Toc186269146 \h </w:instrText>
        </w:r>
        <w:r>
          <w:rPr>
            <w:noProof/>
            <w:webHidden/>
          </w:rPr>
        </w:r>
        <w:r>
          <w:rPr>
            <w:noProof/>
            <w:webHidden/>
          </w:rPr>
          <w:fldChar w:fldCharType="separate"/>
        </w:r>
        <w:r>
          <w:rPr>
            <w:noProof/>
            <w:webHidden/>
          </w:rPr>
          <w:t>9</w:t>
        </w:r>
        <w:r>
          <w:rPr>
            <w:noProof/>
            <w:webHidden/>
          </w:rPr>
          <w:fldChar w:fldCharType="end"/>
        </w:r>
      </w:hyperlink>
    </w:p>
    <w:p w14:paraId="36C78E83" w14:textId="5D9B5DD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7" w:history="1">
        <w:r w:rsidRPr="00DB1040">
          <w:rPr>
            <w:rStyle w:val="Hyperlink"/>
            <w:noProof/>
            <w:lang w:val="vi-VN"/>
          </w:rPr>
          <w:t>Hình 2.3 Quan hệ trong cơ sở dữ liệu</w:t>
        </w:r>
        <w:r>
          <w:rPr>
            <w:noProof/>
            <w:webHidden/>
          </w:rPr>
          <w:tab/>
        </w:r>
        <w:r>
          <w:rPr>
            <w:noProof/>
            <w:webHidden/>
          </w:rPr>
          <w:fldChar w:fldCharType="begin"/>
        </w:r>
        <w:r>
          <w:rPr>
            <w:noProof/>
            <w:webHidden/>
          </w:rPr>
          <w:instrText xml:space="preserve"> PAGEREF _Toc186269147 \h </w:instrText>
        </w:r>
        <w:r>
          <w:rPr>
            <w:noProof/>
            <w:webHidden/>
          </w:rPr>
        </w:r>
        <w:r>
          <w:rPr>
            <w:noProof/>
            <w:webHidden/>
          </w:rPr>
          <w:fldChar w:fldCharType="separate"/>
        </w:r>
        <w:r>
          <w:rPr>
            <w:noProof/>
            <w:webHidden/>
          </w:rPr>
          <w:t>10</w:t>
        </w:r>
        <w:r>
          <w:rPr>
            <w:noProof/>
            <w:webHidden/>
          </w:rPr>
          <w:fldChar w:fldCharType="end"/>
        </w:r>
      </w:hyperlink>
    </w:p>
    <w:p w14:paraId="20B30E6F" w14:textId="03FC811A"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8" w:history="1">
        <w:r w:rsidRPr="00DB1040">
          <w:rPr>
            <w:rStyle w:val="Hyperlink"/>
            <w:noProof/>
          </w:rPr>
          <w:t>Hình 2.4</w:t>
        </w:r>
        <w:r w:rsidRPr="00DB1040">
          <w:rPr>
            <w:rStyle w:val="Hyperlink"/>
            <w:noProof/>
            <w:lang w:val="vi-VN"/>
          </w:rPr>
          <w:t xml:space="preserve"> SQL join hai hay nhiều bảng</w:t>
        </w:r>
        <w:r>
          <w:rPr>
            <w:noProof/>
            <w:webHidden/>
          </w:rPr>
          <w:tab/>
        </w:r>
        <w:r>
          <w:rPr>
            <w:noProof/>
            <w:webHidden/>
          </w:rPr>
          <w:fldChar w:fldCharType="begin"/>
        </w:r>
        <w:r>
          <w:rPr>
            <w:noProof/>
            <w:webHidden/>
          </w:rPr>
          <w:instrText xml:space="preserve"> PAGEREF _Toc186269148 \h </w:instrText>
        </w:r>
        <w:r>
          <w:rPr>
            <w:noProof/>
            <w:webHidden/>
          </w:rPr>
        </w:r>
        <w:r>
          <w:rPr>
            <w:noProof/>
            <w:webHidden/>
          </w:rPr>
          <w:fldChar w:fldCharType="separate"/>
        </w:r>
        <w:r>
          <w:rPr>
            <w:noProof/>
            <w:webHidden/>
          </w:rPr>
          <w:t>13</w:t>
        </w:r>
        <w:r>
          <w:rPr>
            <w:noProof/>
            <w:webHidden/>
          </w:rPr>
          <w:fldChar w:fldCharType="end"/>
        </w:r>
      </w:hyperlink>
    </w:p>
    <w:p w14:paraId="103D7FCF" w14:textId="10F514A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9" w:history="1">
        <w:r w:rsidRPr="00DB1040">
          <w:rPr>
            <w:rStyle w:val="Hyperlink"/>
            <w:noProof/>
          </w:rPr>
          <w:t>Hình 2.5</w:t>
        </w:r>
        <w:r w:rsidRPr="00DB1040">
          <w:rPr>
            <w:rStyle w:val="Hyperlink"/>
            <w:noProof/>
            <w:lang w:val="vi-VN"/>
          </w:rPr>
          <w:t xml:space="preserve"> Sơ lược về SQL Server</w:t>
        </w:r>
        <w:r>
          <w:rPr>
            <w:noProof/>
            <w:webHidden/>
          </w:rPr>
          <w:tab/>
        </w:r>
        <w:r>
          <w:rPr>
            <w:noProof/>
            <w:webHidden/>
          </w:rPr>
          <w:fldChar w:fldCharType="begin"/>
        </w:r>
        <w:r>
          <w:rPr>
            <w:noProof/>
            <w:webHidden/>
          </w:rPr>
          <w:instrText xml:space="preserve"> PAGEREF _Toc186269149 \h </w:instrText>
        </w:r>
        <w:r>
          <w:rPr>
            <w:noProof/>
            <w:webHidden/>
          </w:rPr>
        </w:r>
        <w:r>
          <w:rPr>
            <w:noProof/>
            <w:webHidden/>
          </w:rPr>
          <w:fldChar w:fldCharType="separate"/>
        </w:r>
        <w:r>
          <w:rPr>
            <w:noProof/>
            <w:webHidden/>
          </w:rPr>
          <w:t>14</w:t>
        </w:r>
        <w:r>
          <w:rPr>
            <w:noProof/>
            <w:webHidden/>
          </w:rPr>
          <w:fldChar w:fldCharType="end"/>
        </w:r>
      </w:hyperlink>
    </w:p>
    <w:p w14:paraId="225CE69E" w14:textId="3040878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0" w:history="1">
        <w:r w:rsidRPr="00DB1040">
          <w:rPr>
            <w:rStyle w:val="Hyperlink"/>
            <w:noProof/>
            <w:lang w:val="vi-VN"/>
          </w:rPr>
          <w:t>Hình 3.1 ERD hệ thống đặt lịch khám</w:t>
        </w:r>
        <w:r>
          <w:rPr>
            <w:noProof/>
            <w:webHidden/>
          </w:rPr>
          <w:tab/>
        </w:r>
        <w:r>
          <w:rPr>
            <w:noProof/>
            <w:webHidden/>
          </w:rPr>
          <w:fldChar w:fldCharType="begin"/>
        </w:r>
        <w:r>
          <w:rPr>
            <w:noProof/>
            <w:webHidden/>
          </w:rPr>
          <w:instrText xml:space="preserve"> PAGEREF _Toc186269150 \h </w:instrText>
        </w:r>
        <w:r>
          <w:rPr>
            <w:noProof/>
            <w:webHidden/>
          </w:rPr>
        </w:r>
        <w:r>
          <w:rPr>
            <w:noProof/>
            <w:webHidden/>
          </w:rPr>
          <w:fldChar w:fldCharType="separate"/>
        </w:r>
        <w:r>
          <w:rPr>
            <w:noProof/>
            <w:webHidden/>
          </w:rPr>
          <w:t>17</w:t>
        </w:r>
        <w:r>
          <w:rPr>
            <w:noProof/>
            <w:webHidden/>
          </w:rPr>
          <w:fldChar w:fldCharType="end"/>
        </w:r>
      </w:hyperlink>
    </w:p>
    <w:p w14:paraId="6107FAA3" w14:textId="7F473A6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1" w:history="1">
        <w:r w:rsidRPr="00DB1040">
          <w:rPr>
            <w:rStyle w:val="Hyperlink"/>
            <w:noProof/>
          </w:rPr>
          <w:t>Hình 3.2</w:t>
        </w:r>
        <w:r w:rsidRPr="00DB1040">
          <w:rPr>
            <w:rStyle w:val="Hyperlink"/>
            <w:noProof/>
            <w:lang w:val="vi-VN"/>
          </w:rPr>
          <w:t xml:space="preserve"> Mô hình dữ liệu quan hệ</w:t>
        </w:r>
        <w:r>
          <w:rPr>
            <w:noProof/>
            <w:webHidden/>
          </w:rPr>
          <w:tab/>
        </w:r>
        <w:r>
          <w:rPr>
            <w:noProof/>
            <w:webHidden/>
          </w:rPr>
          <w:fldChar w:fldCharType="begin"/>
        </w:r>
        <w:r>
          <w:rPr>
            <w:noProof/>
            <w:webHidden/>
          </w:rPr>
          <w:instrText xml:space="preserve"> PAGEREF _Toc186269151 \h </w:instrText>
        </w:r>
        <w:r>
          <w:rPr>
            <w:noProof/>
            <w:webHidden/>
          </w:rPr>
        </w:r>
        <w:r>
          <w:rPr>
            <w:noProof/>
            <w:webHidden/>
          </w:rPr>
          <w:fldChar w:fldCharType="separate"/>
        </w:r>
        <w:r>
          <w:rPr>
            <w:noProof/>
            <w:webHidden/>
          </w:rPr>
          <w:t>17</w:t>
        </w:r>
        <w:r>
          <w:rPr>
            <w:noProof/>
            <w:webHidden/>
          </w:rPr>
          <w:fldChar w:fldCharType="end"/>
        </w:r>
      </w:hyperlink>
    </w:p>
    <w:p w14:paraId="0A2724BF" w14:textId="79ABCD0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2" w:history="1">
        <w:r w:rsidRPr="00DB1040">
          <w:rPr>
            <w:rStyle w:val="Hyperlink"/>
            <w:noProof/>
            <w:lang w:val="vi-VN"/>
          </w:rPr>
          <w:t>Hình 3.3 Kết quả thêm dữ liệu bảng BENHVIEN</w:t>
        </w:r>
        <w:r>
          <w:rPr>
            <w:noProof/>
            <w:webHidden/>
          </w:rPr>
          <w:tab/>
        </w:r>
        <w:r>
          <w:rPr>
            <w:noProof/>
            <w:webHidden/>
          </w:rPr>
          <w:fldChar w:fldCharType="begin"/>
        </w:r>
        <w:r>
          <w:rPr>
            <w:noProof/>
            <w:webHidden/>
          </w:rPr>
          <w:instrText xml:space="preserve"> PAGEREF _Toc186269152 \h </w:instrText>
        </w:r>
        <w:r>
          <w:rPr>
            <w:noProof/>
            <w:webHidden/>
          </w:rPr>
        </w:r>
        <w:r>
          <w:rPr>
            <w:noProof/>
            <w:webHidden/>
          </w:rPr>
          <w:fldChar w:fldCharType="separate"/>
        </w:r>
        <w:r>
          <w:rPr>
            <w:noProof/>
            <w:webHidden/>
          </w:rPr>
          <w:t>30</w:t>
        </w:r>
        <w:r>
          <w:rPr>
            <w:noProof/>
            <w:webHidden/>
          </w:rPr>
          <w:fldChar w:fldCharType="end"/>
        </w:r>
      </w:hyperlink>
    </w:p>
    <w:p w14:paraId="1AB96B96" w14:textId="088AB729"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3" w:history="1">
        <w:r w:rsidRPr="00DB1040">
          <w:rPr>
            <w:rStyle w:val="Hyperlink"/>
            <w:noProof/>
            <w:lang w:val="vi-VN"/>
          </w:rPr>
          <w:t>Hình 3.4 Kết quả thêm dữ liệu vào bảng CHUYENKHOA</w:t>
        </w:r>
        <w:r>
          <w:rPr>
            <w:noProof/>
            <w:webHidden/>
          </w:rPr>
          <w:tab/>
        </w:r>
        <w:r>
          <w:rPr>
            <w:noProof/>
            <w:webHidden/>
          </w:rPr>
          <w:fldChar w:fldCharType="begin"/>
        </w:r>
        <w:r>
          <w:rPr>
            <w:noProof/>
            <w:webHidden/>
          </w:rPr>
          <w:instrText xml:space="preserve"> PAGEREF _Toc186269153 \h </w:instrText>
        </w:r>
        <w:r>
          <w:rPr>
            <w:noProof/>
            <w:webHidden/>
          </w:rPr>
        </w:r>
        <w:r>
          <w:rPr>
            <w:noProof/>
            <w:webHidden/>
          </w:rPr>
          <w:fldChar w:fldCharType="separate"/>
        </w:r>
        <w:r>
          <w:rPr>
            <w:noProof/>
            <w:webHidden/>
          </w:rPr>
          <w:t>31</w:t>
        </w:r>
        <w:r>
          <w:rPr>
            <w:noProof/>
            <w:webHidden/>
          </w:rPr>
          <w:fldChar w:fldCharType="end"/>
        </w:r>
      </w:hyperlink>
    </w:p>
    <w:p w14:paraId="566115CF" w14:textId="04D14F6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4" w:history="1">
        <w:r w:rsidRPr="00DB1040">
          <w:rPr>
            <w:rStyle w:val="Hyperlink"/>
            <w:noProof/>
            <w:lang w:val="vi-VN"/>
          </w:rPr>
          <w:t>Hình 3.5 Kết quả thêm dữ liệu vào bảng HOCHAM</w:t>
        </w:r>
        <w:r>
          <w:rPr>
            <w:noProof/>
            <w:webHidden/>
          </w:rPr>
          <w:tab/>
        </w:r>
        <w:r>
          <w:rPr>
            <w:noProof/>
            <w:webHidden/>
          </w:rPr>
          <w:fldChar w:fldCharType="begin"/>
        </w:r>
        <w:r>
          <w:rPr>
            <w:noProof/>
            <w:webHidden/>
          </w:rPr>
          <w:instrText xml:space="preserve"> PAGEREF _Toc186269154 \h </w:instrText>
        </w:r>
        <w:r>
          <w:rPr>
            <w:noProof/>
            <w:webHidden/>
          </w:rPr>
        </w:r>
        <w:r>
          <w:rPr>
            <w:noProof/>
            <w:webHidden/>
          </w:rPr>
          <w:fldChar w:fldCharType="separate"/>
        </w:r>
        <w:r>
          <w:rPr>
            <w:noProof/>
            <w:webHidden/>
          </w:rPr>
          <w:t>31</w:t>
        </w:r>
        <w:r>
          <w:rPr>
            <w:noProof/>
            <w:webHidden/>
          </w:rPr>
          <w:fldChar w:fldCharType="end"/>
        </w:r>
      </w:hyperlink>
    </w:p>
    <w:p w14:paraId="658E8881" w14:textId="2FFF0B6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5" w:history="1">
        <w:r w:rsidRPr="00DB1040">
          <w:rPr>
            <w:rStyle w:val="Hyperlink"/>
            <w:noProof/>
            <w:lang w:val="vi-VN"/>
          </w:rPr>
          <w:t>Hình 3.6 Kết quả thêm dữ liệu vào bảng HOCVI</w:t>
        </w:r>
        <w:r>
          <w:rPr>
            <w:noProof/>
            <w:webHidden/>
          </w:rPr>
          <w:tab/>
        </w:r>
        <w:r>
          <w:rPr>
            <w:noProof/>
            <w:webHidden/>
          </w:rPr>
          <w:fldChar w:fldCharType="begin"/>
        </w:r>
        <w:r>
          <w:rPr>
            <w:noProof/>
            <w:webHidden/>
          </w:rPr>
          <w:instrText xml:space="preserve"> PAGEREF _Toc186269155 \h </w:instrText>
        </w:r>
        <w:r>
          <w:rPr>
            <w:noProof/>
            <w:webHidden/>
          </w:rPr>
        </w:r>
        <w:r>
          <w:rPr>
            <w:noProof/>
            <w:webHidden/>
          </w:rPr>
          <w:fldChar w:fldCharType="separate"/>
        </w:r>
        <w:r>
          <w:rPr>
            <w:noProof/>
            <w:webHidden/>
          </w:rPr>
          <w:t>32</w:t>
        </w:r>
        <w:r>
          <w:rPr>
            <w:noProof/>
            <w:webHidden/>
          </w:rPr>
          <w:fldChar w:fldCharType="end"/>
        </w:r>
      </w:hyperlink>
    </w:p>
    <w:p w14:paraId="2817A2B1" w14:textId="22A8748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6" w:history="1">
        <w:r w:rsidRPr="00DB1040">
          <w:rPr>
            <w:rStyle w:val="Hyperlink"/>
            <w:noProof/>
            <w:lang w:val="vi-VN"/>
          </w:rPr>
          <w:t>Hình 3.7 Kết quả thêm dữ liệu vào bảng BACSI</w:t>
        </w:r>
        <w:r>
          <w:rPr>
            <w:noProof/>
            <w:webHidden/>
          </w:rPr>
          <w:tab/>
        </w:r>
        <w:r>
          <w:rPr>
            <w:noProof/>
            <w:webHidden/>
          </w:rPr>
          <w:fldChar w:fldCharType="begin"/>
        </w:r>
        <w:r>
          <w:rPr>
            <w:noProof/>
            <w:webHidden/>
          </w:rPr>
          <w:instrText xml:space="preserve"> PAGEREF _Toc186269156 \h </w:instrText>
        </w:r>
        <w:r>
          <w:rPr>
            <w:noProof/>
            <w:webHidden/>
          </w:rPr>
        </w:r>
        <w:r>
          <w:rPr>
            <w:noProof/>
            <w:webHidden/>
          </w:rPr>
          <w:fldChar w:fldCharType="separate"/>
        </w:r>
        <w:r>
          <w:rPr>
            <w:noProof/>
            <w:webHidden/>
          </w:rPr>
          <w:t>35</w:t>
        </w:r>
        <w:r>
          <w:rPr>
            <w:noProof/>
            <w:webHidden/>
          </w:rPr>
          <w:fldChar w:fldCharType="end"/>
        </w:r>
      </w:hyperlink>
    </w:p>
    <w:p w14:paraId="2DC9345F" w14:textId="45F7A53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7" w:history="1">
        <w:r w:rsidRPr="00DB1040">
          <w:rPr>
            <w:rStyle w:val="Hyperlink"/>
            <w:noProof/>
            <w:lang w:val="vi-VN"/>
          </w:rPr>
          <w:t>Hình 3.8 Kết quả thêm dữ liệu vào bảng DICHVU</w:t>
        </w:r>
        <w:r>
          <w:rPr>
            <w:noProof/>
            <w:webHidden/>
          </w:rPr>
          <w:tab/>
        </w:r>
        <w:r>
          <w:rPr>
            <w:noProof/>
            <w:webHidden/>
          </w:rPr>
          <w:fldChar w:fldCharType="begin"/>
        </w:r>
        <w:r>
          <w:rPr>
            <w:noProof/>
            <w:webHidden/>
          </w:rPr>
          <w:instrText xml:space="preserve"> PAGEREF _Toc186269157 \h </w:instrText>
        </w:r>
        <w:r>
          <w:rPr>
            <w:noProof/>
            <w:webHidden/>
          </w:rPr>
        </w:r>
        <w:r>
          <w:rPr>
            <w:noProof/>
            <w:webHidden/>
          </w:rPr>
          <w:fldChar w:fldCharType="separate"/>
        </w:r>
        <w:r>
          <w:rPr>
            <w:noProof/>
            <w:webHidden/>
          </w:rPr>
          <w:t>35</w:t>
        </w:r>
        <w:r>
          <w:rPr>
            <w:noProof/>
            <w:webHidden/>
          </w:rPr>
          <w:fldChar w:fldCharType="end"/>
        </w:r>
      </w:hyperlink>
    </w:p>
    <w:p w14:paraId="1AEAF2B6" w14:textId="0524DF5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8" w:history="1">
        <w:r w:rsidRPr="00DB1040">
          <w:rPr>
            <w:rStyle w:val="Hyperlink"/>
            <w:noProof/>
            <w:lang w:val="vi-VN"/>
          </w:rPr>
          <w:t>Hình 3.9 Kết quả thêm dữ liệu vào bảng BENHNHAN</w:t>
        </w:r>
        <w:r>
          <w:rPr>
            <w:noProof/>
            <w:webHidden/>
          </w:rPr>
          <w:tab/>
        </w:r>
        <w:r>
          <w:rPr>
            <w:noProof/>
            <w:webHidden/>
          </w:rPr>
          <w:fldChar w:fldCharType="begin"/>
        </w:r>
        <w:r>
          <w:rPr>
            <w:noProof/>
            <w:webHidden/>
          </w:rPr>
          <w:instrText xml:space="preserve"> PAGEREF _Toc186269158 \h </w:instrText>
        </w:r>
        <w:r>
          <w:rPr>
            <w:noProof/>
            <w:webHidden/>
          </w:rPr>
        </w:r>
        <w:r>
          <w:rPr>
            <w:noProof/>
            <w:webHidden/>
          </w:rPr>
          <w:fldChar w:fldCharType="separate"/>
        </w:r>
        <w:r>
          <w:rPr>
            <w:noProof/>
            <w:webHidden/>
          </w:rPr>
          <w:t>37</w:t>
        </w:r>
        <w:r>
          <w:rPr>
            <w:noProof/>
            <w:webHidden/>
          </w:rPr>
          <w:fldChar w:fldCharType="end"/>
        </w:r>
      </w:hyperlink>
    </w:p>
    <w:p w14:paraId="426DED8F" w14:textId="020B1EC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9" w:history="1">
        <w:r w:rsidRPr="00DB1040">
          <w:rPr>
            <w:rStyle w:val="Hyperlink"/>
            <w:noProof/>
            <w:lang w:val="vi-VN"/>
          </w:rPr>
          <w:t>Hình 3.10 Kết quả thêm dữ liệu vào bảng PHONGKHAM</w:t>
        </w:r>
        <w:r>
          <w:rPr>
            <w:noProof/>
            <w:webHidden/>
          </w:rPr>
          <w:tab/>
        </w:r>
        <w:r>
          <w:rPr>
            <w:noProof/>
            <w:webHidden/>
          </w:rPr>
          <w:fldChar w:fldCharType="begin"/>
        </w:r>
        <w:r>
          <w:rPr>
            <w:noProof/>
            <w:webHidden/>
          </w:rPr>
          <w:instrText xml:space="preserve"> PAGEREF _Toc186269159 \h </w:instrText>
        </w:r>
        <w:r>
          <w:rPr>
            <w:noProof/>
            <w:webHidden/>
          </w:rPr>
        </w:r>
        <w:r>
          <w:rPr>
            <w:noProof/>
            <w:webHidden/>
          </w:rPr>
          <w:fldChar w:fldCharType="separate"/>
        </w:r>
        <w:r>
          <w:rPr>
            <w:noProof/>
            <w:webHidden/>
          </w:rPr>
          <w:t>38</w:t>
        </w:r>
        <w:r>
          <w:rPr>
            <w:noProof/>
            <w:webHidden/>
          </w:rPr>
          <w:fldChar w:fldCharType="end"/>
        </w:r>
      </w:hyperlink>
    </w:p>
    <w:p w14:paraId="0E3F5EB2" w14:textId="2B263F4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0" w:history="1">
        <w:r w:rsidRPr="00DB1040">
          <w:rPr>
            <w:rStyle w:val="Hyperlink"/>
            <w:noProof/>
            <w:lang w:val="vi-VN"/>
          </w:rPr>
          <w:t>Hình 3.11 Kết quả thêm dữ liệu vào bảng LICHKHAM</w:t>
        </w:r>
        <w:r>
          <w:rPr>
            <w:noProof/>
            <w:webHidden/>
          </w:rPr>
          <w:tab/>
        </w:r>
        <w:r>
          <w:rPr>
            <w:noProof/>
            <w:webHidden/>
          </w:rPr>
          <w:fldChar w:fldCharType="begin"/>
        </w:r>
        <w:r>
          <w:rPr>
            <w:noProof/>
            <w:webHidden/>
          </w:rPr>
          <w:instrText xml:space="preserve"> PAGEREF _Toc186269160 \h </w:instrText>
        </w:r>
        <w:r>
          <w:rPr>
            <w:noProof/>
            <w:webHidden/>
          </w:rPr>
        </w:r>
        <w:r>
          <w:rPr>
            <w:noProof/>
            <w:webHidden/>
          </w:rPr>
          <w:fldChar w:fldCharType="separate"/>
        </w:r>
        <w:r>
          <w:rPr>
            <w:noProof/>
            <w:webHidden/>
          </w:rPr>
          <w:t>39</w:t>
        </w:r>
        <w:r>
          <w:rPr>
            <w:noProof/>
            <w:webHidden/>
          </w:rPr>
          <w:fldChar w:fldCharType="end"/>
        </w:r>
      </w:hyperlink>
    </w:p>
    <w:p w14:paraId="30207AAD" w14:textId="37635E1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1" w:history="1">
        <w:r w:rsidRPr="00DB1040">
          <w:rPr>
            <w:rStyle w:val="Hyperlink"/>
            <w:noProof/>
            <w:lang w:val="vi-VN"/>
          </w:rPr>
          <w:t>Hình 3.12 Kết quả thêm dữ liệu vào bảng DANGKY</w:t>
        </w:r>
        <w:r>
          <w:rPr>
            <w:noProof/>
            <w:webHidden/>
          </w:rPr>
          <w:tab/>
        </w:r>
        <w:r>
          <w:rPr>
            <w:noProof/>
            <w:webHidden/>
          </w:rPr>
          <w:fldChar w:fldCharType="begin"/>
        </w:r>
        <w:r>
          <w:rPr>
            <w:noProof/>
            <w:webHidden/>
          </w:rPr>
          <w:instrText xml:space="preserve"> PAGEREF _Toc186269161 \h </w:instrText>
        </w:r>
        <w:r>
          <w:rPr>
            <w:noProof/>
            <w:webHidden/>
          </w:rPr>
        </w:r>
        <w:r>
          <w:rPr>
            <w:noProof/>
            <w:webHidden/>
          </w:rPr>
          <w:fldChar w:fldCharType="separate"/>
        </w:r>
        <w:r>
          <w:rPr>
            <w:noProof/>
            <w:webHidden/>
          </w:rPr>
          <w:t>41</w:t>
        </w:r>
        <w:r>
          <w:rPr>
            <w:noProof/>
            <w:webHidden/>
          </w:rPr>
          <w:fldChar w:fldCharType="end"/>
        </w:r>
      </w:hyperlink>
    </w:p>
    <w:p w14:paraId="690F1889" w14:textId="0916716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2" w:history="1">
        <w:r w:rsidRPr="00DB1040">
          <w:rPr>
            <w:rStyle w:val="Hyperlink"/>
            <w:noProof/>
            <w:lang w:val="vi-VN"/>
          </w:rPr>
          <w:t>Hình 4.1 Kết quả truy vấn</w:t>
        </w:r>
        <w:r>
          <w:rPr>
            <w:noProof/>
            <w:webHidden/>
          </w:rPr>
          <w:tab/>
        </w:r>
        <w:r>
          <w:rPr>
            <w:noProof/>
            <w:webHidden/>
          </w:rPr>
          <w:fldChar w:fldCharType="begin"/>
        </w:r>
        <w:r>
          <w:rPr>
            <w:noProof/>
            <w:webHidden/>
          </w:rPr>
          <w:instrText xml:space="preserve"> PAGEREF _Toc186269162 \h </w:instrText>
        </w:r>
        <w:r>
          <w:rPr>
            <w:noProof/>
            <w:webHidden/>
          </w:rPr>
        </w:r>
        <w:r>
          <w:rPr>
            <w:noProof/>
            <w:webHidden/>
          </w:rPr>
          <w:fldChar w:fldCharType="separate"/>
        </w:r>
        <w:r>
          <w:rPr>
            <w:noProof/>
            <w:webHidden/>
          </w:rPr>
          <w:t>42</w:t>
        </w:r>
        <w:r>
          <w:rPr>
            <w:noProof/>
            <w:webHidden/>
          </w:rPr>
          <w:fldChar w:fldCharType="end"/>
        </w:r>
      </w:hyperlink>
    </w:p>
    <w:p w14:paraId="032D29DF" w14:textId="3766C26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3" w:history="1">
        <w:r w:rsidRPr="00DB1040">
          <w:rPr>
            <w:rStyle w:val="Hyperlink"/>
            <w:noProof/>
            <w:lang w:val="vi-VN"/>
          </w:rPr>
          <w:t>Hình 4.2 Kết quả truy vấn</w:t>
        </w:r>
        <w:r>
          <w:rPr>
            <w:noProof/>
            <w:webHidden/>
          </w:rPr>
          <w:tab/>
        </w:r>
        <w:r>
          <w:rPr>
            <w:noProof/>
            <w:webHidden/>
          </w:rPr>
          <w:fldChar w:fldCharType="begin"/>
        </w:r>
        <w:r>
          <w:rPr>
            <w:noProof/>
            <w:webHidden/>
          </w:rPr>
          <w:instrText xml:space="preserve"> PAGEREF _Toc186269163 \h </w:instrText>
        </w:r>
        <w:r>
          <w:rPr>
            <w:noProof/>
            <w:webHidden/>
          </w:rPr>
        </w:r>
        <w:r>
          <w:rPr>
            <w:noProof/>
            <w:webHidden/>
          </w:rPr>
          <w:fldChar w:fldCharType="separate"/>
        </w:r>
        <w:r>
          <w:rPr>
            <w:noProof/>
            <w:webHidden/>
          </w:rPr>
          <w:t>43</w:t>
        </w:r>
        <w:r>
          <w:rPr>
            <w:noProof/>
            <w:webHidden/>
          </w:rPr>
          <w:fldChar w:fldCharType="end"/>
        </w:r>
      </w:hyperlink>
    </w:p>
    <w:p w14:paraId="76AC0B47" w14:textId="6294786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4" w:history="1">
        <w:r w:rsidRPr="00DB1040">
          <w:rPr>
            <w:rStyle w:val="Hyperlink"/>
            <w:noProof/>
            <w:lang w:val="vi-VN"/>
          </w:rPr>
          <w:t>Hình 4.3 Kết quả truy vấn</w:t>
        </w:r>
        <w:r>
          <w:rPr>
            <w:noProof/>
            <w:webHidden/>
          </w:rPr>
          <w:tab/>
        </w:r>
        <w:r>
          <w:rPr>
            <w:noProof/>
            <w:webHidden/>
          </w:rPr>
          <w:fldChar w:fldCharType="begin"/>
        </w:r>
        <w:r>
          <w:rPr>
            <w:noProof/>
            <w:webHidden/>
          </w:rPr>
          <w:instrText xml:space="preserve"> PAGEREF _Toc186269164 \h </w:instrText>
        </w:r>
        <w:r>
          <w:rPr>
            <w:noProof/>
            <w:webHidden/>
          </w:rPr>
        </w:r>
        <w:r>
          <w:rPr>
            <w:noProof/>
            <w:webHidden/>
          </w:rPr>
          <w:fldChar w:fldCharType="separate"/>
        </w:r>
        <w:r>
          <w:rPr>
            <w:noProof/>
            <w:webHidden/>
          </w:rPr>
          <w:t>44</w:t>
        </w:r>
        <w:r>
          <w:rPr>
            <w:noProof/>
            <w:webHidden/>
          </w:rPr>
          <w:fldChar w:fldCharType="end"/>
        </w:r>
      </w:hyperlink>
    </w:p>
    <w:p w14:paraId="413996A2" w14:textId="218ECCE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5" w:history="1">
        <w:r w:rsidRPr="00DB1040">
          <w:rPr>
            <w:rStyle w:val="Hyperlink"/>
            <w:noProof/>
            <w:lang w:val="vi-VN"/>
          </w:rPr>
          <w:t>Hình 4.4 Kết quả truy vấn</w:t>
        </w:r>
        <w:r>
          <w:rPr>
            <w:noProof/>
            <w:webHidden/>
          </w:rPr>
          <w:tab/>
        </w:r>
        <w:r>
          <w:rPr>
            <w:noProof/>
            <w:webHidden/>
          </w:rPr>
          <w:fldChar w:fldCharType="begin"/>
        </w:r>
        <w:r>
          <w:rPr>
            <w:noProof/>
            <w:webHidden/>
          </w:rPr>
          <w:instrText xml:space="preserve"> PAGEREF _Toc186269165 \h </w:instrText>
        </w:r>
        <w:r>
          <w:rPr>
            <w:noProof/>
            <w:webHidden/>
          </w:rPr>
        </w:r>
        <w:r>
          <w:rPr>
            <w:noProof/>
            <w:webHidden/>
          </w:rPr>
          <w:fldChar w:fldCharType="separate"/>
        </w:r>
        <w:r>
          <w:rPr>
            <w:noProof/>
            <w:webHidden/>
          </w:rPr>
          <w:t>45</w:t>
        </w:r>
        <w:r>
          <w:rPr>
            <w:noProof/>
            <w:webHidden/>
          </w:rPr>
          <w:fldChar w:fldCharType="end"/>
        </w:r>
      </w:hyperlink>
    </w:p>
    <w:p w14:paraId="5954AEB9" w14:textId="4D5942CE"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6" w:history="1">
        <w:r w:rsidRPr="00DB1040">
          <w:rPr>
            <w:rStyle w:val="Hyperlink"/>
            <w:noProof/>
            <w:lang w:val="vi-VN"/>
          </w:rPr>
          <w:t>Hình 4.5 Kết quả truy vấn</w:t>
        </w:r>
        <w:r>
          <w:rPr>
            <w:noProof/>
            <w:webHidden/>
          </w:rPr>
          <w:tab/>
        </w:r>
        <w:r>
          <w:rPr>
            <w:noProof/>
            <w:webHidden/>
          </w:rPr>
          <w:fldChar w:fldCharType="begin"/>
        </w:r>
        <w:r>
          <w:rPr>
            <w:noProof/>
            <w:webHidden/>
          </w:rPr>
          <w:instrText xml:space="preserve"> PAGEREF _Toc186269166 \h </w:instrText>
        </w:r>
        <w:r>
          <w:rPr>
            <w:noProof/>
            <w:webHidden/>
          </w:rPr>
        </w:r>
        <w:r>
          <w:rPr>
            <w:noProof/>
            <w:webHidden/>
          </w:rPr>
          <w:fldChar w:fldCharType="separate"/>
        </w:r>
        <w:r>
          <w:rPr>
            <w:noProof/>
            <w:webHidden/>
          </w:rPr>
          <w:t>46</w:t>
        </w:r>
        <w:r>
          <w:rPr>
            <w:noProof/>
            <w:webHidden/>
          </w:rPr>
          <w:fldChar w:fldCharType="end"/>
        </w:r>
      </w:hyperlink>
    </w:p>
    <w:p w14:paraId="20BFE24D" w14:textId="4ECD5DC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7" w:history="1">
        <w:r w:rsidRPr="00DB1040">
          <w:rPr>
            <w:rStyle w:val="Hyperlink"/>
            <w:noProof/>
            <w:lang w:val="vi-VN"/>
          </w:rPr>
          <w:t>Hình 4.6 Kết quả truy vấn</w:t>
        </w:r>
        <w:r>
          <w:rPr>
            <w:noProof/>
            <w:webHidden/>
          </w:rPr>
          <w:tab/>
        </w:r>
        <w:r>
          <w:rPr>
            <w:noProof/>
            <w:webHidden/>
          </w:rPr>
          <w:fldChar w:fldCharType="begin"/>
        </w:r>
        <w:r>
          <w:rPr>
            <w:noProof/>
            <w:webHidden/>
          </w:rPr>
          <w:instrText xml:space="preserve"> PAGEREF _Toc186269167 \h </w:instrText>
        </w:r>
        <w:r>
          <w:rPr>
            <w:noProof/>
            <w:webHidden/>
          </w:rPr>
        </w:r>
        <w:r>
          <w:rPr>
            <w:noProof/>
            <w:webHidden/>
          </w:rPr>
          <w:fldChar w:fldCharType="separate"/>
        </w:r>
        <w:r>
          <w:rPr>
            <w:noProof/>
            <w:webHidden/>
          </w:rPr>
          <w:t>47</w:t>
        </w:r>
        <w:r>
          <w:rPr>
            <w:noProof/>
            <w:webHidden/>
          </w:rPr>
          <w:fldChar w:fldCharType="end"/>
        </w:r>
      </w:hyperlink>
    </w:p>
    <w:p w14:paraId="7C595772" w14:textId="4E85A73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8" w:history="1">
        <w:r w:rsidRPr="00DB1040">
          <w:rPr>
            <w:rStyle w:val="Hyperlink"/>
            <w:noProof/>
            <w:lang w:val="vi-VN"/>
          </w:rPr>
          <w:t>Hình 4.7 Kết quả truy vấn</w:t>
        </w:r>
        <w:r>
          <w:rPr>
            <w:noProof/>
            <w:webHidden/>
          </w:rPr>
          <w:tab/>
        </w:r>
        <w:r>
          <w:rPr>
            <w:noProof/>
            <w:webHidden/>
          </w:rPr>
          <w:fldChar w:fldCharType="begin"/>
        </w:r>
        <w:r>
          <w:rPr>
            <w:noProof/>
            <w:webHidden/>
          </w:rPr>
          <w:instrText xml:space="preserve"> PAGEREF _Toc186269168 \h </w:instrText>
        </w:r>
        <w:r>
          <w:rPr>
            <w:noProof/>
            <w:webHidden/>
          </w:rPr>
        </w:r>
        <w:r>
          <w:rPr>
            <w:noProof/>
            <w:webHidden/>
          </w:rPr>
          <w:fldChar w:fldCharType="separate"/>
        </w:r>
        <w:r>
          <w:rPr>
            <w:noProof/>
            <w:webHidden/>
          </w:rPr>
          <w:t>48</w:t>
        </w:r>
        <w:r>
          <w:rPr>
            <w:noProof/>
            <w:webHidden/>
          </w:rPr>
          <w:fldChar w:fldCharType="end"/>
        </w:r>
      </w:hyperlink>
    </w:p>
    <w:p w14:paraId="0A7CA874" w14:textId="31DD542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9" w:history="1">
        <w:r w:rsidRPr="00DB1040">
          <w:rPr>
            <w:rStyle w:val="Hyperlink"/>
            <w:noProof/>
            <w:lang w:val="vi-VN"/>
          </w:rPr>
          <w:t>Hình 1 Hướng dẫn cài Sql Server</w:t>
        </w:r>
        <w:r>
          <w:rPr>
            <w:noProof/>
            <w:webHidden/>
          </w:rPr>
          <w:tab/>
        </w:r>
        <w:r>
          <w:rPr>
            <w:noProof/>
            <w:webHidden/>
          </w:rPr>
          <w:fldChar w:fldCharType="begin"/>
        </w:r>
        <w:r>
          <w:rPr>
            <w:noProof/>
            <w:webHidden/>
          </w:rPr>
          <w:instrText xml:space="preserve"> PAGEREF _Toc186269169 \h </w:instrText>
        </w:r>
        <w:r>
          <w:rPr>
            <w:noProof/>
            <w:webHidden/>
          </w:rPr>
        </w:r>
        <w:r>
          <w:rPr>
            <w:noProof/>
            <w:webHidden/>
          </w:rPr>
          <w:fldChar w:fldCharType="separate"/>
        </w:r>
        <w:r>
          <w:rPr>
            <w:noProof/>
            <w:webHidden/>
          </w:rPr>
          <w:t>52</w:t>
        </w:r>
        <w:r>
          <w:rPr>
            <w:noProof/>
            <w:webHidden/>
          </w:rPr>
          <w:fldChar w:fldCharType="end"/>
        </w:r>
      </w:hyperlink>
    </w:p>
    <w:p w14:paraId="6B571D50" w14:textId="531809AB"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0" w:history="1">
        <w:r w:rsidRPr="00DB1040">
          <w:rPr>
            <w:rStyle w:val="Hyperlink"/>
            <w:noProof/>
            <w:lang w:val="vi-VN"/>
          </w:rPr>
          <w:t>Hình 2 Hướng dẫn cài Sql Server</w:t>
        </w:r>
        <w:r>
          <w:rPr>
            <w:noProof/>
            <w:webHidden/>
          </w:rPr>
          <w:tab/>
        </w:r>
        <w:r>
          <w:rPr>
            <w:noProof/>
            <w:webHidden/>
          </w:rPr>
          <w:fldChar w:fldCharType="begin"/>
        </w:r>
        <w:r>
          <w:rPr>
            <w:noProof/>
            <w:webHidden/>
          </w:rPr>
          <w:instrText xml:space="preserve"> PAGEREF _Toc186269170 \h </w:instrText>
        </w:r>
        <w:r>
          <w:rPr>
            <w:noProof/>
            <w:webHidden/>
          </w:rPr>
        </w:r>
        <w:r>
          <w:rPr>
            <w:noProof/>
            <w:webHidden/>
          </w:rPr>
          <w:fldChar w:fldCharType="separate"/>
        </w:r>
        <w:r>
          <w:rPr>
            <w:noProof/>
            <w:webHidden/>
          </w:rPr>
          <w:t>52</w:t>
        </w:r>
        <w:r>
          <w:rPr>
            <w:noProof/>
            <w:webHidden/>
          </w:rPr>
          <w:fldChar w:fldCharType="end"/>
        </w:r>
      </w:hyperlink>
    </w:p>
    <w:p w14:paraId="080C8897" w14:textId="28D4DD7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1" w:history="1">
        <w:r w:rsidRPr="00DB1040">
          <w:rPr>
            <w:rStyle w:val="Hyperlink"/>
            <w:noProof/>
          </w:rPr>
          <w:t>Hình 3</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1 \h </w:instrText>
        </w:r>
        <w:r>
          <w:rPr>
            <w:noProof/>
            <w:webHidden/>
          </w:rPr>
        </w:r>
        <w:r>
          <w:rPr>
            <w:noProof/>
            <w:webHidden/>
          </w:rPr>
          <w:fldChar w:fldCharType="separate"/>
        </w:r>
        <w:r>
          <w:rPr>
            <w:noProof/>
            <w:webHidden/>
          </w:rPr>
          <w:t>53</w:t>
        </w:r>
        <w:r>
          <w:rPr>
            <w:noProof/>
            <w:webHidden/>
          </w:rPr>
          <w:fldChar w:fldCharType="end"/>
        </w:r>
      </w:hyperlink>
    </w:p>
    <w:p w14:paraId="63E0CC84" w14:textId="19818929"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2" w:history="1">
        <w:r w:rsidRPr="00DB1040">
          <w:rPr>
            <w:rStyle w:val="Hyperlink"/>
            <w:noProof/>
          </w:rPr>
          <w:t>Hình 4</w:t>
        </w:r>
        <w:r w:rsidRPr="00DB1040">
          <w:rPr>
            <w:rStyle w:val="Hyperlink"/>
            <w:noProof/>
            <w:lang w:val="vi-VN"/>
          </w:rPr>
          <w:t xml:space="preserve"> Hướng </w:t>
        </w:r>
        <w:r w:rsidRPr="00DB1040">
          <w:rPr>
            <w:rStyle w:val="Hyperlink"/>
            <w:noProof/>
          </w:rPr>
          <w:t>dẫn</w:t>
        </w:r>
        <w:r w:rsidRPr="00DB1040">
          <w:rPr>
            <w:rStyle w:val="Hyperlink"/>
            <w:noProof/>
            <w:lang w:val="vi-VN"/>
          </w:rPr>
          <w:t xml:space="preserve"> cài Sql Server</w:t>
        </w:r>
        <w:r>
          <w:rPr>
            <w:noProof/>
            <w:webHidden/>
          </w:rPr>
          <w:tab/>
        </w:r>
        <w:r>
          <w:rPr>
            <w:noProof/>
            <w:webHidden/>
          </w:rPr>
          <w:fldChar w:fldCharType="begin"/>
        </w:r>
        <w:r>
          <w:rPr>
            <w:noProof/>
            <w:webHidden/>
          </w:rPr>
          <w:instrText xml:space="preserve"> PAGEREF _Toc186269172 \h </w:instrText>
        </w:r>
        <w:r>
          <w:rPr>
            <w:noProof/>
            <w:webHidden/>
          </w:rPr>
        </w:r>
        <w:r>
          <w:rPr>
            <w:noProof/>
            <w:webHidden/>
          </w:rPr>
          <w:fldChar w:fldCharType="separate"/>
        </w:r>
        <w:r>
          <w:rPr>
            <w:noProof/>
            <w:webHidden/>
          </w:rPr>
          <w:t>53</w:t>
        </w:r>
        <w:r>
          <w:rPr>
            <w:noProof/>
            <w:webHidden/>
          </w:rPr>
          <w:fldChar w:fldCharType="end"/>
        </w:r>
      </w:hyperlink>
    </w:p>
    <w:p w14:paraId="4212BE9E" w14:textId="07F82F21"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3" w:history="1">
        <w:r w:rsidRPr="00DB1040">
          <w:rPr>
            <w:rStyle w:val="Hyperlink"/>
            <w:noProof/>
          </w:rPr>
          <w:t>Hình 5</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3 \h </w:instrText>
        </w:r>
        <w:r>
          <w:rPr>
            <w:noProof/>
            <w:webHidden/>
          </w:rPr>
        </w:r>
        <w:r>
          <w:rPr>
            <w:noProof/>
            <w:webHidden/>
          </w:rPr>
          <w:fldChar w:fldCharType="separate"/>
        </w:r>
        <w:r>
          <w:rPr>
            <w:noProof/>
            <w:webHidden/>
          </w:rPr>
          <w:t>53</w:t>
        </w:r>
        <w:r>
          <w:rPr>
            <w:noProof/>
            <w:webHidden/>
          </w:rPr>
          <w:fldChar w:fldCharType="end"/>
        </w:r>
      </w:hyperlink>
    </w:p>
    <w:p w14:paraId="642784FE" w14:textId="7889068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4" w:history="1">
        <w:r w:rsidRPr="00DB1040">
          <w:rPr>
            <w:rStyle w:val="Hyperlink"/>
            <w:noProof/>
          </w:rPr>
          <w:t>Hình 6</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4 \h </w:instrText>
        </w:r>
        <w:r>
          <w:rPr>
            <w:noProof/>
            <w:webHidden/>
          </w:rPr>
        </w:r>
        <w:r>
          <w:rPr>
            <w:noProof/>
            <w:webHidden/>
          </w:rPr>
          <w:fldChar w:fldCharType="separate"/>
        </w:r>
        <w:r>
          <w:rPr>
            <w:noProof/>
            <w:webHidden/>
          </w:rPr>
          <w:t>54</w:t>
        </w:r>
        <w:r>
          <w:rPr>
            <w:noProof/>
            <w:webHidden/>
          </w:rPr>
          <w:fldChar w:fldCharType="end"/>
        </w:r>
      </w:hyperlink>
    </w:p>
    <w:p w14:paraId="5B25FD0E" w14:textId="4995BB7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5" w:history="1">
        <w:r w:rsidRPr="00DB1040">
          <w:rPr>
            <w:rStyle w:val="Hyperlink"/>
            <w:noProof/>
          </w:rPr>
          <w:t>Hình 7</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5 \h </w:instrText>
        </w:r>
        <w:r>
          <w:rPr>
            <w:noProof/>
            <w:webHidden/>
          </w:rPr>
        </w:r>
        <w:r>
          <w:rPr>
            <w:noProof/>
            <w:webHidden/>
          </w:rPr>
          <w:fldChar w:fldCharType="separate"/>
        </w:r>
        <w:r>
          <w:rPr>
            <w:noProof/>
            <w:webHidden/>
          </w:rPr>
          <w:t>54</w:t>
        </w:r>
        <w:r>
          <w:rPr>
            <w:noProof/>
            <w:webHidden/>
          </w:rPr>
          <w:fldChar w:fldCharType="end"/>
        </w:r>
      </w:hyperlink>
    </w:p>
    <w:p w14:paraId="5B69FACB" w14:textId="5A471B7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6" w:history="1">
        <w:r w:rsidRPr="00DB1040">
          <w:rPr>
            <w:rStyle w:val="Hyperlink"/>
            <w:noProof/>
          </w:rPr>
          <w:t>Hình 8</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6 \h </w:instrText>
        </w:r>
        <w:r>
          <w:rPr>
            <w:noProof/>
            <w:webHidden/>
          </w:rPr>
        </w:r>
        <w:r>
          <w:rPr>
            <w:noProof/>
            <w:webHidden/>
          </w:rPr>
          <w:fldChar w:fldCharType="separate"/>
        </w:r>
        <w:r>
          <w:rPr>
            <w:noProof/>
            <w:webHidden/>
          </w:rPr>
          <w:t>55</w:t>
        </w:r>
        <w:r>
          <w:rPr>
            <w:noProof/>
            <w:webHidden/>
          </w:rPr>
          <w:fldChar w:fldCharType="end"/>
        </w:r>
      </w:hyperlink>
    </w:p>
    <w:p w14:paraId="0BC72F7E" w14:textId="17B0D8FE"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7" w:history="1">
        <w:r w:rsidRPr="00DB1040">
          <w:rPr>
            <w:rStyle w:val="Hyperlink"/>
            <w:noProof/>
          </w:rPr>
          <w:t>Hình 9</w:t>
        </w:r>
        <w:r w:rsidRPr="00DB1040">
          <w:rPr>
            <w:rStyle w:val="Hyperlink"/>
            <w:noProof/>
            <w:lang w:val="vi-VN"/>
          </w:rPr>
          <w:t xml:space="preserve"> Hướng </w:t>
        </w:r>
        <w:r w:rsidRPr="00DB1040">
          <w:rPr>
            <w:rStyle w:val="Hyperlink"/>
            <w:noProof/>
          </w:rPr>
          <w:t>dẫn</w:t>
        </w:r>
        <w:r w:rsidRPr="00DB1040">
          <w:rPr>
            <w:rStyle w:val="Hyperlink"/>
            <w:noProof/>
            <w:lang w:val="vi-VN"/>
          </w:rPr>
          <w:t xml:space="preserve"> cài Sql Server</w:t>
        </w:r>
        <w:r>
          <w:rPr>
            <w:noProof/>
            <w:webHidden/>
          </w:rPr>
          <w:tab/>
        </w:r>
        <w:r>
          <w:rPr>
            <w:noProof/>
            <w:webHidden/>
          </w:rPr>
          <w:fldChar w:fldCharType="begin"/>
        </w:r>
        <w:r>
          <w:rPr>
            <w:noProof/>
            <w:webHidden/>
          </w:rPr>
          <w:instrText xml:space="preserve"> PAGEREF _Toc186269177 \h </w:instrText>
        </w:r>
        <w:r>
          <w:rPr>
            <w:noProof/>
            <w:webHidden/>
          </w:rPr>
        </w:r>
        <w:r>
          <w:rPr>
            <w:noProof/>
            <w:webHidden/>
          </w:rPr>
          <w:fldChar w:fldCharType="separate"/>
        </w:r>
        <w:r>
          <w:rPr>
            <w:noProof/>
            <w:webHidden/>
          </w:rPr>
          <w:t>55</w:t>
        </w:r>
        <w:r>
          <w:rPr>
            <w:noProof/>
            <w:webHidden/>
          </w:rPr>
          <w:fldChar w:fldCharType="end"/>
        </w:r>
      </w:hyperlink>
    </w:p>
    <w:p w14:paraId="73759DE8" w14:textId="78F1CF1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8" w:history="1">
        <w:r w:rsidRPr="00DB1040">
          <w:rPr>
            <w:rStyle w:val="Hyperlink"/>
            <w:noProof/>
          </w:rPr>
          <w:t>Hình 10</w:t>
        </w:r>
        <w:r w:rsidRPr="00DB1040">
          <w:rPr>
            <w:rStyle w:val="Hyperlink"/>
            <w:noProof/>
            <w:lang w:val="vi-VN"/>
          </w:rPr>
          <w:t xml:space="preserve"> Hướng dẫn cài </w:t>
        </w:r>
        <w:r w:rsidRPr="00DB1040">
          <w:rPr>
            <w:rStyle w:val="Hyperlink"/>
            <w:noProof/>
          </w:rPr>
          <w:t>Sql</w:t>
        </w:r>
        <w:r w:rsidRPr="00DB1040">
          <w:rPr>
            <w:rStyle w:val="Hyperlink"/>
            <w:noProof/>
            <w:lang w:val="vi-VN"/>
          </w:rPr>
          <w:t xml:space="preserve"> Server</w:t>
        </w:r>
        <w:r>
          <w:rPr>
            <w:noProof/>
            <w:webHidden/>
          </w:rPr>
          <w:tab/>
        </w:r>
        <w:r>
          <w:rPr>
            <w:noProof/>
            <w:webHidden/>
          </w:rPr>
          <w:fldChar w:fldCharType="begin"/>
        </w:r>
        <w:r>
          <w:rPr>
            <w:noProof/>
            <w:webHidden/>
          </w:rPr>
          <w:instrText xml:space="preserve"> PAGEREF _Toc186269178 \h </w:instrText>
        </w:r>
        <w:r>
          <w:rPr>
            <w:noProof/>
            <w:webHidden/>
          </w:rPr>
        </w:r>
        <w:r>
          <w:rPr>
            <w:noProof/>
            <w:webHidden/>
          </w:rPr>
          <w:fldChar w:fldCharType="separate"/>
        </w:r>
        <w:r>
          <w:rPr>
            <w:noProof/>
            <w:webHidden/>
          </w:rPr>
          <w:t>55</w:t>
        </w:r>
        <w:r>
          <w:rPr>
            <w:noProof/>
            <w:webHidden/>
          </w:rPr>
          <w:fldChar w:fldCharType="end"/>
        </w:r>
      </w:hyperlink>
    </w:p>
    <w:p w14:paraId="0237C2C6" w14:textId="630369B5"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9" w:history="1">
        <w:r w:rsidRPr="00DB1040">
          <w:rPr>
            <w:rStyle w:val="Hyperlink"/>
            <w:noProof/>
          </w:rPr>
          <w:t>Hình 11</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9 \h </w:instrText>
        </w:r>
        <w:r>
          <w:rPr>
            <w:noProof/>
            <w:webHidden/>
          </w:rPr>
        </w:r>
        <w:r>
          <w:rPr>
            <w:noProof/>
            <w:webHidden/>
          </w:rPr>
          <w:fldChar w:fldCharType="separate"/>
        </w:r>
        <w:r>
          <w:rPr>
            <w:noProof/>
            <w:webHidden/>
          </w:rPr>
          <w:t>56</w:t>
        </w:r>
        <w:r>
          <w:rPr>
            <w:noProof/>
            <w:webHidden/>
          </w:rPr>
          <w:fldChar w:fldCharType="end"/>
        </w:r>
      </w:hyperlink>
    </w:p>
    <w:p w14:paraId="050C8AFA" w14:textId="3037D237" w:rsidR="00DA2AE5" w:rsidRDefault="00252ED2" w:rsidP="0031012B">
      <w:pPr>
        <w:pStyle w:val="Heading1"/>
        <w:numPr>
          <w:ilvl w:val="0"/>
          <w:numId w:val="0"/>
        </w:numPr>
        <w:ind w:left="432"/>
        <w:rPr>
          <w:lang w:val="vi-VN"/>
        </w:rPr>
      </w:pPr>
      <w:r>
        <w:fldChar w:fldCharType="end"/>
      </w:r>
    </w:p>
    <w:p w14:paraId="1ABB4EA4" w14:textId="77777777" w:rsidR="00DA2AE5" w:rsidRDefault="00DA2AE5" w:rsidP="0031012B">
      <w:pPr>
        <w:pStyle w:val="Heading1"/>
        <w:numPr>
          <w:ilvl w:val="0"/>
          <w:numId w:val="0"/>
        </w:numPr>
        <w:ind w:left="432"/>
        <w:rPr>
          <w:lang w:val="vi-VN"/>
        </w:rPr>
      </w:pPr>
    </w:p>
    <w:p w14:paraId="79EEFB0E" w14:textId="77777777" w:rsidR="00DA2AE5" w:rsidRDefault="00DA2AE5" w:rsidP="0031012B">
      <w:pPr>
        <w:pStyle w:val="Heading1"/>
        <w:numPr>
          <w:ilvl w:val="0"/>
          <w:numId w:val="0"/>
        </w:numPr>
        <w:ind w:left="432"/>
        <w:rPr>
          <w:lang w:val="vi-VN"/>
        </w:rPr>
      </w:pPr>
    </w:p>
    <w:p w14:paraId="07FA850A" w14:textId="7FDA1F81" w:rsidR="003071A1" w:rsidRDefault="00CD7198" w:rsidP="004D1E93">
      <w:pPr>
        <w:pStyle w:val="Heading1"/>
        <w:numPr>
          <w:ilvl w:val="0"/>
          <w:numId w:val="0"/>
        </w:numPr>
        <w:ind w:left="432"/>
        <w:rPr>
          <w:lang w:val="vi-VN"/>
        </w:rPr>
      </w:pPr>
      <w:r w:rsidRPr="007E1507">
        <w:br w:type="page"/>
      </w:r>
      <w:bookmarkStart w:id="47" w:name="_Toc186555155"/>
      <w:r w:rsidRPr="007E1507">
        <w:lastRenderedPageBreak/>
        <w:t>DANH MỤC BẢNG BIỂU</w:t>
      </w:r>
      <w:bookmarkEnd w:id="47"/>
    </w:p>
    <w:p w14:paraId="4FB6C8BB" w14:textId="77777777" w:rsidR="004D1E93" w:rsidRPr="004D1E93" w:rsidRDefault="004D1E93" w:rsidP="004D1E93">
      <w:pPr>
        <w:rPr>
          <w:lang w:val="vi-VN" w:eastAsia="x-none"/>
        </w:rPr>
      </w:pPr>
    </w:p>
    <w:p w14:paraId="78100204" w14:textId="482219E8" w:rsidR="009E5D15" w:rsidRDefault="00DF1E1A">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r>
        <w:rPr>
          <w:b/>
          <w:bCs/>
          <w:szCs w:val="26"/>
          <w:lang w:val="vi-VN"/>
        </w:rPr>
        <w:fldChar w:fldCharType="begin"/>
      </w:r>
      <w:r>
        <w:rPr>
          <w:b/>
          <w:bCs/>
          <w:szCs w:val="26"/>
          <w:lang w:val="vi-VN"/>
        </w:rPr>
        <w:instrText xml:space="preserve"> TOC \h \z \c "Bảng" </w:instrText>
      </w:r>
      <w:r>
        <w:rPr>
          <w:b/>
          <w:bCs/>
          <w:szCs w:val="26"/>
          <w:lang w:val="vi-VN"/>
        </w:rPr>
        <w:fldChar w:fldCharType="separate"/>
      </w:r>
      <w:hyperlink w:anchor="_Toc186269180" w:history="1">
        <w:r w:rsidR="009E5D15" w:rsidRPr="00456A32">
          <w:rPr>
            <w:rStyle w:val="Hyperlink"/>
            <w:noProof/>
            <w:lang w:val="vi-VN"/>
          </w:rPr>
          <w:t>Bảng 3.1 Mô tả bảng HOCHAM</w:t>
        </w:r>
        <w:r w:rsidR="009E5D15">
          <w:rPr>
            <w:noProof/>
            <w:webHidden/>
          </w:rPr>
          <w:tab/>
        </w:r>
        <w:r w:rsidR="009E5D15">
          <w:rPr>
            <w:noProof/>
            <w:webHidden/>
          </w:rPr>
          <w:fldChar w:fldCharType="begin"/>
        </w:r>
        <w:r w:rsidR="009E5D15">
          <w:rPr>
            <w:noProof/>
            <w:webHidden/>
          </w:rPr>
          <w:instrText xml:space="preserve"> PAGEREF _Toc186269180 \h </w:instrText>
        </w:r>
        <w:r w:rsidR="009E5D15">
          <w:rPr>
            <w:noProof/>
            <w:webHidden/>
          </w:rPr>
        </w:r>
        <w:r w:rsidR="009E5D15">
          <w:rPr>
            <w:noProof/>
            <w:webHidden/>
          </w:rPr>
          <w:fldChar w:fldCharType="separate"/>
        </w:r>
        <w:r w:rsidR="009E5D15">
          <w:rPr>
            <w:noProof/>
            <w:webHidden/>
          </w:rPr>
          <w:t>19</w:t>
        </w:r>
        <w:r w:rsidR="009E5D15">
          <w:rPr>
            <w:noProof/>
            <w:webHidden/>
          </w:rPr>
          <w:fldChar w:fldCharType="end"/>
        </w:r>
      </w:hyperlink>
    </w:p>
    <w:p w14:paraId="192A40B4" w14:textId="5DE317D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1" w:history="1">
        <w:r w:rsidRPr="00456A32">
          <w:rPr>
            <w:rStyle w:val="Hyperlink"/>
            <w:noProof/>
            <w:lang w:val="vi-VN"/>
          </w:rPr>
          <w:t>Bảng 3.2 Mô tả bảng HOCVI</w:t>
        </w:r>
        <w:r>
          <w:rPr>
            <w:noProof/>
            <w:webHidden/>
          </w:rPr>
          <w:tab/>
        </w:r>
        <w:r>
          <w:rPr>
            <w:noProof/>
            <w:webHidden/>
          </w:rPr>
          <w:fldChar w:fldCharType="begin"/>
        </w:r>
        <w:r>
          <w:rPr>
            <w:noProof/>
            <w:webHidden/>
          </w:rPr>
          <w:instrText xml:space="preserve"> PAGEREF _Toc186269181 \h </w:instrText>
        </w:r>
        <w:r>
          <w:rPr>
            <w:noProof/>
            <w:webHidden/>
          </w:rPr>
        </w:r>
        <w:r>
          <w:rPr>
            <w:noProof/>
            <w:webHidden/>
          </w:rPr>
          <w:fldChar w:fldCharType="separate"/>
        </w:r>
        <w:r>
          <w:rPr>
            <w:noProof/>
            <w:webHidden/>
          </w:rPr>
          <w:t>19</w:t>
        </w:r>
        <w:r>
          <w:rPr>
            <w:noProof/>
            <w:webHidden/>
          </w:rPr>
          <w:fldChar w:fldCharType="end"/>
        </w:r>
      </w:hyperlink>
    </w:p>
    <w:p w14:paraId="0500E694" w14:textId="7ED1BB0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2" w:history="1">
        <w:r w:rsidRPr="00456A32">
          <w:rPr>
            <w:rStyle w:val="Hyperlink"/>
            <w:noProof/>
            <w:lang w:val="vi-VN"/>
          </w:rPr>
          <w:t>Bảng 3.3 Mô tả bảng BENHVIEN</w:t>
        </w:r>
        <w:r>
          <w:rPr>
            <w:noProof/>
            <w:webHidden/>
          </w:rPr>
          <w:tab/>
        </w:r>
        <w:r>
          <w:rPr>
            <w:noProof/>
            <w:webHidden/>
          </w:rPr>
          <w:fldChar w:fldCharType="begin"/>
        </w:r>
        <w:r>
          <w:rPr>
            <w:noProof/>
            <w:webHidden/>
          </w:rPr>
          <w:instrText xml:space="preserve"> PAGEREF _Toc186269182 \h </w:instrText>
        </w:r>
        <w:r>
          <w:rPr>
            <w:noProof/>
            <w:webHidden/>
          </w:rPr>
        </w:r>
        <w:r>
          <w:rPr>
            <w:noProof/>
            <w:webHidden/>
          </w:rPr>
          <w:fldChar w:fldCharType="separate"/>
        </w:r>
        <w:r>
          <w:rPr>
            <w:noProof/>
            <w:webHidden/>
          </w:rPr>
          <w:t>20</w:t>
        </w:r>
        <w:r>
          <w:rPr>
            <w:noProof/>
            <w:webHidden/>
          </w:rPr>
          <w:fldChar w:fldCharType="end"/>
        </w:r>
      </w:hyperlink>
    </w:p>
    <w:p w14:paraId="0E9A5D30" w14:textId="21BBFDD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3" w:history="1">
        <w:r w:rsidRPr="00456A32">
          <w:rPr>
            <w:rStyle w:val="Hyperlink"/>
            <w:noProof/>
            <w:lang w:val="vi-VN"/>
          </w:rPr>
          <w:t>Bảng 3.4 Mô tả bảng BENHVIEN</w:t>
        </w:r>
        <w:r>
          <w:rPr>
            <w:noProof/>
            <w:webHidden/>
          </w:rPr>
          <w:tab/>
        </w:r>
        <w:r>
          <w:rPr>
            <w:noProof/>
            <w:webHidden/>
          </w:rPr>
          <w:fldChar w:fldCharType="begin"/>
        </w:r>
        <w:r>
          <w:rPr>
            <w:noProof/>
            <w:webHidden/>
          </w:rPr>
          <w:instrText xml:space="preserve"> PAGEREF _Toc186269183 \h </w:instrText>
        </w:r>
        <w:r>
          <w:rPr>
            <w:noProof/>
            <w:webHidden/>
          </w:rPr>
        </w:r>
        <w:r>
          <w:rPr>
            <w:noProof/>
            <w:webHidden/>
          </w:rPr>
          <w:fldChar w:fldCharType="separate"/>
        </w:r>
        <w:r>
          <w:rPr>
            <w:noProof/>
            <w:webHidden/>
          </w:rPr>
          <w:t>21</w:t>
        </w:r>
        <w:r>
          <w:rPr>
            <w:noProof/>
            <w:webHidden/>
          </w:rPr>
          <w:fldChar w:fldCharType="end"/>
        </w:r>
      </w:hyperlink>
    </w:p>
    <w:p w14:paraId="52F5AE5D" w14:textId="46FD8BB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4" w:history="1">
        <w:r w:rsidRPr="00456A32">
          <w:rPr>
            <w:rStyle w:val="Hyperlink"/>
            <w:noProof/>
            <w:lang w:val="vi-VN"/>
          </w:rPr>
          <w:t>Bảng 3.5 Mô tả bảng CHUYENKHOA</w:t>
        </w:r>
        <w:r>
          <w:rPr>
            <w:noProof/>
            <w:webHidden/>
          </w:rPr>
          <w:tab/>
        </w:r>
        <w:r>
          <w:rPr>
            <w:noProof/>
            <w:webHidden/>
          </w:rPr>
          <w:fldChar w:fldCharType="begin"/>
        </w:r>
        <w:r>
          <w:rPr>
            <w:noProof/>
            <w:webHidden/>
          </w:rPr>
          <w:instrText xml:space="preserve"> PAGEREF _Toc186269184 \h </w:instrText>
        </w:r>
        <w:r>
          <w:rPr>
            <w:noProof/>
            <w:webHidden/>
          </w:rPr>
        </w:r>
        <w:r>
          <w:rPr>
            <w:noProof/>
            <w:webHidden/>
          </w:rPr>
          <w:fldChar w:fldCharType="separate"/>
        </w:r>
        <w:r>
          <w:rPr>
            <w:noProof/>
            <w:webHidden/>
          </w:rPr>
          <w:t>21</w:t>
        </w:r>
        <w:r>
          <w:rPr>
            <w:noProof/>
            <w:webHidden/>
          </w:rPr>
          <w:fldChar w:fldCharType="end"/>
        </w:r>
      </w:hyperlink>
    </w:p>
    <w:p w14:paraId="362EFAE8" w14:textId="3026BF7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5" w:history="1">
        <w:r w:rsidRPr="00456A32">
          <w:rPr>
            <w:rStyle w:val="Hyperlink"/>
            <w:noProof/>
            <w:lang w:val="vi-VN"/>
          </w:rPr>
          <w:t>Bảng 3.6 Mô tả bảng PHONGKHAM</w:t>
        </w:r>
        <w:r>
          <w:rPr>
            <w:noProof/>
            <w:webHidden/>
          </w:rPr>
          <w:tab/>
        </w:r>
        <w:r>
          <w:rPr>
            <w:noProof/>
            <w:webHidden/>
          </w:rPr>
          <w:fldChar w:fldCharType="begin"/>
        </w:r>
        <w:r>
          <w:rPr>
            <w:noProof/>
            <w:webHidden/>
          </w:rPr>
          <w:instrText xml:space="preserve"> PAGEREF _Toc186269185 \h </w:instrText>
        </w:r>
        <w:r>
          <w:rPr>
            <w:noProof/>
            <w:webHidden/>
          </w:rPr>
        </w:r>
        <w:r>
          <w:rPr>
            <w:noProof/>
            <w:webHidden/>
          </w:rPr>
          <w:fldChar w:fldCharType="separate"/>
        </w:r>
        <w:r>
          <w:rPr>
            <w:noProof/>
            <w:webHidden/>
          </w:rPr>
          <w:t>22</w:t>
        </w:r>
        <w:r>
          <w:rPr>
            <w:noProof/>
            <w:webHidden/>
          </w:rPr>
          <w:fldChar w:fldCharType="end"/>
        </w:r>
      </w:hyperlink>
    </w:p>
    <w:p w14:paraId="435C56F2" w14:textId="25C989C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6" w:history="1">
        <w:r w:rsidRPr="00456A32">
          <w:rPr>
            <w:rStyle w:val="Hyperlink"/>
            <w:noProof/>
            <w:lang w:val="vi-VN"/>
          </w:rPr>
          <w:t>Bảng 3.7 Mô tả bảng BACSI</w:t>
        </w:r>
        <w:r>
          <w:rPr>
            <w:noProof/>
            <w:webHidden/>
          </w:rPr>
          <w:tab/>
        </w:r>
        <w:r>
          <w:rPr>
            <w:noProof/>
            <w:webHidden/>
          </w:rPr>
          <w:fldChar w:fldCharType="begin"/>
        </w:r>
        <w:r>
          <w:rPr>
            <w:noProof/>
            <w:webHidden/>
          </w:rPr>
          <w:instrText xml:space="preserve"> PAGEREF _Toc186269186 \h </w:instrText>
        </w:r>
        <w:r>
          <w:rPr>
            <w:noProof/>
            <w:webHidden/>
          </w:rPr>
        </w:r>
        <w:r>
          <w:rPr>
            <w:noProof/>
            <w:webHidden/>
          </w:rPr>
          <w:fldChar w:fldCharType="separate"/>
        </w:r>
        <w:r>
          <w:rPr>
            <w:noProof/>
            <w:webHidden/>
          </w:rPr>
          <w:t>22</w:t>
        </w:r>
        <w:r>
          <w:rPr>
            <w:noProof/>
            <w:webHidden/>
          </w:rPr>
          <w:fldChar w:fldCharType="end"/>
        </w:r>
      </w:hyperlink>
    </w:p>
    <w:p w14:paraId="48805263" w14:textId="7143837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7" w:history="1">
        <w:r w:rsidRPr="00456A32">
          <w:rPr>
            <w:rStyle w:val="Hyperlink"/>
            <w:noProof/>
            <w:lang w:val="vi-VN"/>
          </w:rPr>
          <w:t>Bảng 3.8 Mô tả bảng DICHVU</w:t>
        </w:r>
        <w:r>
          <w:rPr>
            <w:noProof/>
            <w:webHidden/>
          </w:rPr>
          <w:tab/>
        </w:r>
        <w:r>
          <w:rPr>
            <w:noProof/>
            <w:webHidden/>
          </w:rPr>
          <w:fldChar w:fldCharType="begin"/>
        </w:r>
        <w:r>
          <w:rPr>
            <w:noProof/>
            <w:webHidden/>
          </w:rPr>
          <w:instrText xml:space="preserve"> PAGEREF _Toc186269187 \h </w:instrText>
        </w:r>
        <w:r>
          <w:rPr>
            <w:noProof/>
            <w:webHidden/>
          </w:rPr>
        </w:r>
        <w:r>
          <w:rPr>
            <w:noProof/>
            <w:webHidden/>
          </w:rPr>
          <w:fldChar w:fldCharType="separate"/>
        </w:r>
        <w:r>
          <w:rPr>
            <w:noProof/>
            <w:webHidden/>
          </w:rPr>
          <w:t>23</w:t>
        </w:r>
        <w:r>
          <w:rPr>
            <w:noProof/>
            <w:webHidden/>
          </w:rPr>
          <w:fldChar w:fldCharType="end"/>
        </w:r>
      </w:hyperlink>
    </w:p>
    <w:p w14:paraId="7DE57CF3" w14:textId="58D902E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8" w:history="1">
        <w:r w:rsidRPr="00456A32">
          <w:rPr>
            <w:rStyle w:val="Hyperlink"/>
            <w:noProof/>
            <w:lang w:val="vi-VN"/>
          </w:rPr>
          <w:t>Bảng 3.9 Mô tả bảng LICHKHAM</w:t>
        </w:r>
        <w:r>
          <w:rPr>
            <w:noProof/>
            <w:webHidden/>
          </w:rPr>
          <w:tab/>
        </w:r>
        <w:r>
          <w:rPr>
            <w:noProof/>
            <w:webHidden/>
          </w:rPr>
          <w:fldChar w:fldCharType="begin"/>
        </w:r>
        <w:r>
          <w:rPr>
            <w:noProof/>
            <w:webHidden/>
          </w:rPr>
          <w:instrText xml:space="preserve"> PAGEREF _Toc186269188 \h </w:instrText>
        </w:r>
        <w:r>
          <w:rPr>
            <w:noProof/>
            <w:webHidden/>
          </w:rPr>
        </w:r>
        <w:r>
          <w:rPr>
            <w:noProof/>
            <w:webHidden/>
          </w:rPr>
          <w:fldChar w:fldCharType="separate"/>
        </w:r>
        <w:r>
          <w:rPr>
            <w:noProof/>
            <w:webHidden/>
          </w:rPr>
          <w:t>24</w:t>
        </w:r>
        <w:r>
          <w:rPr>
            <w:noProof/>
            <w:webHidden/>
          </w:rPr>
          <w:fldChar w:fldCharType="end"/>
        </w:r>
      </w:hyperlink>
    </w:p>
    <w:p w14:paraId="67F76013" w14:textId="41CEF36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9" w:history="1">
        <w:r w:rsidRPr="00456A32">
          <w:rPr>
            <w:rStyle w:val="Hyperlink"/>
            <w:noProof/>
          </w:rPr>
          <w:t>Bảng 3.10</w:t>
        </w:r>
        <w:r w:rsidRPr="00456A32">
          <w:rPr>
            <w:rStyle w:val="Hyperlink"/>
            <w:noProof/>
            <w:lang w:val="vi-VN"/>
          </w:rPr>
          <w:t xml:space="preserve"> Mô tả bảng DANGKY</w:t>
        </w:r>
        <w:r>
          <w:rPr>
            <w:noProof/>
            <w:webHidden/>
          </w:rPr>
          <w:tab/>
        </w:r>
        <w:r>
          <w:rPr>
            <w:noProof/>
            <w:webHidden/>
          </w:rPr>
          <w:fldChar w:fldCharType="begin"/>
        </w:r>
        <w:r>
          <w:rPr>
            <w:noProof/>
            <w:webHidden/>
          </w:rPr>
          <w:instrText xml:space="preserve"> PAGEREF _Toc186269189 \h </w:instrText>
        </w:r>
        <w:r>
          <w:rPr>
            <w:noProof/>
            <w:webHidden/>
          </w:rPr>
        </w:r>
        <w:r>
          <w:rPr>
            <w:noProof/>
            <w:webHidden/>
          </w:rPr>
          <w:fldChar w:fldCharType="separate"/>
        </w:r>
        <w:r>
          <w:rPr>
            <w:noProof/>
            <w:webHidden/>
          </w:rPr>
          <w:t>24</w:t>
        </w:r>
        <w:r>
          <w:rPr>
            <w:noProof/>
            <w:webHidden/>
          </w:rPr>
          <w:fldChar w:fldCharType="end"/>
        </w:r>
      </w:hyperlink>
    </w:p>
    <w:p w14:paraId="2090F342" w14:textId="182DA507" w:rsidR="00DF1E1A" w:rsidRPr="007E1507" w:rsidRDefault="00DF1E1A" w:rsidP="007E16BB">
      <w:pPr>
        <w:spacing w:after="200" w:line="276" w:lineRule="auto"/>
        <w:rPr>
          <w:b/>
          <w:bCs/>
          <w:sz w:val="26"/>
          <w:szCs w:val="26"/>
          <w:lang w:val="vi-VN"/>
        </w:rPr>
        <w:sectPr w:rsidR="00DF1E1A" w:rsidRPr="007E1507" w:rsidSect="00B80374">
          <w:headerReference w:type="default" r:id="rId11"/>
          <w:footerReference w:type="even" r:id="rId12"/>
          <w:footerReference w:type="default" r:id="rId13"/>
          <w:pgSz w:w="11907" w:h="16840" w:code="9"/>
          <w:pgMar w:top="1134" w:right="1134" w:bottom="1134" w:left="1701" w:header="284" w:footer="579" w:gutter="0"/>
          <w:pgNumType w:fmt="lowerRoman" w:start="1"/>
          <w:cols w:space="720"/>
        </w:sectPr>
      </w:pPr>
      <w:r>
        <w:rPr>
          <w:b/>
          <w:bCs/>
          <w:sz w:val="26"/>
          <w:szCs w:val="26"/>
          <w:lang w:val="vi-VN"/>
        </w:rPr>
        <w:fldChar w:fldCharType="end"/>
      </w:r>
    </w:p>
    <w:p w14:paraId="73D1009E" w14:textId="1793B28A" w:rsidR="003071A1" w:rsidRPr="007E1507" w:rsidRDefault="003071A1" w:rsidP="005B7558">
      <w:pPr>
        <w:pStyle w:val="Heading1"/>
        <w:numPr>
          <w:ilvl w:val="0"/>
          <w:numId w:val="0"/>
        </w:numPr>
        <w:ind w:left="432"/>
      </w:pPr>
      <w:bookmarkStart w:id="48" w:name="_Toc181970085"/>
      <w:bookmarkStart w:id="49" w:name="_Toc181971733"/>
      <w:bookmarkStart w:id="50" w:name="_Toc181971920"/>
      <w:bookmarkStart w:id="51" w:name="_Toc186555156"/>
      <w:r w:rsidRPr="007E1507">
        <w:lastRenderedPageBreak/>
        <w:t>TÓM TẮT ĐỒ ÁN CƠ SỞ NGÀNH</w:t>
      </w:r>
      <w:bookmarkEnd w:id="48"/>
      <w:bookmarkEnd w:id="49"/>
      <w:bookmarkEnd w:id="50"/>
      <w:bookmarkEnd w:id="51"/>
    </w:p>
    <w:p w14:paraId="7172FCED" w14:textId="77777777" w:rsidR="00181ECE" w:rsidRPr="005148A2" w:rsidRDefault="00181ECE" w:rsidP="005148A2">
      <w:pPr>
        <w:pStyle w:val="Noidung"/>
        <w:rPr>
          <w:b/>
          <w:bCs/>
        </w:rPr>
      </w:pPr>
      <w:r w:rsidRPr="005148A2">
        <w:rPr>
          <w:b/>
          <w:bCs/>
        </w:rPr>
        <w:t>Mục tiêu của đề tài</w:t>
      </w:r>
    </w:p>
    <w:p w14:paraId="2B4AE438" w14:textId="77777777" w:rsidR="00181ECE" w:rsidRPr="00181ECE" w:rsidRDefault="00181ECE">
      <w:pPr>
        <w:pStyle w:val="Noidung"/>
        <w:numPr>
          <w:ilvl w:val="0"/>
          <w:numId w:val="13"/>
        </w:numPr>
      </w:pPr>
      <w:r w:rsidRPr="00181ECE">
        <w:t>Thiết kế một cơ sở dữ liệu mạnh mẽ, linh hoạt, đảm bảo lưu trữ và xử lý thông tin bệnh nhân, lịch khám một cách chính xác và an toàn.</w:t>
      </w:r>
    </w:p>
    <w:p w14:paraId="73220FDB" w14:textId="77777777" w:rsidR="00181ECE" w:rsidRPr="00181ECE" w:rsidRDefault="00181ECE">
      <w:pPr>
        <w:pStyle w:val="Noidung"/>
        <w:numPr>
          <w:ilvl w:val="0"/>
          <w:numId w:val="13"/>
        </w:numPr>
      </w:pPr>
      <w:r w:rsidRPr="00181ECE">
        <w:t>Nâng cao chất lượng dịch vụ khám chữa bệnh, tạo sự thuận tiện cho cả bệnh nhân và nhân viên y tế.</w:t>
      </w:r>
    </w:p>
    <w:p w14:paraId="7CC74AC0" w14:textId="77777777" w:rsidR="00181ECE" w:rsidRPr="005148A2" w:rsidRDefault="00181ECE" w:rsidP="005148A2">
      <w:pPr>
        <w:pStyle w:val="Noidung"/>
        <w:rPr>
          <w:b/>
          <w:bCs/>
        </w:rPr>
      </w:pPr>
      <w:r w:rsidRPr="005148A2">
        <w:rPr>
          <w:b/>
          <w:bCs/>
        </w:rPr>
        <w:t>Phạm vi nghiên cứu</w:t>
      </w:r>
    </w:p>
    <w:p w14:paraId="1AEA685D" w14:textId="77777777" w:rsidR="005F6531" w:rsidRPr="005F6531" w:rsidRDefault="005F6531">
      <w:pPr>
        <w:pStyle w:val="Noidung"/>
        <w:numPr>
          <w:ilvl w:val="0"/>
          <w:numId w:val="14"/>
        </w:numPr>
        <w:rPr>
          <w:szCs w:val="26"/>
        </w:rPr>
      </w:pPr>
      <w:r w:rsidRPr="005F6531">
        <w:rPr>
          <w:szCs w:val="26"/>
        </w:rPr>
        <w:t>Nghiên cứu tài liệu về SQL và hệ quản trị cơ sở dữ liệu quan hệ</w:t>
      </w:r>
      <w:r>
        <w:rPr>
          <w:szCs w:val="26"/>
        </w:rPr>
        <w:t>;</w:t>
      </w:r>
    </w:p>
    <w:p w14:paraId="2DB27C7F" w14:textId="77777777" w:rsidR="005F6531" w:rsidRPr="005F6531" w:rsidRDefault="005F6531">
      <w:pPr>
        <w:pStyle w:val="Noidung"/>
        <w:numPr>
          <w:ilvl w:val="0"/>
          <w:numId w:val="14"/>
        </w:numPr>
        <w:rPr>
          <w:szCs w:val="26"/>
        </w:rPr>
      </w:pPr>
      <w:r w:rsidRPr="005F6531">
        <w:rPr>
          <w:szCs w:val="26"/>
        </w:rPr>
        <w:t>Nghiên cứu tài liệu về công cụ thực hiện: SQL server, powerdesign;</w:t>
      </w:r>
    </w:p>
    <w:p w14:paraId="335EDD45" w14:textId="77777777" w:rsidR="005F6531" w:rsidRPr="005F6531" w:rsidRDefault="005F6531">
      <w:pPr>
        <w:pStyle w:val="Noidung"/>
        <w:numPr>
          <w:ilvl w:val="0"/>
          <w:numId w:val="14"/>
        </w:numPr>
        <w:rPr>
          <w:szCs w:val="26"/>
        </w:rPr>
      </w:pPr>
      <w:r w:rsidRPr="005F6531">
        <w:rPr>
          <w:szCs w:val="26"/>
        </w:rPr>
        <w:t>Thực nghiệm: Cài đặt cơ</w:t>
      </w:r>
      <w:r>
        <w:rPr>
          <w:szCs w:val="26"/>
        </w:rPr>
        <w:t xml:space="preserve"> sở dữ liệu cho </w:t>
      </w:r>
      <w:r w:rsidRPr="005F6531">
        <w:rPr>
          <w:szCs w:val="26"/>
        </w:rPr>
        <w:t>hệ</w:t>
      </w:r>
      <w:r>
        <w:rPr>
          <w:szCs w:val="26"/>
        </w:rPr>
        <w:t xml:space="preserve"> thống </w:t>
      </w:r>
      <w:r w:rsidRPr="005F6531">
        <w:rPr>
          <w:szCs w:val="26"/>
        </w:rPr>
        <w:t xml:space="preserve">và kiểm thử. </w:t>
      </w:r>
    </w:p>
    <w:p w14:paraId="7E8E782D" w14:textId="77777777" w:rsidR="00181ECE" w:rsidRPr="005F6531" w:rsidRDefault="00181ECE" w:rsidP="005148A2">
      <w:pPr>
        <w:pStyle w:val="Noidung"/>
      </w:pPr>
      <w:r w:rsidRPr="005148A2">
        <w:rPr>
          <w:b/>
          <w:bCs/>
        </w:rPr>
        <w:t>Thiết kế cơ sở dữ liệu</w:t>
      </w:r>
      <w:r w:rsidRPr="005F6531">
        <w:t xml:space="preserve">: </w:t>
      </w:r>
    </w:p>
    <w:p w14:paraId="7163EEA8" w14:textId="77777777" w:rsidR="00181ECE" w:rsidRPr="00181ECE" w:rsidRDefault="00181ECE">
      <w:pPr>
        <w:pStyle w:val="Noidung"/>
        <w:numPr>
          <w:ilvl w:val="0"/>
          <w:numId w:val="15"/>
        </w:numPr>
      </w:pPr>
      <w:r w:rsidRPr="00181ECE">
        <w:t>Xây dựng mô hình dữ liệu, thiết kế các bảng, xác định mối quan hệ giữa các bảng.</w:t>
      </w:r>
    </w:p>
    <w:p w14:paraId="21C7A15D" w14:textId="77777777" w:rsidR="00181ECE" w:rsidRPr="00181ECE" w:rsidRDefault="00181ECE">
      <w:pPr>
        <w:pStyle w:val="Noidung"/>
        <w:numPr>
          <w:ilvl w:val="0"/>
          <w:numId w:val="15"/>
        </w:numPr>
      </w:pPr>
      <w:r w:rsidRPr="00181ECE">
        <w:t>Xây dựng các câu truy vấn SQL để thực hiện các thao tác trên cơ sở dữ liệu.</w:t>
      </w:r>
    </w:p>
    <w:p w14:paraId="0D6165DF" w14:textId="77777777" w:rsidR="00181ECE" w:rsidRPr="00CC7B3A" w:rsidRDefault="00181ECE" w:rsidP="00CC7B3A">
      <w:pPr>
        <w:pStyle w:val="Noidung"/>
        <w:rPr>
          <w:b/>
          <w:bCs/>
        </w:rPr>
      </w:pPr>
      <w:r w:rsidRPr="00CC7B3A">
        <w:rPr>
          <w:b/>
          <w:bCs/>
        </w:rPr>
        <w:t xml:space="preserve">Kiểm thử và triển khai: </w:t>
      </w:r>
    </w:p>
    <w:p w14:paraId="3C20A783" w14:textId="3F313484" w:rsidR="005F6531" w:rsidRDefault="005F6531">
      <w:pPr>
        <w:pStyle w:val="Noidung"/>
        <w:numPr>
          <w:ilvl w:val="0"/>
          <w:numId w:val="15"/>
        </w:numPr>
      </w:pPr>
      <w:r>
        <w:t>Chọn dữ liệu mẫu thử và thêm dữ liệu mẫu thử vào cơ sở dữ liệu đã thiết kế</w:t>
      </w:r>
    </w:p>
    <w:p w14:paraId="0B72E89A" w14:textId="7307013D" w:rsidR="005F6531" w:rsidRPr="00181ECE" w:rsidRDefault="005F6531">
      <w:pPr>
        <w:pStyle w:val="Noidung"/>
        <w:numPr>
          <w:ilvl w:val="0"/>
          <w:numId w:val="15"/>
        </w:numPr>
      </w:pPr>
      <w:r>
        <w:t xml:space="preserve">Thực hiện truy vấn thông tin </w:t>
      </w:r>
      <w:r w:rsidR="006B48E0">
        <w:t>dựa trên</w:t>
      </w:r>
      <w:r>
        <w:t xml:space="preserve"> cơ sở dữ liệu</w:t>
      </w:r>
    </w:p>
    <w:p w14:paraId="0AD5E0E3" w14:textId="77777777" w:rsidR="00181ECE" w:rsidRPr="005148A2" w:rsidRDefault="00181ECE" w:rsidP="005148A2">
      <w:pPr>
        <w:pStyle w:val="Noidung"/>
        <w:rPr>
          <w:b/>
          <w:bCs/>
        </w:rPr>
      </w:pPr>
      <w:r w:rsidRPr="005148A2">
        <w:rPr>
          <w:b/>
          <w:bCs/>
        </w:rPr>
        <w:t>Ý nghĩa của đề tài</w:t>
      </w:r>
    </w:p>
    <w:p w14:paraId="4A211C36" w14:textId="77777777" w:rsidR="00181ECE" w:rsidRPr="00181ECE" w:rsidRDefault="00181ECE">
      <w:pPr>
        <w:pStyle w:val="Noidung"/>
        <w:numPr>
          <w:ilvl w:val="0"/>
          <w:numId w:val="16"/>
        </w:numPr>
      </w:pPr>
      <w:r w:rsidRPr="00181ECE">
        <w:t>Đối với bệnh nhân: Tiết kiệm thời gian, giảm bớt thủ tục hành chính, chủ động quản lý lịch khám.</w:t>
      </w:r>
    </w:p>
    <w:p w14:paraId="734422D9" w14:textId="3AE77602" w:rsidR="00181ECE" w:rsidRPr="00181ECE" w:rsidRDefault="00181ECE">
      <w:pPr>
        <w:pStyle w:val="Noidung"/>
        <w:numPr>
          <w:ilvl w:val="0"/>
          <w:numId w:val="16"/>
        </w:numPr>
      </w:pPr>
      <w:r w:rsidRPr="00181ECE">
        <w:t xml:space="preserve">Đối với bệnh viện: Nâng cao hiệu quả quản lý, giảm tải cho nhân viên tiếp </w:t>
      </w:r>
      <w:r w:rsidR="003E7551">
        <w:t>nhận</w:t>
      </w:r>
      <w:r w:rsidRPr="00181ECE">
        <w:t>, tạo hình ảnh chuyên nghiệp.</w:t>
      </w:r>
    </w:p>
    <w:p w14:paraId="5BF18A14" w14:textId="6180EE28" w:rsidR="00CC7B3A" w:rsidRDefault="00181ECE" w:rsidP="006B48E0">
      <w:pPr>
        <w:pStyle w:val="Noidung"/>
        <w:numPr>
          <w:ilvl w:val="0"/>
          <w:numId w:val="16"/>
        </w:numPr>
      </w:pPr>
      <w:r w:rsidRPr="00181ECE">
        <w:t>Đối với ngành y tế: Đóng góp vào quá trình số hóa ngành y tế, tạo điều kiện thuận lợi cho việc khám chữa bệnh.</w:t>
      </w:r>
    </w:p>
    <w:p w14:paraId="36A42E10" w14:textId="77777777" w:rsidR="00D3017C" w:rsidRPr="005F6531" w:rsidRDefault="00D3017C" w:rsidP="00D64F3A">
      <w:pPr>
        <w:pStyle w:val="Noidung"/>
        <w:ind w:firstLine="0"/>
      </w:pPr>
    </w:p>
    <w:p w14:paraId="69F72443" w14:textId="77777777" w:rsidR="00181ECE" w:rsidRDefault="00181ECE" w:rsidP="0031012B">
      <w:pPr>
        <w:pStyle w:val="Heading1"/>
        <w:numPr>
          <w:ilvl w:val="0"/>
          <w:numId w:val="0"/>
        </w:numPr>
        <w:ind w:left="432"/>
      </w:pPr>
      <w:bookmarkStart w:id="52" w:name="_Toc186555157"/>
      <w:r>
        <w:lastRenderedPageBreak/>
        <w:t>MỞ ĐẦU</w:t>
      </w:r>
      <w:bookmarkEnd w:id="52"/>
    </w:p>
    <w:p w14:paraId="493700B8" w14:textId="77777777" w:rsidR="00181ECE" w:rsidRPr="001A6D93" w:rsidRDefault="00181ECE">
      <w:pPr>
        <w:numPr>
          <w:ilvl w:val="0"/>
          <w:numId w:val="3"/>
        </w:numPr>
        <w:spacing w:line="360" w:lineRule="auto"/>
        <w:jc w:val="both"/>
        <w:rPr>
          <w:b/>
          <w:sz w:val="26"/>
          <w:szCs w:val="26"/>
        </w:rPr>
      </w:pPr>
      <w:r w:rsidRPr="00B63535">
        <w:rPr>
          <w:b/>
          <w:sz w:val="26"/>
          <w:szCs w:val="26"/>
        </w:rPr>
        <w:t>Mô tả:</w:t>
      </w:r>
      <w:r w:rsidRPr="00872EF3">
        <w:rPr>
          <w:sz w:val="26"/>
          <w:szCs w:val="26"/>
          <w:highlight w:val="yellow"/>
        </w:rPr>
        <w:t xml:space="preserve"> </w:t>
      </w:r>
    </w:p>
    <w:p w14:paraId="5E237FA3" w14:textId="3D99DDE3" w:rsidR="00181ECE" w:rsidRPr="00252ED2" w:rsidRDefault="00181ECE" w:rsidP="00252ED2">
      <w:pPr>
        <w:pStyle w:val="Noidung"/>
      </w:pPr>
      <w:r w:rsidRPr="00252ED2">
        <w:t xml:space="preserve">Trong bối cảnh y tế hiện đại, việc ứng dụng công nghệ thông tin vào các dịch vụ y tế, đặc biệt là hệ thống đặt lịch khám trực tuyến, đang ngày càng trở nên phổ biến và cần thiết. Việc thiết kế một cơ sở dữ liệu hiệu quả và an toàn cho hệ thống này mang lại nhiều lợi ích quan trọng và cấp thiết như sau: </w:t>
      </w:r>
    </w:p>
    <w:p w14:paraId="12E48688" w14:textId="77777777" w:rsidR="00181ECE" w:rsidRPr="00D64F3A" w:rsidRDefault="00181ECE" w:rsidP="00252ED2">
      <w:pPr>
        <w:pStyle w:val="Noidung"/>
      </w:pPr>
      <w:r w:rsidRPr="00D64F3A">
        <w:t xml:space="preserve">Nâng cao trải nghiệm người dùng: </w:t>
      </w:r>
    </w:p>
    <w:p w14:paraId="6409BB9D" w14:textId="44BD4398" w:rsidR="00181ECE" w:rsidRPr="00D64F3A" w:rsidRDefault="00181ECE">
      <w:pPr>
        <w:pStyle w:val="Noidung"/>
        <w:numPr>
          <w:ilvl w:val="0"/>
          <w:numId w:val="17"/>
        </w:numPr>
        <w:ind w:hanging="229"/>
      </w:pPr>
      <w:r w:rsidRPr="00D64F3A">
        <w:t>Tiết kiệm thời gian: Bệnh nhân có thể đặt lịch khám mọi lúc mọi nơi, tránh phải chờ đợi quá lâu tại bệnh viện.</w:t>
      </w:r>
    </w:p>
    <w:p w14:paraId="646F5651" w14:textId="472AA7A4" w:rsidR="00181ECE" w:rsidRPr="00D64F3A" w:rsidRDefault="00181ECE">
      <w:pPr>
        <w:pStyle w:val="Noidung"/>
        <w:numPr>
          <w:ilvl w:val="0"/>
          <w:numId w:val="17"/>
        </w:numPr>
        <w:ind w:hanging="229"/>
      </w:pPr>
      <w:r w:rsidRPr="00D64F3A">
        <w:t>Thuận tiện: Hệ thống giúp bệnh nhân dễ dàng tìm kiếm thông tin về bác sĩ, chuyên khoa, và đặt lịch phù hợp.</w:t>
      </w:r>
    </w:p>
    <w:p w14:paraId="1E4F4AED" w14:textId="77777777" w:rsidR="00181ECE" w:rsidRPr="00D64F3A" w:rsidRDefault="00181ECE" w:rsidP="00252ED2">
      <w:pPr>
        <w:pStyle w:val="Noidung"/>
      </w:pPr>
      <w:r w:rsidRPr="00D64F3A">
        <w:t xml:space="preserve">Quản lý hiệu quả: </w:t>
      </w:r>
    </w:p>
    <w:p w14:paraId="62FA3658" w14:textId="58D77B54" w:rsidR="00181ECE" w:rsidRPr="00D64F3A" w:rsidRDefault="00181ECE">
      <w:pPr>
        <w:pStyle w:val="Noidung"/>
        <w:numPr>
          <w:ilvl w:val="0"/>
          <w:numId w:val="17"/>
        </w:numPr>
        <w:ind w:hanging="229"/>
      </w:pPr>
      <w:r w:rsidRPr="00D64F3A">
        <w:t>Tối ưu hóa nguồn lực: Bệnh viện có thể quản lý lịch khám, sắp xếp lịch làm việc của bác sĩ một cách linh hoạt, tránh tình trạng quá tải hoặc thiếu nhân lực.</w:t>
      </w:r>
    </w:p>
    <w:p w14:paraId="3403BC6A" w14:textId="7C50B05D" w:rsidR="00181ECE" w:rsidRPr="00D64F3A" w:rsidRDefault="00181ECE">
      <w:pPr>
        <w:pStyle w:val="Noidung"/>
        <w:numPr>
          <w:ilvl w:val="0"/>
          <w:numId w:val="17"/>
        </w:numPr>
        <w:ind w:hanging="229"/>
      </w:pPr>
      <w:r w:rsidRPr="00D64F3A">
        <w:t>Nâng cao chất lượng dịch vụ: Hệ thống giúp bệnh viện theo dõi và đánh giá hiệu quả công việc của từng bác sĩ, từ đó nâng cao chất lượng dịch vụ.</w:t>
      </w:r>
    </w:p>
    <w:p w14:paraId="0E5FFE4F" w14:textId="77777777" w:rsidR="00181ECE" w:rsidRPr="00D64F3A" w:rsidRDefault="00181ECE" w:rsidP="00252ED2">
      <w:pPr>
        <w:pStyle w:val="Noidung"/>
      </w:pPr>
      <w:r w:rsidRPr="00D64F3A">
        <w:t xml:space="preserve">Dữ liệu chính xác và đầy đủ: </w:t>
      </w:r>
    </w:p>
    <w:p w14:paraId="13ABE156" w14:textId="40BA2C5B" w:rsidR="00181ECE" w:rsidRPr="00D64F3A" w:rsidRDefault="00181ECE">
      <w:pPr>
        <w:pStyle w:val="Noidung"/>
        <w:numPr>
          <w:ilvl w:val="0"/>
          <w:numId w:val="17"/>
        </w:numPr>
        <w:ind w:hanging="229"/>
      </w:pPr>
      <w:r w:rsidRPr="00D64F3A">
        <w:t>Hỗ trợ công tác nghiên cứu: Dữ liệu thu thập từ hệ thống có thể được sử dụng để phân tích, đánh giá tình hình sức khỏe của bệnh nhân, từ đó đưa ra các biện pháp phòng ngừa và điều trị hiệu quả.</w:t>
      </w:r>
    </w:p>
    <w:p w14:paraId="43F06267" w14:textId="77777777" w:rsidR="00181ECE" w:rsidRPr="00D64F3A" w:rsidRDefault="00181ECE" w:rsidP="00252ED2">
      <w:pPr>
        <w:pStyle w:val="Noidung"/>
      </w:pPr>
      <w:r w:rsidRPr="00D64F3A">
        <w:t xml:space="preserve">Đáp ứng nhu cầu của xã hội: </w:t>
      </w:r>
    </w:p>
    <w:p w14:paraId="77FBF22A" w14:textId="5CF5BBC7" w:rsidR="00181ECE" w:rsidRPr="00252ED2" w:rsidRDefault="00181ECE">
      <w:pPr>
        <w:pStyle w:val="Noidung"/>
        <w:numPr>
          <w:ilvl w:val="0"/>
          <w:numId w:val="17"/>
        </w:numPr>
        <w:ind w:hanging="229"/>
      </w:pPr>
      <w:r w:rsidRPr="00D64F3A">
        <w:t>Phù hợp với xu hướng số hóa</w:t>
      </w:r>
      <w:r w:rsidRPr="00252ED2">
        <w:t>: Hệ thống đặt lịch khám trực tuyến là một phần không thể thiếu trong quá trình chuyển đổi số của ngành y tế.</w:t>
      </w:r>
    </w:p>
    <w:p w14:paraId="178632EA" w14:textId="7B0A3EFB" w:rsidR="00181ECE" w:rsidRDefault="00181ECE">
      <w:pPr>
        <w:pStyle w:val="Noidung"/>
        <w:numPr>
          <w:ilvl w:val="0"/>
          <w:numId w:val="17"/>
        </w:numPr>
        <w:ind w:hanging="229"/>
      </w:pPr>
      <w:r w:rsidRPr="00252ED2">
        <w:t>Đáp ứng nhu cầu của người dân: Ngày càng nhiều người mong muốn được tiếp cận các dịch vụ y tế một cách nhanh chóng và tiện lợi.</w:t>
      </w:r>
    </w:p>
    <w:p w14:paraId="53501CEE" w14:textId="77777777" w:rsidR="001525E5" w:rsidRDefault="001525E5" w:rsidP="001525E5">
      <w:pPr>
        <w:pStyle w:val="Noidung"/>
      </w:pPr>
    </w:p>
    <w:p w14:paraId="671CA6FA" w14:textId="77777777" w:rsidR="001525E5" w:rsidRPr="00252ED2" w:rsidRDefault="001525E5" w:rsidP="001525E5">
      <w:pPr>
        <w:pStyle w:val="Noidung"/>
      </w:pPr>
    </w:p>
    <w:p w14:paraId="125C0604" w14:textId="0FDB51E3" w:rsidR="00181ECE" w:rsidRPr="00D64F3A" w:rsidRDefault="00181ECE" w:rsidP="00D64F3A">
      <w:pPr>
        <w:pStyle w:val="Noidung"/>
        <w:numPr>
          <w:ilvl w:val="0"/>
          <w:numId w:val="3"/>
        </w:numPr>
        <w:rPr>
          <w:b/>
          <w:bCs/>
        </w:rPr>
      </w:pPr>
      <w:r w:rsidRPr="00D64F3A">
        <w:rPr>
          <w:b/>
          <w:bCs/>
        </w:rPr>
        <w:lastRenderedPageBreak/>
        <w:t>Phương pháp thực hiện</w:t>
      </w:r>
    </w:p>
    <w:p w14:paraId="6F5F741C" w14:textId="360A3739" w:rsidR="00181ECE" w:rsidRPr="007E16BB" w:rsidRDefault="00181ECE">
      <w:pPr>
        <w:pStyle w:val="Noidung"/>
        <w:numPr>
          <w:ilvl w:val="0"/>
          <w:numId w:val="17"/>
        </w:numPr>
        <w:ind w:hanging="229"/>
      </w:pPr>
      <w:r w:rsidRPr="007E16BB">
        <w:t xml:space="preserve">Mục tiêu nghiên cứu: Thiết kế và xây dựng một cơ sở dữ liệu hiệu quả, an toàn và linh hoạt, nhằm tạo tiền đề để xây dựng hệ thống đặt lịch khám trực tuyến, mang lại những lợi ích thiết thực cho cả bệnh nhân và </w:t>
      </w:r>
      <w:r w:rsidR="00DF05B5">
        <w:t>bệnh viện</w:t>
      </w:r>
      <w:r w:rsidRPr="007E16BB">
        <w:t>.</w:t>
      </w:r>
    </w:p>
    <w:p w14:paraId="3BF639E7" w14:textId="20D5413C" w:rsidR="00181ECE" w:rsidRPr="007E16BB" w:rsidRDefault="00181ECE">
      <w:pPr>
        <w:pStyle w:val="Noidung"/>
        <w:numPr>
          <w:ilvl w:val="0"/>
          <w:numId w:val="17"/>
        </w:numPr>
        <w:ind w:hanging="229"/>
      </w:pPr>
      <w:r w:rsidRPr="007E16BB">
        <w:t xml:space="preserve">Đối tượng nghiên cứu: Quy trình nghiệp vụ đặt lịch khám bệnh trực tuyến của một số </w:t>
      </w:r>
      <w:r w:rsidR="00DF05B5">
        <w:t>bệnh viện</w:t>
      </w:r>
      <w:r w:rsidRPr="007E16BB">
        <w:t>, hệ quản trị cơ sở dữ liệu quan hệ, hệ thống đặt lịch trực tuyến.</w:t>
      </w:r>
    </w:p>
    <w:p w14:paraId="701823C3" w14:textId="63AB4E14" w:rsidR="00181ECE" w:rsidRPr="007E16BB" w:rsidRDefault="00181ECE">
      <w:pPr>
        <w:pStyle w:val="Noidung"/>
        <w:numPr>
          <w:ilvl w:val="0"/>
          <w:numId w:val="17"/>
        </w:numPr>
        <w:ind w:hanging="229"/>
      </w:pPr>
      <w:r w:rsidRPr="007E16BB">
        <w:t xml:space="preserve">Nội dung nghiên cứu: Quy trình nghiệp vụ đặt lịch khám bệnh trực tuyến của một số </w:t>
      </w:r>
      <w:r w:rsidR="00DF05B5">
        <w:t>bệnh viện</w:t>
      </w:r>
      <w:r w:rsidRPr="007E16BB">
        <w:t>; hệ quản trị cơ sở dữ liệu SQL server; nguyên tắc thiết kế mô hình dữ liệu, cách thức khai thác dữ liệu.</w:t>
      </w:r>
    </w:p>
    <w:p w14:paraId="6920EFAA" w14:textId="77777777" w:rsidR="00181ECE" w:rsidRPr="007E16BB" w:rsidRDefault="00181ECE">
      <w:pPr>
        <w:pStyle w:val="Noidung"/>
        <w:numPr>
          <w:ilvl w:val="0"/>
          <w:numId w:val="17"/>
        </w:numPr>
        <w:ind w:hanging="229"/>
      </w:pPr>
      <w:r w:rsidRPr="007E16BB">
        <w:t>Phương pháp nghiên cứu:</w:t>
      </w:r>
    </w:p>
    <w:p w14:paraId="2F974877" w14:textId="08196C25" w:rsidR="00181ECE" w:rsidRPr="00252ED2" w:rsidRDefault="00181ECE">
      <w:pPr>
        <w:pStyle w:val="Noidung"/>
        <w:numPr>
          <w:ilvl w:val="0"/>
          <w:numId w:val="18"/>
        </w:numPr>
        <w:ind w:left="1560"/>
      </w:pPr>
      <w:r w:rsidRPr="00252ED2">
        <w:t>Nghiên cứu tài liệu về SQL và hệ quản trị cơ sở dữ liệu quan hệ;</w:t>
      </w:r>
    </w:p>
    <w:p w14:paraId="59C3D2CC" w14:textId="3FD960F1" w:rsidR="00181ECE" w:rsidRPr="00252ED2" w:rsidRDefault="00181ECE">
      <w:pPr>
        <w:pStyle w:val="Noidung"/>
        <w:numPr>
          <w:ilvl w:val="0"/>
          <w:numId w:val="18"/>
        </w:numPr>
        <w:ind w:left="1560"/>
      </w:pPr>
      <w:r w:rsidRPr="00252ED2">
        <w:t>Nghiên cứu tài liệu về công cụ thực hiện: SQL server, powerdesign;</w:t>
      </w:r>
    </w:p>
    <w:p w14:paraId="487AC695" w14:textId="4CADEE14" w:rsidR="00181ECE" w:rsidRPr="00252ED2" w:rsidRDefault="00181ECE">
      <w:pPr>
        <w:pStyle w:val="Noidung"/>
        <w:numPr>
          <w:ilvl w:val="0"/>
          <w:numId w:val="18"/>
        </w:numPr>
        <w:ind w:left="1560"/>
      </w:pPr>
      <w:r w:rsidRPr="00252ED2">
        <w:t xml:space="preserve">Thực nghiệm: Cài đặt cơ sở dữ liệu cho hệ thống và kiểm thử. </w:t>
      </w:r>
    </w:p>
    <w:p w14:paraId="2921203E" w14:textId="77777777" w:rsidR="00181ECE" w:rsidRPr="00252ED2" w:rsidRDefault="00181ECE">
      <w:pPr>
        <w:pStyle w:val="Noidung"/>
        <w:numPr>
          <w:ilvl w:val="0"/>
          <w:numId w:val="17"/>
        </w:numPr>
        <w:ind w:hanging="229"/>
      </w:pPr>
      <w:r w:rsidRPr="007E16BB">
        <w:t>Phạm vi giới hạn đề tài:</w:t>
      </w:r>
      <w:r w:rsidRPr="00252ED2">
        <w:t xml:space="preserve"> Phạm vi nghiên cứu của đề tài thiết kế cơ sở dữ liệu cho hệ thống đặt lịch khám trực tuyến bao gồm những điểm sau:</w:t>
      </w:r>
    </w:p>
    <w:p w14:paraId="76DEA364" w14:textId="3033135D" w:rsidR="00181ECE" w:rsidRPr="00252ED2" w:rsidRDefault="00181ECE">
      <w:pPr>
        <w:pStyle w:val="Noidung"/>
        <w:numPr>
          <w:ilvl w:val="0"/>
          <w:numId w:val="18"/>
        </w:numPr>
        <w:ind w:left="1560"/>
      </w:pPr>
      <w:r w:rsidRPr="00252ED2">
        <w:t>Cách thiết kế, triển khai cơ sở dữ liệu;</w:t>
      </w:r>
    </w:p>
    <w:p w14:paraId="562F2E5C" w14:textId="46BB7FBF" w:rsidR="00181ECE" w:rsidRPr="00252ED2" w:rsidRDefault="00181ECE">
      <w:pPr>
        <w:pStyle w:val="Noidung"/>
        <w:numPr>
          <w:ilvl w:val="0"/>
          <w:numId w:val="18"/>
        </w:numPr>
        <w:ind w:left="1560"/>
      </w:pPr>
      <w:r w:rsidRPr="00252ED2">
        <w:t>Cài đặt cơ sở dữ liệu cho hệ thống đặt lịch khám bệnh trực tuyến tại một số bệnh viện và kiểm thử.</w:t>
      </w:r>
    </w:p>
    <w:p w14:paraId="6B126326" w14:textId="1BA29473" w:rsidR="00181ECE" w:rsidRPr="00252ED2" w:rsidRDefault="00181ECE" w:rsidP="00D64F3A">
      <w:pPr>
        <w:pStyle w:val="Noidung"/>
        <w:numPr>
          <w:ilvl w:val="0"/>
          <w:numId w:val="3"/>
        </w:numPr>
      </w:pPr>
      <w:r w:rsidRPr="00D64F3A">
        <w:rPr>
          <w:b/>
          <w:bCs/>
        </w:rPr>
        <w:t>Kết quả đạt được</w:t>
      </w:r>
      <w:r w:rsidRPr="00252ED2">
        <w:t>: Hoàn thiện cơ sở dữ liệu cho hệ thống đặt lịch khám bệnh trực tuyến tại một số bệnh viện.</w:t>
      </w:r>
    </w:p>
    <w:p w14:paraId="49500A03" w14:textId="10848C6E" w:rsidR="009A026E" w:rsidRDefault="009A026E" w:rsidP="003A3DD1">
      <w:pPr>
        <w:spacing w:after="200" w:line="276" w:lineRule="auto"/>
        <w:rPr>
          <w:b/>
          <w:bCs/>
          <w:sz w:val="26"/>
          <w:szCs w:val="26"/>
          <w:lang w:val="vi-VN"/>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5CEC1A38" w14:textId="77777777" w:rsidR="00DD38DB" w:rsidRPr="000513F7" w:rsidRDefault="00DD38DB" w:rsidP="003A3DD1">
      <w:pPr>
        <w:spacing w:after="200" w:line="276" w:lineRule="auto"/>
        <w:rPr>
          <w:lang w:val="vi-VN"/>
        </w:rPr>
      </w:pPr>
    </w:p>
    <w:p w14:paraId="52087739" w14:textId="5FDA705C" w:rsidR="003A3DD1" w:rsidRPr="00BE17D6" w:rsidRDefault="003A3DD1" w:rsidP="00BE17D6">
      <w:pPr>
        <w:pStyle w:val="Heading1"/>
      </w:pPr>
      <w:bookmarkStart w:id="53" w:name="_Toc181946633"/>
      <w:bookmarkStart w:id="54" w:name="_Toc181968270"/>
      <w:bookmarkStart w:id="55" w:name="_Toc186555158"/>
      <w:r w:rsidRPr="00BE17D6">
        <w:lastRenderedPageBreak/>
        <w:t>TỔNG QUAN</w:t>
      </w:r>
      <w:bookmarkEnd w:id="53"/>
      <w:bookmarkEnd w:id="54"/>
      <w:bookmarkEnd w:id="55"/>
    </w:p>
    <w:p w14:paraId="0025ED24" w14:textId="4CFBCE3E" w:rsidR="00DD38DB" w:rsidRPr="00DD38DB" w:rsidRDefault="000A40BE" w:rsidP="00DD38DB">
      <w:pPr>
        <w:pStyle w:val="Heading2"/>
      </w:pPr>
      <w:bookmarkStart w:id="56" w:name="_Toc186555159"/>
      <w:r>
        <w:rPr>
          <w:lang w:val="vi-VN"/>
        </w:rPr>
        <w:t>Sự</w:t>
      </w:r>
      <w:r w:rsidRPr="00DD38DB">
        <w:t xml:space="preserve"> cần</w:t>
      </w:r>
      <w:r>
        <w:rPr>
          <w:lang w:val="vi-VN"/>
        </w:rPr>
        <w:t xml:space="preserve"> thiết của việc</w:t>
      </w:r>
      <w:r w:rsidRPr="00DD38DB">
        <w:t xml:space="preserve"> thiết kế và cài đặt cơ sở dữ liệu chuyên biệt cho hệ thống đặ</w:t>
      </w:r>
      <w:r>
        <w:t xml:space="preserve">t lịch trực tuyến tại </w:t>
      </w:r>
      <w:r>
        <w:rPr>
          <w:lang w:val="vi-VN"/>
        </w:rPr>
        <w:t>một số bệnh viện</w:t>
      </w:r>
      <w:bookmarkEnd w:id="56"/>
    </w:p>
    <w:p w14:paraId="4A07312E" w14:textId="73A9DA3C" w:rsidR="00DD38DB" w:rsidRPr="00C00981" w:rsidRDefault="00DD38DB" w:rsidP="00C00981">
      <w:pPr>
        <w:pStyle w:val="Noidung"/>
        <w:numPr>
          <w:ilvl w:val="0"/>
          <w:numId w:val="17"/>
        </w:numPr>
      </w:pPr>
      <w:r w:rsidRPr="00C00981">
        <w:t>Nhu cầu ngày càng cao: Việc đặt lịch khám</w:t>
      </w:r>
      <w:r w:rsidR="000A40BE">
        <w:t xml:space="preserve"> </w:t>
      </w:r>
      <w:r w:rsidRPr="00C00981">
        <w:t xml:space="preserve">bệnh trực tuyến giúp bệnh nhân tiết kiệm thời gian, giảm tải cho các </w:t>
      </w:r>
      <w:r w:rsidR="00DF05B5">
        <w:t>bệnh viện</w:t>
      </w:r>
      <w:r w:rsidRPr="00C00981">
        <w:t>, đặc biệt trong bối cảnh số lượng người đến khám ngày càng tăng.</w:t>
      </w:r>
    </w:p>
    <w:p w14:paraId="10F686E9" w14:textId="77777777" w:rsidR="00DD38DB" w:rsidRPr="00C00981" w:rsidRDefault="00DD38DB" w:rsidP="00C00981">
      <w:pPr>
        <w:pStyle w:val="Noidung"/>
        <w:numPr>
          <w:ilvl w:val="0"/>
          <w:numId w:val="17"/>
        </w:numPr>
      </w:pPr>
      <w:r w:rsidRPr="00C00981">
        <w:t>Quản lý thông tin hiệu quả: Cơ sở dữ liệu sẽ giúp lưu trữ, quản lý thông tin bệnh nhân, lịch khám, thông tin bác sĩ một cách chính xác, đầy đủ và dễ dàng truy xuất.</w:t>
      </w:r>
    </w:p>
    <w:p w14:paraId="5CA2484C" w14:textId="77777777" w:rsidR="00DD38DB" w:rsidRPr="00C00981" w:rsidRDefault="00DD38DB" w:rsidP="00C00981">
      <w:pPr>
        <w:pStyle w:val="Noidung"/>
        <w:numPr>
          <w:ilvl w:val="0"/>
          <w:numId w:val="17"/>
        </w:numPr>
      </w:pPr>
      <w:r w:rsidRPr="00C00981">
        <w:t>Đồng bộ hóa thông tin: Hệ thống đặt lịch trực tuyến cần đồng bộ hóa thông tin với các hệ thống khác như quản lý hồ sơ bệnh án, quản lý thuốc, giúp giảm thiểu sai sót và tăng hiệu quả công việc.</w:t>
      </w:r>
    </w:p>
    <w:p w14:paraId="58BC7987" w14:textId="77777777" w:rsidR="00DD38DB" w:rsidRPr="00C00981" w:rsidRDefault="00DD38DB" w:rsidP="00C00981">
      <w:pPr>
        <w:pStyle w:val="Noidung"/>
        <w:numPr>
          <w:ilvl w:val="0"/>
          <w:numId w:val="17"/>
        </w:numPr>
      </w:pPr>
      <w:r w:rsidRPr="00C00981">
        <w:t>Cải thiện trải nghiệm người dùng: Hệ thống thân thiện, dễ sử dụng sẽ giúp bệnh nhân đặt lịch nhanh chóng, thuận tiện.</w:t>
      </w:r>
    </w:p>
    <w:p w14:paraId="518F1BCA" w14:textId="43652418" w:rsidR="00DD38DB" w:rsidRPr="00DD38DB" w:rsidRDefault="00DD38DB" w:rsidP="00DD38DB">
      <w:pPr>
        <w:pStyle w:val="Heading2"/>
        <w:rPr>
          <w:sz w:val="26"/>
        </w:rPr>
      </w:pPr>
      <w:bookmarkStart w:id="57" w:name="_Toc186555160"/>
      <w:r w:rsidRPr="00C00981">
        <w:t>Những vấn đề cần giải quyết</w:t>
      </w:r>
      <w:r w:rsidRPr="00DD38DB">
        <w:rPr>
          <w:rStyle w:val="Heading2Char"/>
          <w:lang w:val="vi-VN"/>
        </w:rPr>
        <w:t>:</w:t>
      </w:r>
      <w:bookmarkEnd w:id="57"/>
    </w:p>
    <w:p w14:paraId="7A29F5DC" w14:textId="77777777" w:rsidR="00DD38DB" w:rsidRPr="00DD38DB" w:rsidRDefault="00DD38DB" w:rsidP="00C00981">
      <w:pPr>
        <w:pStyle w:val="Noidung"/>
        <w:numPr>
          <w:ilvl w:val="0"/>
          <w:numId w:val="25"/>
        </w:numPr>
        <w:ind w:left="1134" w:hanging="283"/>
      </w:pPr>
      <w:r w:rsidRPr="00DD38DB">
        <w:t>Thiết kế cấu trúc cơ sở dữ liệu: Xác định các thực thể, thuộc tính, mối quan hệ giữa các thực thể để xây dựng mô hình dữ liệu phù hợp.</w:t>
      </w:r>
    </w:p>
    <w:p w14:paraId="36CA0530" w14:textId="7B629E0F" w:rsidR="00DD38DB" w:rsidRPr="00DD38DB" w:rsidRDefault="00DD38DB" w:rsidP="00C00981">
      <w:pPr>
        <w:pStyle w:val="Noidung"/>
        <w:numPr>
          <w:ilvl w:val="0"/>
          <w:numId w:val="25"/>
        </w:numPr>
        <w:ind w:left="1134" w:hanging="283"/>
      </w:pPr>
      <w:r w:rsidRPr="00DD38DB">
        <w:t xml:space="preserve">Lựa chọn công cụ quản lý cơ sở dữ liệu: Chọn phần mềm quản lý cơ sở dữ liệu phù hợp với quy mô và yêu cầu của hệ </w:t>
      </w:r>
      <w:r w:rsidR="00DE3189">
        <w:t>thống.</w:t>
      </w:r>
    </w:p>
    <w:p w14:paraId="7F35DD79" w14:textId="77777777" w:rsidR="00DD38DB" w:rsidRPr="00DD38DB" w:rsidRDefault="00DD38DB" w:rsidP="00C00981">
      <w:pPr>
        <w:pStyle w:val="Noidung"/>
        <w:numPr>
          <w:ilvl w:val="0"/>
          <w:numId w:val="25"/>
        </w:numPr>
        <w:ind w:left="1134" w:hanging="283"/>
      </w:pPr>
      <w:r w:rsidRPr="00DD38DB">
        <w:t>Xây dựng các bảng, tạo các ràng buộc: Thiết kế các bảng để lưu trữ thông tin, tạo các ràng buộc để đảm bảo tính toàn vẹn của dữ liệu.</w:t>
      </w:r>
    </w:p>
    <w:p w14:paraId="507E5F65" w14:textId="77777777" w:rsidR="00DD38DB" w:rsidRPr="00DD38DB" w:rsidRDefault="00DD38DB" w:rsidP="00C00981">
      <w:pPr>
        <w:pStyle w:val="Noidung"/>
        <w:numPr>
          <w:ilvl w:val="0"/>
          <w:numId w:val="25"/>
        </w:numPr>
        <w:ind w:left="1134" w:hanging="283"/>
      </w:pPr>
      <w:r w:rsidRPr="00DD38DB">
        <w:t>Viết các câu lệnh SQL: Viết các câu lệnh SQL để truy vấn, cập nhật, xóa dữ liệu trong cơ sở dữ liệu.</w:t>
      </w:r>
    </w:p>
    <w:p w14:paraId="1B1E8A06" w14:textId="77777777" w:rsidR="00DD38DB" w:rsidRPr="00DD38DB" w:rsidRDefault="00DD38DB" w:rsidP="00C00981">
      <w:pPr>
        <w:pStyle w:val="Noidung"/>
        <w:numPr>
          <w:ilvl w:val="0"/>
          <w:numId w:val="25"/>
        </w:numPr>
        <w:ind w:left="1134" w:hanging="283"/>
      </w:pPr>
      <w:r w:rsidRPr="00DD38DB">
        <w:t>Kết nối cơ sở dữ liệu với ứng dụng: Kết nối cơ sở dữ liệu với ứng dụng đặt lịch trực tuyến để thực hiện các chức năng cần thiết.</w:t>
      </w:r>
    </w:p>
    <w:p w14:paraId="7DA1C3F8" w14:textId="77777777" w:rsidR="00DD38DB" w:rsidRPr="00DD38DB" w:rsidRDefault="00DD38DB" w:rsidP="00C00981">
      <w:pPr>
        <w:pStyle w:val="Noidung"/>
        <w:numPr>
          <w:ilvl w:val="0"/>
          <w:numId w:val="25"/>
        </w:numPr>
        <w:ind w:left="1134" w:hanging="283"/>
      </w:pPr>
      <w:r w:rsidRPr="00DD38DB">
        <w:t>Đảm bảo bảo mật: Bảo vệ thông tin bệnh nhân là ưu tiên hàng đầu, cần có các biện pháp bảo mật dữ liệu phù hợp.</w:t>
      </w:r>
    </w:p>
    <w:p w14:paraId="41E7FF59" w14:textId="77777777" w:rsidR="00DD38DB" w:rsidRPr="00DD38DB" w:rsidRDefault="00DD38DB" w:rsidP="00C00981">
      <w:pPr>
        <w:pStyle w:val="Noidung"/>
        <w:numPr>
          <w:ilvl w:val="0"/>
          <w:numId w:val="25"/>
        </w:numPr>
        <w:ind w:left="1134" w:hanging="283"/>
      </w:pPr>
      <w:r w:rsidRPr="00DD38DB">
        <w:t>Đảm bảo khả năng mở rộng: Hệ thống cần có khả năng mở rộng để đáp ứng nhu cầu tăng trưởng trong tương lai.</w:t>
      </w:r>
    </w:p>
    <w:p w14:paraId="7C3BD5B7" w14:textId="1BB58EBB" w:rsidR="00DD38DB" w:rsidRPr="00DD38DB" w:rsidRDefault="00DD38DB" w:rsidP="00C00981">
      <w:pPr>
        <w:pStyle w:val="Heading2"/>
      </w:pPr>
      <w:bookmarkStart w:id="58" w:name="_Toc186555161"/>
      <w:r w:rsidRPr="00DD38DB">
        <w:lastRenderedPageBreak/>
        <w:t>Các nội dung nghiên cứu chính:</w:t>
      </w:r>
      <w:bookmarkEnd w:id="58"/>
    </w:p>
    <w:p w14:paraId="1E82CC43" w14:textId="77777777" w:rsidR="00DD38DB" w:rsidRPr="00DD38DB" w:rsidRDefault="00DD38DB" w:rsidP="00C00981">
      <w:pPr>
        <w:pStyle w:val="Noidung"/>
        <w:numPr>
          <w:ilvl w:val="0"/>
          <w:numId w:val="25"/>
        </w:numPr>
        <w:ind w:left="1134" w:hanging="283"/>
      </w:pPr>
      <w:r w:rsidRPr="00DD38DB">
        <w:t>Phân tích yêu cầu: Xác định rõ các yêu cầu chức năng và phi chức năng của hệ thống đặt lịch trực tuyến.</w:t>
      </w:r>
    </w:p>
    <w:p w14:paraId="1AE2E6B5" w14:textId="77777777" w:rsidR="00DD38DB" w:rsidRPr="00DD38DB" w:rsidRDefault="00DD38DB" w:rsidP="00C00981">
      <w:pPr>
        <w:pStyle w:val="Noidung"/>
        <w:numPr>
          <w:ilvl w:val="0"/>
          <w:numId w:val="25"/>
        </w:numPr>
        <w:ind w:left="1134" w:hanging="283"/>
      </w:pPr>
      <w:r w:rsidRPr="00DD38DB">
        <w:t>Thiết kế cơ sở dữ liệu: Thiết kế mô hình dữ liệu logic và vật lý.</w:t>
      </w:r>
    </w:p>
    <w:p w14:paraId="0DB9625B" w14:textId="3C1E052E" w:rsidR="00DD38DB" w:rsidRPr="00DD38DB" w:rsidRDefault="00DD38DB" w:rsidP="00C00981">
      <w:pPr>
        <w:pStyle w:val="Noidung"/>
        <w:numPr>
          <w:ilvl w:val="0"/>
          <w:numId w:val="25"/>
        </w:numPr>
        <w:ind w:left="1134" w:hanging="283"/>
      </w:pPr>
      <w:r w:rsidRPr="00DD38DB">
        <w:t xml:space="preserve">Cài đặt và cấu hình cơ sở dữ liệu: Cài đặt và cấu hình phần mềm quản lý cơ sở dữ liệu, tạo các bảng, </w:t>
      </w:r>
      <w:r w:rsidR="00DE3189">
        <w:t>thêm dữ liệu mẫu vào các bảng đã tạo</w:t>
      </w:r>
      <w:r w:rsidRPr="00DD38DB">
        <w:t>.</w:t>
      </w:r>
    </w:p>
    <w:p w14:paraId="214FA78F" w14:textId="10EBDDFF" w:rsidR="00DD38DB" w:rsidRPr="00DD38DB" w:rsidRDefault="00DD38DB" w:rsidP="00C00981">
      <w:pPr>
        <w:pStyle w:val="Noidung"/>
        <w:numPr>
          <w:ilvl w:val="0"/>
          <w:numId w:val="25"/>
        </w:numPr>
        <w:ind w:left="1134" w:hanging="283"/>
      </w:pPr>
      <w:r w:rsidRPr="00DD38DB">
        <w:t xml:space="preserve">Kiểm thử và đánh giá: Kiểm thử </w:t>
      </w:r>
      <w:r w:rsidR="00DE3189">
        <w:t>cơ sở dữ liệu</w:t>
      </w:r>
      <w:r w:rsidRPr="00DD38DB">
        <w:t xml:space="preserve"> để đảm bảo hoạt động ổn định và hiệu quả.</w:t>
      </w:r>
    </w:p>
    <w:p w14:paraId="1E9CDFCC" w14:textId="07DBECCC" w:rsidR="003A3DD1" w:rsidRPr="00DD38DB" w:rsidRDefault="003A3DD1" w:rsidP="00C00981">
      <w:pPr>
        <w:pStyle w:val="Noidung"/>
        <w:ind w:left="1134" w:firstLine="0"/>
      </w:pPr>
    </w:p>
    <w:p w14:paraId="21744DD4" w14:textId="77777777" w:rsidR="008148A3" w:rsidRPr="005F6531" w:rsidRDefault="008148A3" w:rsidP="008148A3">
      <w:pPr>
        <w:spacing w:before="120" w:after="120" w:line="360" w:lineRule="auto"/>
        <w:ind w:firstLine="720"/>
        <w:jc w:val="both"/>
        <w:rPr>
          <w:bCs/>
          <w:sz w:val="26"/>
          <w:szCs w:val="26"/>
          <w:lang w:val="vi-VN"/>
        </w:rPr>
      </w:pPr>
    </w:p>
    <w:p w14:paraId="05DA8D4C" w14:textId="77777777" w:rsidR="008148A3" w:rsidRPr="005F6531" w:rsidRDefault="008148A3">
      <w:pPr>
        <w:spacing w:after="200" w:line="276" w:lineRule="auto"/>
        <w:rPr>
          <w:b/>
          <w:sz w:val="28"/>
          <w:lang w:val="vi-VN"/>
        </w:rPr>
      </w:pPr>
    </w:p>
    <w:p w14:paraId="7DBA7B6B" w14:textId="6E9DCFFF" w:rsidR="003A3DD1" w:rsidRPr="002877A8" w:rsidRDefault="000D4F48" w:rsidP="002877A8">
      <w:pPr>
        <w:pStyle w:val="Heading1"/>
        <w:rPr>
          <w:lang w:val="en-US" w:eastAsia="en-US"/>
        </w:rPr>
      </w:pPr>
      <w:r w:rsidRPr="005F6531">
        <w:rPr>
          <w:lang w:val="vi-VN" w:eastAsia="en-US"/>
        </w:rPr>
        <w:br w:type="page"/>
      </w:r>
      <w:bookmarkStart w:id="59" w:name="_Toc181946634"/>
      <w:bookmarkStart w:id="60" w:name="_Toc181968272"/>
      <w:bookmarkStart w:id="61" w:name="_Toc186555162"/>
      <w:r w:rsidR="008148A3">
        <w:rPr>
          <w:lang w:val="en-US" w:eastAsia="en-US"/>
        </w:rPr>
        <w:lastRenderedPageBreak/>
        <w:t>NG</w:t>
      </w:r>
      <w:r w:rsidR="007A413C" w:rsidRPr="008148A3">
        <w:rPr>
          <w:lang w:val="en-US" w:eastAsia="en-US"/>
        </w:rPr>
        <w:t>HIÊN CỨU LÝ THUYẾT</w:t>
      </w:r>
      <w:bookmarkStart w:id="62" w:name="_Toc181946635"/>
      <w:bookmarkEnd w:id="59"/>
      <w:bookmarkEnd w:id="60"/>
      <w:bookmarkEnd w:id="61"/>
    </w:p>
    <w:p w14:paraId="4048CA0B" w14:textId="25894AC0" w:rsidR="000E39BE" w:rsidRDefault="000E39BE" w:rsidP="000E39BE">
      <w:pPr>
        <w:pStyle w:val="Heading2"/>
        <w:rPr>
          <w:lang w:val="vi-VN"/>
        </w:rPr>
      </w:pPr>
      <w:bookmarkStart w:id="63" w:name="_Toc186555163"/>
      <w:bookmarkEnd w:id="62"/>
      <w:r w:rsidRPr="000E39BE">
        <w:t>Quy trình nghiệp vụ đặt lịch khám bệnh trực tuyến</w:t>
      </w:r>
      <w:bookmarkEnd w:id="63"/>
      <w:r w:rsidRPr="000E39BE">
        <w:t xml:space="preserve"> </w:t>
      </w:r>
    </w:p>
    <w:p w14:paraId="5C784C2C" w14:textId="5B1CFE31" w:rsidR="00DE7F01" w:rsidRPr="00DE7F01" w:rsidRDefault="00DE7F01" w:rsidP="00DE7F01">
      <w:pPr>
        <w:pStyle w:val="Heading3"/>
      </w:pPr>
      <w:bookmarkStart w:id="64" w:name="_Toc186555164"/>
      <w:r>
        <w:rPr>
          <w:lang w:val="vi-VN"/>
        </w:rPr>
        <w:t>Nghiệp vụ của hệ thống đặt lịch khám bệnh trực tuyến</w:t>
      </w:r>
      <w:bookmarkEnd w:id="64"/>
    </w:p>
    <w:p w14:paraId="5E9AADD0" w14:textId="37F25928" w:rsidR="00791F6D" w:rsidRPr="00791F6D" w:rsidRDefault="00791F6D" w:rsidP="00791F6D">
      <w:pPr>
        <w:pStyle w:val="Noidung"/>
      </w:pPr>
      <w:r w:rsidRPr="00791F6D">
        <w:t xml:space="preserve">Hệ thống đặt lịch khám bệnh trực tuyến đã trở thành một công cụ không thể thiếu trong ngành y tế, mang lại nhiều tiện ích cho cả bệnh nhân và các </w:t>
      </w:r>
      <w:r w:rsidR="00DF05B5">
        <w:t>bệnh viện</w:t>
      </w:r>
      <w:r w:rsidRPr="00791F6D">
        <w:t>. Dưới đây là những nghiệp vụ chính mà một hệ thống đặt lịch khám bệnh trực tuyến thực hiện:</w:t>
      </w:r>
    </w:p>
    <w:p w14:paraId="6F0AE60B" w14:textId="77777777" w:rsidR="00791F6D" w:rsidRPr="00791F6D" w:rsidRDefault="00791F6D" w:rsidP="00791F6D">
      <w:pPr>
        <w:pStyle w:val="Noidung"/>
      </w:pPr>
      <w:r w:rsidRPr="00791F6D">
        <w:t>Đối với bệnh nhân:</w:t>
      </w:r>
    </w:p>
    <w:p w14:paraId="102819E7" w14:textId="7C486F75" w:rsidR="00791F6D" w:rsidRPr="00791F6D" w:rsidRDefault="00791F6D">
      <w:pPr>
        <w:pStyle w:val="Noidung"/>
        <w:numPr>
          <w:ilvl w:val="0"/>
          <w:numId w:val="4"/>
        </w:numPr>
      </w:pPr>
      <w:r w:rsidRPr="00791F6D">
        <w:t xml:space="preserve">Tìm kiếm thông tin: Bệnh nhân có thể dễ dàng tìm kiếm thông tin về các bác sĩ, chuyên khoa, dịch vụ khám chữa bệnh, giờ làm việc của </w:t>
      </w:r>
      <w:r w:rsidR="00DF05B5">
        <w:t>bệnh viện</w:t>
      </w:r>
      <w:r w:rsidRPr="00791F6D">
        <w:t>.</w:t>
      </w:r>
    </w:p>
    <w:p w14:paraId="6D766797" w14:textId="77777777" w:rsidR="00791F6D" w:rsidRPr="00791F6D" w:rsidRDefault="00791F6D">
      <w:pPr>
        <w:pStyle w:val="Noidung"/>
        <w:numPr>
          <w:ilvl w:val="0"/>
          <w:numId w:val="4"/>
        </w:numPr>
      </w:pPr>
      <w:r w:rsidRPr="00791F6D">
        <w:t>Đặt lịch khám: Bệnh nhân có thể tự chọn khung giờ khám phù hợp, lựa chọn bác sĩ và đăng ký khám trực tuyến.</w:t>
      </w:r>
    </w:p>
    <w:p w14:paraId="7271004B" w14:textId="77777777" w:rsidR="00791F6D" w:rsidRPr="00791F6D" w:rsidRDefault="00791F6D">
      <w:pPr>
        <w:pStyle w:val="Noidung"/>
        <w:numPr>
          <w:ilvl w:val="0"/>
          <w:numId w:val="4"/>
        </w:numPr>
      </w:pPr>
      <w:r w:rsidRPr="00791F6D">
        <w:t>Quản lý lịch hẹn: Bệnh nhân có thể xem lại lịch hẹn đã đặt, hủy hoặc thay đổi lịch hẹn nếu cần.</w:t>
      </w:r>
    </w:p>
    <w:p w14:paraId="74252192" w14:textId="5C78498D" w:rsidR="00791F6D" w:rsidRPr="00791F6D" w:rsidRDefault="00791F6D" w:rsidP="00414EC1">
      <w:pPr>
        <w:pStyle w:val="Noidung"/>
        <w:ind w:left="720" w:firstLine="0"/>
      </w:pPr>
      <w:r w:rsidRPr="00791F6D">
        <w:t xml:space="preserve">Đối với </w:t>
      </w:r>
      <w:r w:rsidR="00DF05B5">
        <w:t>bệnh viện</w:t>
      </w:r>
      <w:r w:rsidRPr="00791F6D">
        <w:t>:</w:t>
      </w:r>
    </w:p>
    <w:p w14:paraId="4F85E6A2" w14:textId="77777777" w:rsidR="00791F6D" w:rsidRPr="00791F6D" w:rsidRDefault="00791F6D">
      <w:pPr>
        <w:pStyle w:val="Noidung"/>
        <w:numPr>
          <w:ilvl w:val="0"/>
          <w:numId w:val="4"/>
        </w:numPr>
      </w:pPr>
      <w:r w:rsidRPr="00791F6D">
        <w:t>Quản lý lịch khám: Hệ thống tự động sắp xếp lịch khám, phân bổ bệnh nhân cho các bác sĩ, giúp tối ưu hóa thời gian làm việc.</w:t>
      </w:r>
    </w:p>
    <w:p w14:paraId="5EEDB3C9" w14:textId="77777777" w:rsidR="00791F6D" w:rsidRPr="00791F6D" w:rsidRDefault="00791F6D">
      <w:pPr>
        <w:pStyle w:val="Noidung"/>
        <w:numPr>
          <w:ilvl w:val="0"/>
          <w:numId w:val="4"/>
        </w:numPr>
      </w:pPr>
      <w:r w:rsidRPr="00791F6D">
        <w:t>Quản lý hồ sơ bệnh nhân: Hệ thống lưu trữ thông tin cá nhân, bệnh án, kết quả xét nghiệm của bệnh nhân, giúp bác sĩ dễ dàng truy cập và tham khảo.</w:t>
      </w:r>
    </w:p>
    <w:p w14:paraId="6017052D" w14:textId="77777777" w:rsidR="00791F6D" w:rsidRPr="00791F6D" w:rsidRDefault="00791F6D">
      <w:pPr>
        <w:pStyle w:val="Noidung"/>
        <w:numPr>
          <w:ilvl w:val="0"/>
          <w:numId w:val="4"/>
        </w:numPr>
      </w:pPr>
      <w:r w:rsidRPr="00791F6D">
        <w:t>Giảm tải công việc hành chính: Việc đặt lịch, quản lý lịch hẹn được tự động hóa, giảm bớt công việc thủ công cho nhân viên y tế.</w:t>
      </w:r>
    </w:p>
    <w:p w14:paraId="67570513" w14:textId="6E2E8369" w:rsidR="00791F6D" w:rsidRPr="00791F6D" w:rsidRDefault="00791F6D">
      <w:pPr>
        <w:pStyle w:val="Noidung"/>
        <w:numPr>
          <w:ilvl w:val="0"/>
          <w:numId w:val="4"/>
        </w:numPr>
      </w:pPr>
      <w:r w:rsidRPr="00791F6D">
        <w:t>Tăng hiệu quả khám chữa bệnh: Việc sắp xếp lịch khám hợp lý giúp giảm thời gian chờ đợi của bệnh nhân, tăng năng suất làm việc của bác sĩ.</w:t>
      </w:r>
    </w:p>
    <w:p w14:paraId="6342992B" w14:textId="2372B960" w:rsidR="00414EC1" w:rsidRDefault="00DE7F01" w:rsidP="00DE7F01">
      <w:pPr>
        <w:pStyle w:val="Heading3"/>
        <w:rPr>
          <w:lang w:val="vi-VN"/>
        </w:rPr>
      </w:pPr>
      <w:bookmarkStart w:id="65" w:name="_Toc186555165"/>
      <w:r>
        <w:rPr>
          <w:lang w:val="vi-VN"/>
        </w:rPr>
        <w:t>Quy trình nghiệp vụ đặt lịch trực tuyến</w:t>
      </w:r>
      <w:bookmarkEnd w:id="65"/>
    </w:p>
    <w:p w14:paraId="43B69BCF" w14:textId="32EBE60D" w:rsidR="00DE7F01" w:rsidRDefault="00EF67CD" w:rsidP="00DE7F01">
      <w:pPr>
        <w:pStyle w:val="Noidung"/>
      </w:pPr>
      <w:r>
        <w:t>Quy trình đặt lịch trực tuyến gồm các bước dưới đây:</w:t>
      </w:r>
    </w:p>
    <w:p w14:paraId="72EE1759" w14:textId="5F71CFC4" w:rsidR="00EF67CD" w:rsidRPr="00EF67CD" w:rsidRDefault="00EF67CD" w:rsidP="00EF67CD">
      <w:pPr>
        <w:pStyle w:val="Noidung"/>
      </w:pPr>
      <w:r w:rsidRPr="00EF67CD">
        <w:t xml:space="preserve">Tìm Kiếm và Chọn </w:t>
      </w:r>
      <w:r w:rsidR="00692AB6">
        <w:t xml:space="preserve">Bệnh viện, </w:t>
      </w:r>
      <w:r w:rsidRPr="00EF67CD">
        <w:t>Bác Sĩ, Dịch Vụ</w:t>
      </w:r>
    </w:p>
    <w:p w14:paraId="33029D61" w14:textId="77777777" w:rsidR="00EF67CD" w:rsidRPr="00EF67CD" w:rsidRDefault="00EF67CD">
      <w:pPr>
        <w:pStyle w:val="Noidung"/>
        <w:numPr>
          <w:ilvl w:val="0"/>
          <w:numId w:val="19"/>
        </w:numPr>
      </w:pPr>
      <w:r w:rsidRPr="00EF67CD">
        <w:t>Tìm kiếm bác sĩ: Người bệnh có thể tìm kiếm bác sĩ theo chuyên khoa, tên bác sĩ hoặc các tiêu chí khác như kinh nghiệm, bằng cấp.</w:t>
      </w:r>
    </w:p>
    <w:p w14:paraId="065C6962" w14:textId="77777777" w:rsidR="00EF67CD" w:rsidRPr="00EF67CD" w:rsidRDefault="00EF67CD">
      <w:pPr>
        <w:pStyle w:val="Noidung"/>
        <w:numPr>
          <w:ilvl w:val="0"/>
          <w:numId w:val="19"/>
        </w:numPr>
      </w:pPr>
      <w:r w:rsidRPr="00EF67CD">
        <w:lastRenderedPageBreak/>
        <w:t>Chọn dịch vụ: Sau khi chọn bác sĩ, người bệnh sẽ chọn dịch vụ khám bệnh phù hợp với nhu cầu của mình.</w:t>
      </w:r>
    </w:p>
    <w:p w14:paraId="22439198" w14:textId="77777777" w:rsidR="00EF67CD" w:rsidRDefault="00EF67CD">
      <w:pPr>
        <w:pStyle w:val="Noidung"/>
        <w:numPr>
          <w:ilvl w:val="0"/>
          <w:numId w:val="19"/>
        </w:numPr>
      </w:pPr>
      <w:r w:rsidRPr="00EF67CD">
        <w:t>Xem lịch khám: Hệ thống sẽ hiển thị lịch khám của bác sĩ đã chọn, từ đó người bệnh có thể lựa chọn khung giờ phù hợp.</w:t>
      </w:r>
    </w:p>
    <w:p w14:paraId="13B76605" w14:textId="77777777" w:rsidR="00EF67CD" w:rsidRPr="00EF67CD" w:rsidRDefault="00EF67CD" w:rsidP="00EF67CD">
      <w:pPr>
        <w:pStyle w:val="Noidung"/>
      </w:pPr>
      <w:r w:rsidRPr="00EF67CD">
        <w:t>Đặt Lịch Khám</w:t>
      </w:r>
    </w:p>
    <w:p w14:paraId="7DD17AEB" w14:textId="77777777" w:rsidR="00EF67CD" w:rsidRPr="00EF67CD" w:rsidRDefault="00EF67CD">
      <w:pPr>
        <w:pStyle w:val="Noidung"/>
        <w:numPr>
          <w:ilvl w:val="0"/>
          <w:numId w:val="20"/>
        </w:numPr>
      </w:pPr>
      <w:r w:rsidRPr="00EF67CD">
        <w:t>Chọn ngày và giờ: Người bệnh chọn ngày và giờ khám mong muốn trong các khung giờ còn trống.</w:t>
      </w:r>
    </w:p>
    <w:p w14:paraId="686596E9" w14:textId="77777777" w:rsidR="00EF67CD" w:rsidRPr="00EF67CD" w:rsidRDefault="00EF67CD">
      <w:pPr>
        <w:pStyle w:val="Noidung"/>
        <w:numPr>
          <w:ilvl w:val="0"/>
          <w:numId w:val="20"/>
        </w:numPr>
      </w:pPr>
      <w:r w:rsidRPr="00EF67CD">
        <w:t>Nhập thông tin khám: Người bệnh nhập các thông tin liên quan đến lần khám như: lý do khám bệnh, bệnh sử (nếu có), thông tin về bảo hiểm y tế (nếu có).</w:t>
      </w:r>
    </w:p>
    <w:p w14:paraId="1C5B4722" w14:textId="77777777" w:rsidR="00EF67CD" w:rsidRPr="00EF67CD" w:rsidRDefault="00EF67CD">
      <w:pPr>
        <w:pStyle w:val="Noidung"/>
        <w:numPr>
          <w:ilvl w:val="0"/>
          <w:numId w:val="20"/>
        </w:numPr>
      </w:pPr>
      <w:r w:rsidRPr="00EF67CD">
        <w:t>Xác nhận đặt lịch: Sau khi hoàn tất các thông tin, người bệnh tiến hành xác nhận đặt lịch.</w:t>
      </w:r>
    </w:p>
    <w:p w14:paraId="3A1F1C3B" w14:textId="77777777" w:rsidR="00EF67CD" w:rsidRPr="00EF67CD" w:rsidRDefault="00EF67CD" w:rsidP="00EF67CD">
      <w:pPr>
        <w:pStyle w:val="Noidung"/>
      </w:pPr>
      <w:r w:rsidRPr="00EF67CD">
        <w:t>Đến Khám</w:t>
      </w:r>
    </w:p>
    <w:p w14:paraId="568AE18B" w14:textId="313E1DCE" w:rsidR="00EF67CD" w:rsidRPr="00EF67CD" w:rsidRDefault="00EF67CD">
      <w:pPr>
        <w:pStyle w:val="Noidung"/>
        <w:numPr>
          <w:ilvl w:val="0"/>
          <w:numId w:val="21"/>
        </w:numPr>
      </w:pPr>
      <w:r w:rsidRPr="00EF67CD">
        <w:t xml:space="preserve">Đến đúng giờ: Người bệnh đến </w:t>
      </w:r>
      <w:r w:rsidR="00DF05B5">
        <w:t>bệnh viện</w:t>
      </w:r>
      <w:r w:rsidRPr="00EF67CD">
        <w:t xml:space="preserve"> đúng giờ đã đặt lịch.</w:t>
      </w:r>
    </w:p>
    <w:p w14:paraId="28FB70BB" w14:textId="77777777" w:rsidR="00EF67CD" w:rsidRPr="00EF67CD" w:rsidRDefault="00EF67CD">
      <w:pPr>
        <w:pStyle w:val="Noidung"/>
        <w:numPr>
          <w:ilvl w:val="0"/>
          <w:numId w:val="21"/>
        </w:numPr>
      </w:pPr>
      <w:r w:rsidRPr="00EF67CD">
        <w:t>Làm thủ tục: Người bệnh làm thủ tục khám bệnh tại quầy tiếp đón và xuất trình phiếu hẹn khám.</w:t>
      </w:r>
    </w:p>
    <w:p w14:paraId="51208A9A" w14:textId="77777777" w:rsidR="00EF67CD" w:rsidRPr="00EF67CD" w:rsidRDefault="00EF67CD">
      <w:pPr>
        <w:pStyle w:val="Noidung"/>
        <w:numPr>
          <w:ilvl w:val="0"/>
          <w:numId w:val="21"/>
        </w:numPr>
      </w:pPr>
      <w:r w:rsidRPr="00EF67CD">
        <w:t>Khám bệnh: Người bệnh sẽ được bác sĩ khám và tư vấn.</w:t>
      </w:r>
    </w:p>
    <w:p w14:paraId="79057782" w14:textId="741E60A0" w:rsidR="00A740F1" w:rsidRPr="003B14DB" w:rsidRDefault="000E39BE" w:rsidP="006B48E0">
      <w:pPr>
        <w:pStyle w:val="Heading2"/>
      </w:pPr>
      <w:bookmarkStart w:id="66" w:name="_Toc186555166"/>
      <w:r>
        <w:rPr>
          <w:lang w:val="vi-VN"/>
        </w:rPr>
        <w:t>Giới thiệu</w:t>
      </w:r>
      <w:r w:rsidR="008E3C0E">
        <w:rPr>
          <w:lang w:val="vi-VN"/>
        </w:rPr>
        <w:t xml:space="preserve"> về SQL và hệ quản trị SQL Server</w:t>
      </w:r>
      <w:bookmarkEnd w:id="66"/>
    </w:p>
    <w:p w14:paraId="61C6A4BE" w14:textId="2087F4F5" w:rsidR="003B14DB" w:rsidRDefault="000E39BE" w:rsidP="007E1507">
      <w:pPr>
        <w:pStyle w:val="Heading3"/>
        <w:rPr>
          <w:lang w:val="vi-VN"/>
        </w:rPr>
      </w:pPr>
      <w:bookmarkStart w:id="67" w:name="_Toc186555167"/>
      <w:r>
        <w:rPr>
          <w:lang w:val="vi-VN"/>
        </w:rPr>
        <w:t xml:space="preserve">Giới thiệu về </w:t>
      </w:r>
      <w:r w:rsidR="008E3C0E">
        <w:rPr>
          <w:lang w:val="vi-VN"/>
        </w:rPr>
        <w:t>SQL</w:t>
      </w:r>
      <w:bookmarkEnd w:id="67"/>
    </w:p>
    <w:p w14:paraId="532521B3" w14:textId="57945D4A" w:rsidR="000E39BE" w:rsidRDefault="000E39BE" w:rsidP="000E39BE">
      <w:pPr>
        <w:pStyle w:val="Heading4"/>
        <w:rPr>
          <w:lang w:val="vi-VN"/>
        </w:rPr>
      </w:pPr>
      <w:bookmarkStart w:id="68" w:name="_Toc186555168"/>
      <w:r>
        <w:rPr>
          <w:lang w:val="vi-VN"/>
        </w:rPr>
        <w:t xml:space="preserve">Sơ </w:t>
      </w:r>
      <w:r w:rsidR="005D7169">
        <w:rPr>
          <w:lang w:val="vi-VN"/>
        </w:rPr>
        <w:t>lược</w:t>
      </w:r>
      <w:r>
        <w:rPr>
          <w:lang w:val="vi-VN"/>
        </w:rPr>
        <w:t xml:space="preserve"> về SQL</w:t>
      </w:r>
      <w:bookmarkEnd w:id="68"/>
    </w:p>
    <w:p w14:paraId="0EF25FCC" w14:textId="6B196175" w:rsidR="00252ED2" w:rsidRPr="00252ED2" w:rsidRDefault="00252ED2" w:rsidP="00252ED2">
      <w:pPr>
        <w:pStyle w:val="Noidung"/>
      </w:pPr>
      <w:r w:rsidRPr="00252ED2">
        <w:rPr>
          <w:rStyle w:val="Strong"/>
          <w:b w:val="0"/>
          <w:bCs w:val="0"/>
        </w:rPr>
        <w:t xml:space="preserve">SQL </w:t>
      </w:r>
      <w:r w:rsidRPr="00252ED2">
        <w:t>viết tắt của </w:t>
      </w:r>
      <w:r w:rsidRPr="00252ED2">
        <w:rPr>
          <w:rStyle w:val="Strong"/>
          <w:b w:val="0"/>
          <w:bCs w:val="0"/>
        </w:rPr>
        <w:t>Structured Query Language</w:t>
      </w:r>
      <w:r w:rsidRPr="00252ED2">
        <w:t xml:space="preserve"> là ngôn ngữ truy vấn có cấu trúc. Nó là một ngôn ngữ, là tập hợp các lệnh để tương tác với cơ sở dữ liệu. Dùng để lưu trữ, thao tác và truy xuất dữ liệu được lưu trữ trong một cơ sở dữ liệu quan hệ. Trong thực tế, SQL là ngôn ngữ chuẩn được sử dụng hầu hết cho hệ cơ sở dữ liệu quan hệ. Tất cả các hệ thống quản lý cơ sở dữ liệu quan hệ (RDMS) như MySQL, MS Access, Oracle, Postgres và SQL Server… đều sử dụng SQL làm ngôn ngữ cơ sở dữ liệu </w:t>
      </w:r>
      <w:r w:rsidR="00404F8F">
        <w:t>chuẩn</w:t>
      </w:r>
      <w:r w:rsidR="00404F8F">
        <w:fldChar w:fldCharType="begin"/>
      </w:r>
      <w:r w:rsidR="00404F8F">
        <w:instrText xml:space="preserve"> ADDIN ZOTERO_ITEM CSL_CITATION {"citationID":"uAtj9Lr3","properties":{"formattedCitation":"[1]","plainCitation":"[1]","noteIndex":0},"citationItems":[{"id":93,"uris":["http://zotero.org/users/local/spty5A6U/items/E7EPGQS6"],"itemData":{"id":93,"type":"book","abstract":"SQL is the international standard language for creating and maintaining relational databases. This book is a compendium of information about SQL and relational database design, development, and maintenance. The nine mini-books cover the full spectrum of issues that arise in building, using, and maintaining relational database systems. Book I: SQL Concepts Book II: Relational Database Development Book III: SQL Queries Book IV: Data Security Book V: SQL and Programming Book VI: SQL and XML Book VII: Database Tuning Overview Book VIII: Appendixes","ISBN":"978-0-470-17554-5","language":"en","note":"Google-Books-ID: YQVS5AhCcfUC","number-of-pages":"722","publisher":"John Wiley &amp; Sons","source":"Google Books","title":"SQL All-in-One Desk Reference For Dummies","author":[{"family":"Taylor","given":"Allen G."}],"issued":{"date-parts":[["2007",6,15]]}}}],"schema":"https://github.com/citation-style-language/schema/raw/master/csl-citation.json"} </w:instrText>
      </w:r>
      <w:r w:rsidR="00404F8F">
        <w:fldChar w:fldCharType="separate"/>
      </w:r>
      <w:r w:rsidR="00404F8F" w:rsidRPr="00404F8F">
        <w:t>[1]</w:t>
      </w:r>
      <w:r w:rsidR="00404F8F">
        <w:fldChar w:fldCharType="end"/>
      </w:r>
      <w:r w:rsidRPr="00252ED2">
        <w:t>.</w:t>
      </w:r>
    </w:p>
    <w:p w14:paraId="0351BBA0" w14:textId="1D508AC9" w:rsidR="00252ED2" w:rsidRDefault="00252ED2" w:rsidP="00252ED2">
      <w:pPr>
        <w:pStyle w:val="Noidung"/>
      </w:pPr>
      <w:r w:rsidRPr="00252ED2">
        <w:t xml:space="preserve">Hầu như công ty nào lớn cũng cần xây dựng một hệ thống để lưu trữ cơ sở dữ liệu. Mọi thứ trong cơ sở dữ liệu này sẽ được diễn tả ra thành nhiều bảng, có mối quan </w:t>
      </w:r>
      <w:r w:rsidRPr="00252ED2">
        <w:lastRenderedPageBreak/>
        <w:t>hệ với nhau. Để truy vấn và lấy dữ liệu từ các bảng này nhằm tổng hợp thành thông tin nào đó, người ta dùng đến SQL thông qua các câu query</w:t>
      </w:r>
      <w:r w:rsidR="00404F8F">
        <w:fldChar w:fldCharType="begin"/>
      </w:r>
      <w:r w:rsidR="00404F8F">
        <w:instrText xml:space="preserve"> ADDIN ZOTERO_ITEM CSL_CITATION {"citationID":"6oKAS5MV","properties":{"formattedCitation":"[2]","plainCitation":"[2]","noteIndex":0},"citationItems":[{"id":91,"uris":["http://zotero.org/users/local/spty5A6U/items/C9YXBNBD"],"itemData":{"id":91,"type":"book","abstract":"\"Fundamentals of Database Systems introduces the fundamental concepts necessary for designing, using and implementing database systems and database applications. Emphasis is placed on the fundamentals of database modeling and design, the languages and models provided by the database management systems, and database system implementation techniques. The book is meant to be used as a textbook for a one- or two-semester course in database systems at the junior, senior, or graduate level, and as a reference book. The goal is to provide an in-depth and up-to-date presentation of the most important aspects of database systems and applications, and related technologies. It is assumed that readers are familiar with elementary programming and data-structuring concepts and that you have had some exposure to the basics of computer organization.\"--Descripción del editor.","ISBN":"978-93-325-8270-5","language":"en","note":"Google-Books-ID: s5d8zwEACAAJ","number-of-pages":"1242","publisher":"Pearson/Addison Wesley","source":"Google Books","title":"Fundamentals of Database Systems","author":[{"family":"Elmasri","given":"Ramez"}],"issued":{"date-parts":[["2017"]]}}}],"schema":"https://github.com/citation-style-language/schema/raw/master/csl-citation.json"} </w:instrText>
      </w:r>
      <w:r w:rsidR="00404F8F">
        <w:fldChar w:fldCharType="separate"/>
      </w:r>
      <w:r w:rsidR="00404F8F" w:rsidRPr="00404F8F">
        <w:t>[2]</w:t>
      </w:r>
      <w:r w:rsidR="00404F8F">
        <w:fldChar w:fldCharType="end"/>
      </w:r>
      <w:r w:rsidRPr="00252ED2">
        <w:t>.</w:t>
      </w:r>
    </w:p>
    <w:p w14:paraId="042A9719" w14:textId="77777777" w:rsidR="00252ED2" w:rsidRDefault="00252ED2" w:rsidP="0092616E">
      <w:pPr>
        <w:jc w:val="center"/>
      </w:pPr>
      <w:r>
        <w:rPr>
          <w:noProof/>
        </w:rPr>
        <w:drawing>
          <wp:inline distT="0" distB="0" distL="0" distR="0" wp14:anchorId="3C60961C" wp14:editId="0283D70D">
            <wp:extent cx="4371975" cy="2459112"/>
            <wp:effectExtent l="0" t="0" r="0" b="0"/>
            <wp:docPr id="1668570288" name="Picture 7" descr="What is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QL Ser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2121" cy="2464819"/>
                    </a:xfrm>
                    <a:prstGeom prst="rect">
                      <a:avLst/>
                    </a:prstGeom>
                    <a:noFill/>
                    <a:ln>
                      <a:noFill/>
                    </a:ln>
                  </pic:spPr>
                </pic:pic>
              </a:graphicData>
            </a:graphic>
          </wp:inline>
        </w:drawing>
      </w:r>
    </w:p>
    <w:p w14:paraId="29E3A496" w14:textId="3FCD202A" w:rsidR="00252ED2" w:rsidRDefault="00252ED2" w:rsidP="00252ED2">
      <w:pPr>
        <w:pStyle w:val="Caption"/>
        <w:rPr>
          <w:lang w:val="vi-VN"/>
        </w:rPr>
      </w:pPr>
      <w:bookmarkStart w:id="69" w:name="_Toc186269145"/>
      <w:r w:rsidRPr="008F5B7F">
        <w:rPr>
          <w:lang w:val="fr-FR"/>
        </w:rPr>
        <w:t xml:space="preserve">Hình </w:t>
      </w:r>
      <w:r w:rsidR="00DA4E2A">
        <w:rPr>
          <w:lang w:val="fr-FR"/>
        </w:rPr>
        <w:fldChar w:fldCharType="begin"/>
      </w:r>
      <w:r w:rsidR="00DA4E2A">
        <w:rPr>
          <w:lang w:val="fr-FR"/>
        </w:rPr>
        <w:instrText xml:space="preserve"> STYLEREF 1 \s </w:instrText>
      </w:r>
      <w:r w:rsidR="00DA4E2A">
        <w:rPr>
          <w:lang w:val="fr-FR"/>
        </w:rPr>
        <w:fldChar w:fldCharType="separate"/>
      </w:r>
      <w:r w:rsidR="00E171EE">
        <w:rPr>
          <w:noProof/>
          <w:lang w:val="fr-FR"/>
        </w:rPr>
        <w:t>2</w:t>
      </w:r>
      <w:r w:rsidR="00DA4E2A">
        <w:rPr>
          <w:lang w:val="fr-FR"/>
        </w:rPr>
        <w:fldChar w:fldCharType="end"/>
      </w:r>
      <w:r w:rsidR="00DA4E2A">
        <w:rPr>
          <w:lang w:val="fr-FR"/>
        </w:rPr>
        <w:t>.</w:t>
      </w:r>
      <w:r w:rsidR="00DA4E2A">
        <w:rPr>
          <w:lang w:val="fr-FR"/>
        </w:rPr>
        <w:fldChar w:fldCharType="begin"/>
      </w:r>
      <w:r w:rsidR="00DA4E2A">
        <w:rPr>
          <w:lang w:val="fr-FR"/>
        </w:rPr>
        <w:instrText xml:space="preserve"> SEQ Hình \* ARABIC \s 1 </w:instrText>
      </w:r>
      <w:r w:rsidR="00DA4E2A">
        <w:rPr>
          <w:lang w:val="fr-FR"/>
        </w:rPr>
        <w:fldChar w:fldCharType="separate"/>
      </w:r>
      <w:r w:rsidR="00E171EE">
        <w:rPr>
          <w:noProof/>
          <w:lang w:val="fr-FR"/>
        </w:rPr>
        <w:t>1</w:t>
      </w:r>
      <w:r w:rsidR="00DA4E2A">
        <w:rPr>
          <w:lang w:val="fr-FR"/>
        </w:rPr>
        <w:fldChar w:fldCharType="end"/>
      </w:r>
      <w:r>
        <w:rPr>
          <w:lang w:val="vi-VN"/>
        </w:rPr>
        <w:t xml:space="preserve"> </w:t>
      </w:r>
      <w:r w:rsidRPr="008F5B7F">
        <w:rPr>
          <w:lang w:val="fr-FR"/>
        </w:rPr>
        <w:t>SQL</w:t>
      </w:r>
      <w:r>
        <w:rPr>
          <w:lang w:val="vi-VN"/>
        </w:rPr>
        <w:t xml:space="preserve"> là gì</w:t>
      </w:r>
      <w:bookmarkEnd w:id="69"/>
      <w:r>
        <w:rPr>
          <w:lang w:val="vi-VN"/>
        </w:rPr>
        <w:t xml:space="preserve"> </w:t>
      </w:r>
    </w:p>
    <w:p w14:paraId="033B617C" w14:textId="47844ECD" w:rsidR="00302E71" w:rsidRPr="00107DF5" w:rsidRDefault="00107DF5" w:rsidP="00302E71">
      <w:pPr>
        <w:jc w:val="center"/>
        <w:rPr>
          <w:i/>
          <w:iCs/>
          <w:lang w:val="vi-VN"/>
        </w:rPr>
      </w:pPr>
      <w:r w:rsidRPr="00107DF5">
        <w:rPr>
          <w:i/>
          <w:iCs/>
          <w:lang w:val="vi-VN"/>
        </w:rPr>
        <w:t>(</w:t>
      </w:r>
      <w:r w:rsidR="00302E71" w:rsidRPr="00107DF5">
        <w:rPr>
          <w:i/>
          <w:iCs/>
          <w:lang w:val="vi-VN"/>
        </w:rPr>
        <w:t>Nguồn: https://hocvienkaro.com/san-pham/sql/</w:t>
      </w:r>
      <w:r w:rsidRPr="00107DF5">
        <w:rPr>
          <w:i/>
          <w:iCs/>
          <w:lang w:val="vi-VN"/>
        </w:rPr>
        <w:t>)</w:t>
      </w:r>
    </w:p>
    <w:p w14:paraId="40BF6CF1" w14:textId="77777777" w:rsidR="00252ED2" w:rsidRDefault="00252ED2" w:rsidP="00252ED2">
      <w:pPr>
        <w:pStyle w:val="Heading4"/>
        <w:rPr>
          <w:lang w:val="vi-VN"/>
        </w:rPr>
      </w:pPr>
      <w:bookmarkStart w:id="70" w:name="_Toc186555169"/>
      <w:r>
        <w:rPr>
          <w:lang w:val="vi-VN"/>
        </w:rPr>
        <w:t>Lịch sử phát triển</w:t>
      </w:r>
      <w:bookmarkEnd w:id="70"/>
    </w:p>
    <w:p w14:paraId="3C501440" w14:textId="305C3950" w:rsidR="00252ED2" w:rsidRDefault="00252ED2" w:rsidP="00252ED2">
      <w:pPr>
        <w:pStyle w:val="Noidung"/>
      </w:pPr>
      <w:r w:rsidRPr="00252ED2">
        <w:t xml:space="preserve">Vào những năm 70, SQL được hình thành từ ngôn ngữ SEQUEL 2 bởi IBM theo mô hình Codd tại một trung tâm nghiên cứu ở California cho hệ thống cơ sở dữ liệu lớn. Những ngày đầu SQL được sử dụng chạy trên các máy đơn lẻ. Song do tốc độ phát triển vượt bậc một cách nhanh chóng của nhu cầu xây dựng cơ sở dữ liệu lớn (CSDL) theo mô hình khách chủ (theo mô hình này thì toàn bộ CSDL được tập trung trên máy chủ web (Server). </w:t>
      </w:r>
    </w:p>
    <w:p w14:paraId="058C3359" w14:textId="6E9A9B98" w:rsidR="00252ED2" w:rsidRDefault="00252ED2" w:rsidP="00252ED2">
      <w:pPr>
        <w:pStyle w:val="Noidung"/>
      </w:pPr>
      <w:r w:rsidRPr="00252ED2">
        <w:t xml:space="preserve">Bất kỳ thao tác xử lý dữ liệu nào cũng được thực hiện trên máy chủ bằng các lệnh SQL. Máy trạm chỉ giữ chức năng cập nhật hoặc thu thập thông tin từ máy chủ. Ngày nay với sự có mặt của SQL đã hỗ trợ nhiều cho hầu hết các ngôn ngữ lập trình bậc cao. Nhất là về mảng Internet thì SQL càng khẳng định vai trò quan trọng hơn. Nó được sử dụng để nhanh chóng tạo ra các trang web động. </w:t>
      </w:r>
    </w:p>
    <w:p w14:paraId="7EB10853" w14:textId="2716851B" w:rsidR="00252ED2" w:rsidRDefault="00252ED2" w:rsidP="00252ED2">
      <w:pPr>
        <w:pStyle w:val="Noidung"/>
      </w:pPr>
      <w:r w:rsidRPr="00252ED2">
        <w:t xml:space="preserve">SQL đã được viện tiêu chuẩn Quốc gia Mỹ (ANSI) và viện tiêu chuẩn quốc tế (ISO) chấp nhận như một ngôn ngữ đại diện chuẩn CSDL quan hệ, nhưng cho đến nay các tiêu chuẩn này vẫn chưa hoàn thiện. Nên các SQL nhúng trong các ngôn ngữ lập trình khác nhau đã được bổ sung các SQL chuẩn, để phù hợp với các ứng dụng. Do vậy mới thấy sự khác nhau rõ rệt giữa các </w:t>
      </w:r>
      <w:r w:rsidR="00C73F83">
        <w:t>SQL</w:t>
      </w:r>
      <w:r w:rsidR="00404F8F">
        <w:fldChar w:fldCharType="begin"/>
      </w:r>
      <w:r w:rsidR="00404F8F">
        <w:instrText xml:space="preserve"> ADDIN ZOTERO_ITEM CSL_CITATION {"citationID":"lOE77Eno","properties":{"formattedCitation":"[3]","plainCitation":"[3]","noteIndex":0},"citationItems":[{"id":64,"uris":["http://zotero.org/users/local/spty5A6U/items/JTQPT3WG"],"itemData":{"id":64,"type":"entry-encyclopedia","abstract":"SQL ( , hoặc  ; viết tắt của Structured Query Language), dịch là Ngôn ngữ truy vấn mang tính cấu trúc, là một loại ngôn ngữ máy tính phổ biến để tạo, sửa, và lấy dữ liệu từ một hệ quản trị cơ sở dữ liệu quan hệ. Ngôn ngữ này phát triển vượt xa so với mục đích ban đầu là để phục vụ các hệ quản trị cơ sở dữ liệu đối tượng-quan hệ. Nó là một tiêu chuẩn ANSI/ISO.","container-title":"Wikipedia tiếng Việt","language":"vi","license":"Creative Commons Attribution-ShareAlike License","note":"Page Version ID: 70401446","source":"Wikipedia","title":"SQL","URL":"https://vi.wikipedia.org/w/index.php?title=SQL&amp;oldid=70401446","accessed":{"date-parts":[["2024",11,9]]},"issued":{"date-parts":[["2023",7,3]]}}}],"schema":"https://github.com/citation-style-language/schema/raw/master/csl-citation.json"} </w:instrText>
      </w:r>
      <w:r w:rsidR="00404F8F">
        <w:fldChar w:fldCharType="separate"/>
      </w:r>
      <w:r w:rsidR="00404F8F" w:rsidRPr="00404F8F">
        <w:t>[3]</w:t>
      </w:r>
      <w:r w:rsidR="00404F8F">
        <w:fldChar w:fldCharType="end"/>
      </w:r>
      <w:r w:rsidR="00C73F83">
        <w:t>.</w:t>
      </w:r>
    </w:p>
    <w:p w14:paraId="07D3C522" w14:textId="77777777" w:rsidR="00C73F83" w:rsidRDefault="00C73F83" w:rsidP="0092616E">
      <w:pPr>
        <w:jc w:val="center"/>
      </w:pPr>
      <w:r>
        <w:rPr>
          <w:noProof/>
        </w:rPr>
        <w:lastRenderedPageBreak/>
        <w:drawing>
          <wp:inline distT="0" distB="0" distL="0" distR="0" wp14:anchorId="467BAA9A" wp14:editId="1E3B77B2">
            <wp:extent cx="4471988" cy="3000196"/>
            <wp:effectExtent l="0" t="0" r="5080" b="0"/>
            <wp:docPr id="761933767" name="Picture 8" descr="SQL là gì? Sự khác nhau giữa NoSQL và NewSQL - Gimas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QL là gì? Sự khác nhau giữa NoSQL và NewSQL - Gimasy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1022" cy="3012966"/>
                    </a:xfrm>
                    <a:prstGeom prst="rect">
                      <a:avLst/>
                    </a:prstGeom>
                    <a:noFill/>
                    <a:ln>
                      <a:noFill/>
                    </a:ln>
                  </pic:spPr>
                </pic:pic>
              </a:graphicData>
            </a:graphic>
          </wp:inline>
        </w:drawing>
      </w:r>
    </w:p>
    <w:p w14:paraId="3E3CB2AC" w14:textId="71EAA31E" w:rsidR="00C73F83" w:rsidRPr="00C73F83" w:rsidRDefault="00C73F83" w:rsidP="00C73F83">
      <w:pPr>
        <w:pStyle w:val="Caption"/>
        <w:rPr>
          <w:lang w:val="vi-VN"/>
        </w:rPr>
      </w:pPr>
      <w:bookmarkStart w:id="71" w:name="_Toc186269146"/>
      <w:r w:rsidRPr="004266D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2</w:t>
      </w:r>
      <w:r w:rsidR="00DA4E2A">
        <w:rPr>
          <w:lang w:val="vi-VN"/>
        </w:rPr>
        <w:fldChar w:fldCharType="end"/>
      </w:r>
      <w:r>
        <w:rPr>
          <w:lang w:val="vi-VN"/>
        </w:rPr>
        <w:t xml:space="preserve"> Lịch sử SQL</w:t>
      </w:r>
      <w:bookmarkEnd w:id="71"/>
    </w:p>
    <w:p w14:paraId="12DBBD31" w14:textId="5B0368E4" w:rsidR="00252ED2" w:rsidRPr="00107DF5" w:rsidRDefault="00107DF5" w:rsidP="00252ED2">
      <w:pPr>
        <w:pStyle w:val="Noidung"/>
        <w:rPr>
          <w:i/>
          <w:iCs/>
        </w:rPr>
      </w:pPr>
      <w:r w:rsidRPr="00107DF5">
        <w:rPr>
          <w:i/>
          <w:iCs/>
        </w:rPr>
        <w:t>(</w:t>
      </w:r>
      <w:r w:rsidR="00302E71" w:rsidRPr="00107DF5">
        <w:rPr>
          <w:i/>
          <w:iCs/>
        </w:rPr>
        <w:t>Nguồn: https://azure.microsoft.com/en-us/products/azure-</w:t>
      </w:r>
      <w:r w:rsidRPr="00107DF5">
        <w:rPr>
          <w:i/>
          <w:iCs/>
        </w:rPr>
        <w:t>sql)</w:t>
      </w:r>
    </w:p>
    <w:p w14:paraId="14B5E5E1" w14:textId="553A46DA" w:rsidR="000E39BE" w:rsidRDefault="00C73F83" w:rsidP="000E39BE">
      <w:pPr>
        <w:pStyle w:val="Heading4"/>
        <w:rPr>
          <w:lang w:val="vi-VN"/>
        </w:rPr>
      </w:pPr>
      <w:bookmarkStart w:id="72" w:name="_Toc186555170"/>
      <w:r>
        <w:rPr>
          <w:lang w:val="vi-VN"/>
        </w:rPr>
        <w:t>Các khái niệm cơ bản trong SQL</w:t>
      </w:r>
      <w:bookmarkEnd w:id="72"/>
    </w:p>
    <w:p w14:paraId="65B07E5B" w14:textId="486DBA25" w:rsidR="00C73F83" w:rsidRPr="003166DD" w:rsidRDefault="00560267" w:rsidP="003166DD">
      <w:pPr>
        <w:pStyle w:val="Noidung"/>
      </w:pPr>
      <w:r w:rsidRPr="003166DD">
        <w:rPr>
          <w:b/>
          <w:bCs/>
        </w:rPr>
        <w:t>Khóa chính (primary key):</w:t>
      </w:r>
      <w:r w:rsidRPr="003166DD">
        <w:t xml:space="preserve"> Khóa chính hay còn gọi là khóa ràng buộc chính, được dùng để định danh một bản ghi trong bảng (table) có giá trị duy nhất, không được có giá trị giống nhau và bỏ trống ở trường được đánh khóa chính. Được dùng để thiết lập mối quan hệ (1-n)</w:t>
      </w:r>
      <w:r w:rsidR="00795C2F">
        <w:fldChar w:fldCharType="begin"/>
      </w:r>
      <w:r w:rsidR="00795C2F">
        <w:instrText xml:space="preserve"> ADDIN ZOTERO_ITEM CSL_CITATION {"citationID":"nQh4Y8Jq","properties":{"formattedCitation":"[4]","plainCitation":"[4]","noteIndex":0},"citationItems":[{"id":89,"uris":["http://zotero.org/users/local/spty5A6U/items/HWY89T6I"],"itemData":{"id":89,"type":"book","abstract":"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 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ISBN":"978-0-07-802215-9","language":"en","note":"Google-Books-ID: dc5HswEACAAJ","number-of-pages":"1376","publisher":"McGraw-Hill Education","source":"Google Books","title":"Database System Concepts","author":[{"family":"Korth","given":"Henry F."},{"family":"Sudarshan","given":"S."},{"family":"Professor","given":"Abraham Silberschatz"}],"issued":{"date-parts":[["2019",2,19]]}}}],"schema":"https://github.com/citation-style-language/schema/raw/master/csl-citation.json"} </w:instrText>
      </w:r>
      <w:r w:rsidR="00795C2F">
        <w:fldChar w:fldCharType="separate"/>
      </w:r>
      <w:r w:rsidR="00795C2F" w:rsidRPr="00795C2F">
        <w:t>[4]</w:t>
      </w:r>
      <w:r w:rsidR="00795C2F">
        <w:fldChar w:fldCharType="end"/>
      </w:r>
      <w:r w:rsidR="00795C2F">
        <w:t>.</w:t>
      </w:r>
    </w:p>
    <w:p w14:paraId="53007FDE" w14:textId="1F01FB9F" w:rsidR="00560267" w:rsidRPr="003166DD" w:rsidRDefault="00560267" w:rsidP="003166DD">
      <w:pPr>
        <w:pStyle w:val="Noidung"/>
      </w:pPr>
      <w:r w:rsidRPr="003166DD">
        <w:rPr>
          <w:b/>
          <w:bCs/>
        </w:rPr>
        <w:t>Khóa ngoại (foreign key):</w:t>
      </w:r>
      <w:r w:rsidRPr="003166DD">
        <w:t xml:space="preserve"> Khóa ngoại được xem như là con trỏ trỏ tới khóa chính của bảng khác</w:t>
      </w:r>
    </w:p>
    <w:p w14:paraId="6570051D" w14:textId="6FFCD642" w:rsidR="00560267" w:rsidRPr="003166DD" w:rsidRDefault="00560267" w:rsidP="003166DD">
      <w:pPr>
        <w:pStyle w:val="Noidung"/>
      </w:pPr>
      <w:r w:rsidRPr="003166DD">
        <w:rPr>
          <w:b/>
          <w:bCs/>
        </w:rPr>
        <w:t>Bảng (table):</w:t>
      </w:r>
      <w:r w:rsidRPr="003166DD">
        <w:t xml:space="preserve"> Dùng để lưu dữ liệu trong cơ sở dữ liệu, được tổ chức gồm các dòng, và các cột.</w:t>
      </w:r>
    </w:p>
    <w:p w14:paraId="17B0880D" w14:textId="2D87DE13" w:rsidR="00560267" w:rsidRPr="003166DD" w:rsidRDefault="00560267" w:rsidP="003166DD">
      <w:pPr>
        <w:pStyle w:val="Noidung"/>
      </w:pPr>
      <w:r w:rsidRPr="003166DD">
        <w:rPr>
          <w:b/>
          <w:bCs/>
        </w:rPr>
        <w:t>Cột (</w:t>
      </w:r>
      <w:r w:rsidR="003166DD" w:rsidRPr="003166DD">
        <w:rPr>
          <w:b/>
          <w:bCs/>
        </w:rPr>
        <w:t>column):</w:t>
      </w:r>
      <w:r w:rsidR="003166DD" w:rsidRPr="003166DD">
        <w:t xml:space="preserve"> Hay còn được gọi trường (field) được thiết kế để chứa tập dữ liệu, mô tả thuộc tính của mỗi thực thể trong </w:t>
      </w:r>
      <w:r w:rsidR="002D717B">
        <w:t>bảng</w:t>
      </w:r>
      <w:r w:rsidR="003166DD" w:rsidRPr="003166DD">
        <w:t>.</w:t>
      </w:r>
    </w:p>
    <w:p w14:paraId="424DF9D2" w14:textId="2A3C9A0A" w:rsidR="003166DD" w:rsidRPr="003166DD" w:rsidRDefault="003166DD" w:rsidP="003166DD">
      <w:pPr>
        <w:pStyle w:val="Noidung"/>
      </w:pPr>
      <w:r w:rsidRPr="003166DD">
        <w:rPr>
          <w:b/>
          <w:bCs/>
        </w:rPr>
        <w:t>Dòng (row):</w:t>
      </w:r>
      <w:r w:rsidRPr="003166DD">
        <w:t xml:space="preserve"> Hay còn được gọi là bản ghi (record) dùng để lưu các thông tin của các thực thể </w:t>
      </w:r>
      <w:r w:rsidR="002D717B">
        <w:t>trong bảng</w:t>
      </w:r>
      <w:r w:rsidRPr="003166DD">
        <w:t>.</w:t>
      </w:r>
    </w:p>
    <w:p w14:paraId="2E03B256" w14:textId="097E7472" w:rsidR="003166DD" w:rsidRDefault="003166DD" w:rsidP="003166DD">
      <w:pPr>
        <w:pStyle w:val="Noidung"/>
      </w:pPr>
      <w:r w:rsidRPr="003166DD">
        <w:rPr>
          <w:b/>
          <w:bCs/>
        </w:rPr>
        <w:t>Index:</w:t>
      </w:r>
      <w:r w:rsidRPr="003166DD">
        <w:t xml:space="preserve"> Chỉ mục trong table, để giúp tốc độ xử lý truy vấn tốt </w:t>
      </w:r>
      <w:r w:rsidR="0026616B">
        <w:t>hơn</w:t>
      </w:r>
      <w:r w:rsidR="00404F8F">
        <w:fldChar w:fldCharType="begin"/>
      </w:r>
      <w:r w:rsidR="00795C2F">
        <w:instrText xml:space="preserve"> ADDIN ZOTERO_ITEM CSL_CITATION {"citationID":"IzV3YW68","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rsidR="0026616B">
        <w:t>.</w:t>
      </w:r>
    </w:p>
    <w:p w14:paraId="529DEF94" w14:textId="468D3235" w:rsidR="003166DD" w:rsidRPr="003166DD" w:rsidRDefault="003166DD" w:rsidP="003166DD">
      <w:pPr>
        <w:pStyle w:val="Noidung"/>
        <w:rPr>
          <w:b/>
          <w:bCs/>
        </w:rPr>
      </w:pPr>
      <w:r w:rsidRPr="003166DD">
        <w:rPr>
          <w:b/>
          <w:bCs/>
          <w:lang w:val="en-US"/>
        </w:rPr>
        <w:t>Quan hệ trong SQL</w:t>
      </w:r>
    </w:p>
    <w:p w14:paraId="2869D347" w14:textId="449D12B1" w:rsidR="00560267" w:rsidRDefault="003166DD">
      <w:pPr>
        <w:pStyle w:val="Noidung"/>
        <w:numPr>
          <w:ilvl w:val="0"/>
          <w:numId w:val="4"/>
        </w:numPr>
      </w:pPr>
      <w:r>
        <w:t>Quan hệ 1 – 1:</w:t>
      </w:r>
      <w:r w:rsidR="002D717B">
        <w:t xml:space="preserve"> </w:t>
      </w:r>
      <w:r w:rsidR="002D717B" w:rsidRPr="002D717B">
        <w:t>được sử dụng để liên kết một bản ghi từ một bảng với một và chỉ một bản ghi trong một bảng khác.</w:t>
      </w:r>
    </w:p>
    <w:p w14:paraId="4CBEE2EC" w14:textId="1B104AE4" w:rsidR="003166DD" w:rsidRDefault="003166DD">
      <w:pPr>
        <w:pStyle w:val="Noidung"/>
        <w:numPr>
          <w:ilvl w:val="0"/>
          <w:numId w:val="4"/>
        </w:numPr>
      </w:pPr>
      <w:r>
        <w:lastRenderedPageBreak/>
        <w:t>Quan hệ 1 – n:</w:t>
      </w:r>
      <w:r w:rsidR="002D717B">
        <w:t xml:space="preserve"> </w:t>
      </w:r>
      <w:r w:rsidR="002D717B" w:rsidRPr="002D717B">
        <w:t xml:space="preserve">được sử dụng để liên kết một bản ghi từ một bảng với một </w:t>
      </w:r>
      <w:r w:rsidR="002D717B">
        <w:t>hoặc nhiều</w:t>
      </w:r>
      <w:r w:rsidR="002D717B" w:rsidRPr="002D717B">
        <w:t xml:space="preserve"> bản ghi trong một bảng khác.</w:t>
      </w:r>
    </w:p>
    <w:p w14:paraId="0E5B8594" w14:textId="6FC3148C" w:rsidR="003166DD" w:rsidRDefault="003166DD">
      <w:pPr>
        <w:pStyle w:val="Noidung"/>
        <w:numPr>
          <w:ilvl w:val="0"/>
          <w:numId w:val="4"/>
        </w:numPr>
      </w:pPr>
      <w:r>
        <w:t xml:space="preserve">Quan hệ n – n: </w:t>
      </w:r>
      <w:r w:rsidR="002D717B" w:rsidRPr="002D717B">
        <w:t>được sử dụng để liên kết một</w:t>
      </w:r>
      <w:r w:rsidR="002D717B">
        <w:t xml:space="preserve"> hoặc nhiều</w:t>
      </w:r>
      <w:r w:rsidR="002D717B" w:rsidRPr="002D717B">
        <w:t xml:space="preserve"> bản ghi từ một bảng với </w:t>
      </w:r>
      <w:r w:rsidR="002D717B">
        <w:t>một hoặc nhiều</w:t>
      </w:r>
      <w:r w:rsidR="002D717B" w:rsidRPr="002D717B">
        <w:t xml:space="preserve"> bản ghi trong một bảng khác</w:t>
      </w:r>
      <w:r w:rsidR="00404F8F">
        <w:fldChar w:fldCharType="begin"/>
      </w:r>
      <w:r w:rsidR="00795C2F">
        <w:instrText xml:space="preserve"> ADDIN ZOTERO_ITEM CSL_CITATION {"citationID":"nYyfL3Q3","properties":{"formattedCitation":"[6]","plainCitation":"[6]","noteIndex":0},"citationItems":[{"id":87,"uris":["http://zotero.org/users/local/spty5A6U/items/2UT5Y7MJ"],"itemData":{"id":87,"type":"book","abstract":"This new edition of Database Modeling &amp; Design continues to focus on the techniques for relational database design introduced in previous editions, starting with the entity-relationship (ER) approach for data requirements specification and conceptual modeling. Author Toby Teorey then looks ahead to the common properties in data modeling and operations shared among the relational model and advanced database technologies such as the object-oriented, temporal, and multimedia models. A full chapter is devoted to database design techniques for data warehousing and online analytical processing (OLAP).Teorey covers the database life cycle from requirements analysis and logical design to physical design for local, distributed, and multidatabases. The discussion of basic principles is supplemented with a common, running example: a company personnel and project database based on real-life experiences and classroom testing.Written for both the novice and the professional database designer, this book is the essential resource for database modeling, including the building of standard SQL data definitions. The design rules set forth in this book are applicable to any SQL-based system, including IBM DB2, Oracle V8.0, Informix IDS-UDO, Microsoft Access, Microsoft SQL Server, and Sybase Adaptive Server Enterprise. * Continued focus on relational model* Integration of information about data warehouse and OLAP, plus other advanced database technologies, including object oriented, multimedia, and temporal database* Discussion of basic principles is supplemented by examples based on real life cases","ISBN":"978-1-55860-500-8","language":"en","note":"Google-Books-ID: Vaf8t82flL8C","number-of-pages":"390","publisher":"Morgan Kaufmann","source":"Google Books","title":"Database Modeling and Design","author":[{"family":"Teorey","given":"Toby J."}],"issued":{"date-parts":[["1999"]]}}}],"schema":"https://github.com/citation-style-language/schema/raw/master/csl-citation.json"} </w:instrText>
      </w:r>
      <w:r w:rsidR="00404F8F">
        <w:fldChar w:fldCharType="separate"/>
      </w:r>
      <w:r w:rsidR="00795C2F" w:rsidRPr="00795C2F">
        <w:t>[6]</w:t>
      </w:r>
      <w:r w:rsidR="00404F8F">
        <w:fldChar w:fldCharType="end"/>
      </w:r>
      <w:r w:rsidR="002D717B" w:rsidRPr="002D717B">
        <w:t>.</w:t>
      </w:r>
    </w:p>
    <w:p w14:paraId="40CA200F" w14:textId="7A884701" w:rsidR="003166DD" w:rsidRDefault="003166DD" w:rsidP="003166DD">
      <w:pPr>
        <w:pStyle w:val="Noidung"/>
      </w:pPr>
      <w:r w:rsidRPr="003166DD">
        <w:rPr>
          <w:b/>
          <w:bCs/>
        </w:rPr>
        <w:t>Quan hệ</w:t>
      </w:r>
      <w:r w:rsidRPr="003166DD">
        <w:t xml:space="preserve"> </w:t>
      </w:r>
      <w:r w:rsidRPr="003166DD">
        <w:rPr>
          <w:b/>
          <w:bCs/>
        </w:rPr>
        <w:t>(relationship):</w:t>
      </w:r>
      <w:r w:rsidRPr="003166DD">
        <w:t xml:space="preserve"> Mối quan hệ liên kết giữa các bảng trong </w:t>
      </w:r>
      <w:r>
        <w:t>cơ sở dữ liệu.</w:t>
      </w:r>
    </w:p>
    <w:p w14:paraId="352A2F4B" w14:textId="77777777" w:rsidR="003545AB" w:rsidRDefault="003545AB" w:rsidP="0092616E">
      <w:pPr>
        <w:jc w:val="center"/>
      </w:pPr>
      <w:r>
        <w:rPr>
          <w:noProof/>
        </w:rPr>
        <w:drawing>
          <wp:inline distT="0" distB="0" distL="0" distR="0" wp14:anchorId="1D83471E" wp14:editId="1A0C0E2B">
            <wp:extent cx="4351020" cy="2333579"/>
            <wp:effectExtent l="0" t="0" r="0" b="0"/>
            <wp:docPr id="838700439" name="Picture 10" descr="Database schema là gì? Cách tổ chức lược đồ cơ sở dữ liệu tối ưu - ITviec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base schema là gì? Cách tổ chức lược đồ cơ sở dữ liệu tối ưu - ITviec  Blo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2088" cy="2403875"/>
                    </a:xfrm>
                    <a:prstGeom prst="rect">
                      <a:avLst/>
                    </a:prstGeom>
                    <a:noFill/>
                    <a:ln>
                      <a:noFill/>
                    </a:ln>
                  </pic:spPr>
                </pic:pic>
              </a:graphicData>
            </a:graphic>
          </wp:inline>
        </w:drawing>
      </w:r>
    </w:p>
    <w:p w14:paraId="2F28196A" w14:textId="712CA7ED" w:rsidR="003545AB" w:rsidRDefault="003545AB" w:rsidP="003545AB">
      <w:pPr>
        <w:pStyle w:val="Caption"/>
        <w:rPr>
          <w:lang w:val="vi-VN"/>
        </w:rPr>
      </w:pPr>
      <w:bookmarkStart w:id="73" w:name="_Toc186269147"/>
      <w:r w:rsidRPr="009E042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3</w:t>
      </w:r>
      <w:r w:rsidR="00DA4E2A">
        <w:rPr>
          <w:lang w:val="vi-VN"/>
        </w:rPr>
        <w:fldChar w:fldCharType="end"/>
      </w:r>
      <w:r>
        <w:rPr>
          <w:lang w:val="vi-VN"/>
        </w:rPr>
        <w:t xml:space="preserve"> Quan hệ trong cơ sở dữ liệu</w:t>
      </w:r>
      <w:bookmarkEnd w:id="73"/>
    </w:p>
    <w:p w14:paraId="4CBBCC6F" w14:textId="75AEB226" w:rsidR="004B5356" w:rsidRPr="00107DF5" w:rsidRDefault="00107DF5" w:rsidP="008F5B7F">
      <w:pPr>
        <w:jc w:val="center"/>
        <w:rPr>
          <w:i/>
          <w:iCs/>
          <w:lang w:val="vi-VN"/>
        </w:rPr>
      </w:pPr>
      <w:r w:rsidRPr="00107DF5">
        <w:rPr>
          <w:i/>
          <w:iCs/>
          <w:lang w:val="vi-VN"/>
        </w:rPr>
        <w:t>(</w:t>
      </w:r>
      <w:r w:rsidR="004B5356" w:rsidRPr="00107DF5">
        <w:rPr>
          <w:i/>
          <w:iCs/>
          <w:lang w:val="vi-VN"/>
        </w:rPr>
        <w:t>Nguồn: https://itviec.com/blog/database-schema-luoc-do-co-so-du-lieu/</w:t>
      </w:r>
      <w:r w:rsidRPr="00107DF5">
        <w:rPr>
          <w:i/>
          <w:iCs/>
          <w:lang w:val="vi-VN"/>
        </w:rPr>
        <w:t>)</w:t>
      </w:r>
    </w:p>
    <w:p w14:paraId="3AEBAF6A" w14:textId="564236E5" w:rsidR="000E39BE" w:rsidRDefault="00513744" w:rsidP="000E39BE">
      <w:pPr>
        <w:pStyle w:val="Heading4"/>
        <w:rPr>
          <w:lang w:val="vi-VN"/>
        </w:rPr>
      </w:pPr>
      <w:bookmarkStart w:id="74" w:name="_Toc186555171"/>
      <w:r>
        <w:rPr>
          <w:lang w:val="vi-VN"/>
        </w:rPr>
        <w:t>Các</w:t>
      </w:r>
      <w:r w:rsidR="000E39BE">
        <w:rPr>
          <w:lang w:val="vi-VN"/>
        </w:rPr>
        <w:t xml:space="preserve"> </w:t>
      </w:r>
      <w:r w:rsidR="003545AB">
        <w:rPr>
          <w:lang w:val="vi-VN"/>
        </w:rPr>
        <w:t>nhóm</w:t>
      </w:r>
      <w:r w:rsidR="000E39BE">
        <w:rPr>
          <w:lang w:val="vi-VN"/>
        </w:rPr>
        <w:t xml:space="preserve"> lệnh SQL</w:t>
      </w:r>
      <w:bookmarkEnd w:id="74"/>
    </w:p>
    <w:p w14:paraId="5FA9E7F9" w14:textId="1749CDF0" w:rsidR="003545AB" w:rsidRDefault="003545AB" w:rsidP="003545AB">
      <w:pPr>
        <w:pStyle w:val="Noidung"/>
        <w:rPr>
          <w:b/>
          <w:bCs/>
        </w:rPr>
      </w:pPr>
      <w:r w:rsidRPr="003545AB">
        <w:rPr>
          <w:b/>
          <w:bCs/>
        </w:rPr>
        <w:t>Ngôn ngữ định nghĩa dữ liệu</w:t>
      </w:r>
      <w:r>
        <w:rPr>
          <w:b/>
          <w:bCs/>
        </w:rPr>
        <w:t xml:space="preserve"> </w:t>
      </w:r>
      <w:r w:rsidRPr="003545AB">
        <w:rPr>
          <w:b/>
          <w:bCs/>
        </w:rPr>
        <w:t>(DDL)</w:t>
      </w:r>
    </w:p>
    <w:p w14:paraId="06179717" w14:textId="77777777" w:rsidR="003545AB" w:rsidRDefault="003545AB">
      <w:pPr>
        <w:pStyle w:val="Noidung"/>
        <w:numPr>
          <w:ilvl w:val="1"/>
          <w:numId w:val="5"/>
        </w:numPr>
      </w:pPr>
      <w:r w:rsidRPr="003545AB">
        <w:t xml:space="preserve">CREATE: Tạo bảng mới, view của bảng và các đối tượng khác trong cơ sở dữ liệu; </w:t>
      </w:r>
    </w:p>
    <w:p w14:paraId="11A8F8CC" w14:textId="77777777" w:rsidR="003545AB" w:rsidRDefault="003545AB">
      <w:pPr>
        <w:pStyle w:val="Noidung"/>
        <w:numPr>
          <w:ilvl w:val="1"/>
          <w:numId w:val="5"/>
        </w:numPr>
      </w:pPr>
      <w:r w:rsidRPr="003545AB">
        <w:t xml:space="preserve">ALTER: Chỉnh sửa các đối tượng dữ liệu đã có, như bảng; </w:t>
      </w:r>
    </w:p>
    <w:p w14:paraId="06ADE597" w14:textId="77777777" w:rsidR="003545AB" w:rsidRDefault="003545AB">
      <w:pPr>
        <w:pStyle w:val="Noidung"/>
        <w:numPr>
          <w:ilvl w:val="1"/>
          <w:numId w:val="5"/>
        </w:numPr>
      </w:pPr>
      <w:r w:rsidRPr="003545AB">
        <w:t>DROP: Xóa toàn bộ bảng, view của bảng hoặc các đối tượng khác trong cơ sở dữ liệu;</w:t>
      </w:r>
    </w:p>
    <w:p w14:paraId="26FBF945" w14:textId="77777777" w:rsidR="003545AB" w:rsidRDefault="003545AB">
      <w:pPr>
        <w:pStyle w:val="Noidung"/>
        <w:numPr>
          <w:ilvl w:val="1"/>
          <w:numId w:val="5"/>
        </w:numPr>
      </w:pPr>
      <w:r w:rsidRPr="003545AB">
        <w:t xml:space="preserve">TRUNCATE: Được sử dụng để xóa tất cả các bản ghi trong bảng; COMMENT: Được sử dụng để bình luận vào từ điển dữ liệu; </w:t>
      </w:r>
    </w:p>
    <w:p w14:paraId="1CAB0A3B" w14:textId="35D4277F" w:rsidR="00CA34FD" w:rsidRDefault="003545AB">
      <w:pPr>
        <w:pStyle w:val="Noidung"/>
        <w:numPr>
          <w:ilvl w:val="1"/>
          <w:numId w:val="5"/>
        </w:numPr>
      </w:pPr>
      <w:r w:rsidRPr="003545AB">
        <w:t>RENAME: Được sử dụng để đổi tên các đối tượng trong database.</w:t>
      </w:r>
      <w:r w:rsidR="000E39BE">
        <w:t>Giới thiệ về h</w:t>
      </w:r>
      <w:r w:rsidR="008E3C0E">
        <w:t>ệ quản trị SQL Server</w:t>
      </w:r>
    </w:p>
    <w:p w14:paraId="312E49F1" w14:textId="69534448" w:rsidR="003545AB" w:rsidRDefault="003545AB" w:rsidP="003545AB">
      <w:pPr>
        <w:pStyle w:val="Noidung"/>
        <w:rPr>
          <w:b/>
          <w:bCs/>
        </w:rPr>
      </w:pPr>
      <w:r w:rsidRPr="003545AB">
        <w:rPr>
          <w:b/>
          <w:bCs/>
        </w:rPr>
        <w:t>Ngôn ngữ thao tác dữ liệu (DML)</w:t>
      </w:r>
    </w:p>
    <w:p w14:paraId="682C5222" w14:textId="77777777" w:rsidR="003545AB" w:rsidRDefault="003545AB">
      <w:pPr>
        <w:pStyle w:val="Noidung"/>
        <w:numPr>
          <w:ilvl w:val="0"/>
          <w:numId w:val="6"/>
        </w:numPr>
      </w:pPr>
      <w:r w:rsidRPr="003545AB">
        <w:t>INSERT: Chèn dữ liệu mới vào cơ sở dữ liệu;</w:t>
      </w:r>
    </w:p>
    <w:p w14:paraId="6CAC41FC" w14:textId="77777777" w:rsidR="003545AB" w:rsidRDefault="003545AB">
      <w:pPr>
        <w:pStyle w:val="Noidung"/>
        <w:numPr>
          <w:ilvl w:val="0"/>
          <w:numId w:val="6"/>
        </w:numPr>
      </w:pPr>
      <w:r w:rsidRPr="003545AB">
        <w:lastRenderedPageBreak/>
        <w:t>UPDATE: Sửa đổi, cập nhật dữ liệu trong cơ sở dữ liệu;</w:t>
      </w:r>
    </w:p>
    <w:p w14:paraId="5E642E3A" w14:textId="4B8FF4B9" w:rsidR="003545AB" w:rsidRDefault="003545AB">
      <w:pPr>
        <w:pStyle w:val="Noidung"/>
        <w:numPr>
          <w:ilvl w:val="0"/>
          <w:numId w:val="6"/>
        </w:numPr>
      </w:pPr>
      <w:r w:rsidRPr="003545AB">
        <w:t>DELETE: Xóa dữ liệu từ cơ sở dữ liệu.</w:t>
      </w:r>
    </w:p>
    <w:p w14:paraId="0CCCA8E6" w14:textId="79CC0B87" w:rsidR="00C77743" w:rsidRPr="00C77743" w:rsidRDefault="00C77743" w:rsidP="00C77743">
      <w:pPr>
        <w:pStyle w:val="Noidung"/>
        <w:rPr>
          <w:b/>
          <w:bCs/>
        </w:rPr>
      </w:pPr>
      <w:r w:rsidRPr="00C77743">
        <w:rPr>
          <w:b/>
          <w:bCs/>
        </w:rPr>
        <w:t xml:space="preserve">Ngôn ngữ truy vấn dữ liệu (DQL) </w:t>
      </w:r>
    </w:p>
    <w:p w14:paraId="781C8DA5" w14:textId="77777777" w:rsidR="00C77743" w:rsidRDefault="00C77743">
      <w:pPr>
        <w:pStyle w:val="Noidung"/>
        <w:numPr>
          <w:ilvl w:val="0"/>
          <w:numId w:val="7"/>
        </w:numPr>
      </w:pPr>
      <w:r w:rsidRPr="00C77743">
        <w:t xml:space="preserve">SELECT: Trích xuất bản ghi cụ thể từ một hoặc nhiều bảng. </w:t>
      </w:r>
    </w:p>
    <w:p w14:paraId="25377797" w14:textId="59AF1E3B" w:rsidR="00C77743" w:rsidRPr="00C77743" w:rsidRDefault="00C77743" w:rsidP="00C77743">
      <w:pPr>
        <w:pStyle w:val="Noidung"/>
        <w:rPr>
          <w:b/>
          <w:bCs/>
        </w:rPr>
      </w:pPr>
      <w:r w:rsidRPr="00C77743">
        <w:rPr>
          <w:b/>
          <w:bCs/>
        </w:rPr>
        <w:t xml:space="preserve">Ngôn ngữ kiểm soát dữ liệu (DCL) </w:t>
      </w:r>
    </w:p>
    <w:p w14:paraId="2B722EAC" w14:textId="3F3C719A" w:rsidR="00C77743" w:rsidRDefault="00C77743">
      <w:pPr>
        <w:pStyle w:val="Noidung"/>
        <w:numPr>
          <w:ilvl w:val="0"/>
          <w:numId w:val="7"/>
        </w:numPr>
      </w:pPr>
      <w:r w:rsidRPr="00C77743">
        <w:t xml:space="preserve">GRANT: Cấp đặc quyền cho user; </w:t>
      </w:r>
    </w:p>
    <w:p w14:paraId="1EB0BC53" w14:textId="41472A65" w:rsidR="00C77743" w:rsidRPr="00C77743" w:rsidRDefault="00C77743">
      <w:pPr>
        <w:pStyle w:val="Noidung"/>
        <w:numPr>
          <w:ilvl w:val="0"/>
          <w:numId w:val="7"/>
        </w:numPr>
      </w:pPr>
      <w:r w:rsidRPr="00C77743">
        <w:t xml:space="preserve">REVOKE: Lấy lại quyền đã cấp cho </w:t>
      </w:r>
      <w:r w:rsidR="00C34E45">
        <w:t>user</w:t>
      </w:r>
      <w:r w:rsidR="00404F8F">
        <w:fldChar w:fldCharType="begin"/>
      </w:r>
      <w:r w:rsidR="00795C2F">
        <w:instrText xml:space="preserve"> ADDIN ZOTERO_ITEM CSL_CITATION {"citationID":"i5cgYRcJ","properties":{"formattedCitation":"[6]","plainCitation":"[6]","noteIndex":0},"citationItems":[{"id":87,"uris":["http://zotero.org/users/local/spty5A6U/items/2UT5Y7MJ"],"itemData":{"id":87,"type":"book","abstract":"This new edition of Database Modeling &amp; Design continues to focus on the techniques for relational database design introduced in previous editions, starting with the entity-relationship (ER) approach for data requirements specification and conceptual modeling. Author Toby Teorey then looks ahead to the common properties in data modeling and operations shared among the relational model and advanced database technologies such as the object-oriented, temporal, and multimedia models. A full chapter is devoted to database design techniques for data warehousing and online analytical processing (OLAP).Teorey covers the database life cycle from requirements analysis and logical design to physical design for local, distributed, and multidatabases. The discussion of basic principles is supplemented with a common, running example: a company personnel and project database based on real-life experiences and classroom testing.Written for both the novice and the professional database designer, this book is the essential resource for database modeling, including the building of standard SQL data definitions. The design rules set forth in this book are applicable to any SQL-based system, including IBM DB2, Oracle V8.0, Informix IDS-UDO, Microsoft Access, Microsoft SQL Server, and Sybase Adaptive Server Enterprise. * Continued focus on relational model* Integration of information about data warehouse and OLAP, plus other advanced database technologies, including object oriented, multimedia, and temporal database* Discussion of basic principles is supplemented by examples based on real life cases","ISBN":"978-1-55860-500-8","language":"en","note":"Google-Books-ID: Vaf8t82flL8C","number-of-pages":"390","publisher":"Morgan Kaufmann","source":"Google Books","title":"Database Modeling and Design","author":[{"family":"Teorey","given":"Toby J."}],"issued":{"date-parts":[["1999"]]}}}],"schema":"https://github.com/citation-style-language/schema/raw/master/csl-citation.json"} </w:instrText>
      </w:r>
      <w:r w:rsidR="00404F8F">
        <w:fldChar w:fldCharType="separate"/>
      </w:r>
      <w:r w:rsidR="00795C2F" w:rsidRPr="00795C2F">
        <w:t>[6]</w:t>
      </w:r>
      <w:r w:rsidR="00404F8F">
        <w:fldChar w:fldCharType="end"/>
      </w:r>
      <w:r w:rsidR="00C34E45">
        <w:t>.</w:t>
      </w:r>
    </w:p>
    <w:p w14:paraId="32CF59AC" w14:textId="0E9FCA67" w:rsidR="00C77743" w:rsidRDefault="00C77743" w:rsidP="00C77743">
      <w:pPr>
        <w:pStyle w:val="Heading4"/>
        <w:rPr>
          <w:lang w:val="vi-VN"/>
        </w:rPr>
      </w:pPr>
      <w:bookmarkStart w:id="75" w:name="_Toc186555172"/>
      <w:r>
        <w:rPr>
          <w:lang w:val="vi-VN"/>
        </w:rPr>
        <w:t xml:space="preserve">Các câu </w:t>
      </w:r>
      <w:r w:rsidR="009E0423">
        <w:rPr>
          <w:lang w:val="vi-VN"/>
        </w:rPr>
        <w:t>lệnh,</w:t>
      </w:r>
      <w:r>
        <w:rPr>
          <w:lang w:val="vi-VN"/>
        </w:rPr>
        <w:t xml:space="preserve"> mệnh </w:t>
      </w:r>
      <w:r w:rsidR="009E0423">
        <w:rPr>
          <w:lang w:val="vi-VN"/>
        </w:rPr>
        <w:t xml:space="preserve">đề, toán tử và hàm </w:t>
      </w:r>
      <w:r>
        <w:rPr>
          <w:lang w:val="vi-VN"/>
        </w:rPr>
        <w:t>trong SQL</w:t>
      </w:r>
      <w:bookmarkEnd w:id="75"/>
    </w:p>
    <w:p w14:paraId="2BF6131A" w14:textId="5AB33D53" w:rsidR="00403ED5" w:rsidRPr="00403ED5" w:rsidRDefault="00403ED5">
      <w:pPr>
        <w:pStyle w:val="Noidung"/>
        <w:numPr>
          <w:ilvl w:val="0"/>
          <w:numId w:val="8"/>
        </w:numPr>
        <w:rPr>
          <w:b/>
          <w:bCs/>
        </w:rPr>
      </w:pPr>
      <w:r w:rsidRPr="00403ED5">
        <w:rPr>
          <w:b/>
          <w:bCs/>
        </w:rPr>
        <w:t>Các câu lệnh trong SQL</w:t>
      </w:r>
    </w:p>
    <w:p w14:paraId="665B5862" w14:textId="16E12BD4" w:rsidR="00C77743" w:rsidRDefault="00C77743" w:rsidP="00403ED5">
      <w:pPr>
        <w:pStyle w:val="Noidung"/>
        <w:ind w:left="284" w:firstLine="709"/>
      </w:pPr>
      <w:r w:rsidRPr="00C77743">
        <w:rPr>
          <w:b/>
          <w:bCs/>
        </w:rPr>
        <w:t xml:space="preserve">Câu lệnh truy </w:t>
      </w:r>
      <w:r>
        <w:rPr>
          <w:b/>
          <w:bCs/>
        </w:rPr>
        <w:t>vấn (Query)</w:t>
      </w:r>
      <w:r w:rsidRPr="00C77743">
        <w:rPr>
          <w:b/>
          <w:bCs/>
        </w:rPr>
        <w:t>:</w:t>
      </w:r>
      <w:r>
        <w:t xml:space="preserve"> được dùng để lấy dữ liệu từ một hoặc nhiều bảng trong cơ sở dữ liệu và trả về dữ liệu kết quả ở dạng bảng.</w:t>
      </w:r>
    </w:p>
    <w:p w14:paraId="43D63CA2" w14:textId="5759480F" w:rsidR="00C77743" w:rsidRDefault="00C77743" w:rsidP="00C77743">
      <w:pPr>
        <w:pStyle w:val="code"/>
      </w:pPr>
      <w:r>
        <w:t>SELECT &lt;tên cột 1&gt;, &lt;tên cột 2&gt;, …</w:t>
      </w:r>
    </w:p>
    <w:p w14:paraId="6779C3CC" w14:textId="1E45F4AD" w:rsidR="00C77743" w:rsidRDefault="00C77743" w:rsidP="00C77743">
      <w:pPr>
        <w:pStyle w:val="code"/>
      </w:pPr>
      <w:r>
        <w:t>FROM &lt;tên bảng&gt;</w:t>
      </w:r>
    </w:p>
    <w:p w14:paraId="379077CC" w14:textId="77777777" w:rsidR="00C77743" w:rsidRDefault="00C77743" w:rsidP="00403ED5">
      <w:pPr>
        <w:pStyle w:val="Noidung"/>
        <w:ind w:firstLine="993"/>
      </w:pPr>
      <w:r w:rsidRPr="00C77743">
        <w:rPr>
          <w:b/>
          <w:bCs/>
        </w:rPr>
        <w:t xml:space="preserve">Câu lệnh </w:t>
      </w:r>
      <w:r>
        <w:rPr>
          <w:b/>
          <w:bCs/>
        </w:rPr>
        <w:t>chèn</w:t>
      </w:r>
      <w:r>
        <w:t>: dùng để chèn dữ liệu vào bảng trong cơ sở dữ liệu:</w:t>
      </w:r>
    </w:p>
    <w:p w14:paraId="26035E02" w14:textId="0C6F123F" w:rsidR="00C77743" w:rsidRDefault="00C77743" w:rsidP="00C77743">
      <w:pPr>
        <w:pStyle w:val="code"/>
      </w:pPr>
      <w:r w:rsidRPr="00C77743">
        <w:rPr>
          <w:lang w:val="en-US"/>
        </w:rPr>
        <w:t xml:space="preserve">INSERT INTO </w:t>
      </w:r>
      <w:r w:rsidR="001E34D3">
        <w:t>&lt;</w:t>
      </w:r>
      <w:r w:rsidR="001E34D3">
        <w:rPr>
          <w:lang w:val="en-US"/>
        </w:rPr>
        <w:t>tên</w:t>
      </w:r>
      <w:r w:rsidR="001E34D3">
        <w:t xml:space="preserve"> bảng&gt;</w:t>
      </w:r>
      <w:r w:rsidRPr="00C77743">
        <w:rPr>
          <w:lang w:val="en-US"/>
        </w:rPr>
        <w:t xml:space="preserve"> (</w:t>
      </w:r>
      <w:r w:rsidR="001E34D3">
        <w:t>&lt;</w:t>
      </w:r>
      <w:r w:rsidR="001E34D3">
        <w:rPr>
          <w:lang w:val="en-US"/>
        </w:rPr>
        <w:t>tên</w:t>
      </w:r>
      <w:r w:rsidR="001E34D3">
        <w:t xml:space="preserve"> cột </w:t>
      </w:r>
      <w:r w:rsidRPr="00C77743">
        <w:rPr>
          <w:lang w:val="en-US"/>
        </w:rPr>
        <w:t xml:space="preserve">1, </w:t>
      </w:r>
      <w:r w:rsidR="001E34D3">
        <w:rPr>
          <w:lang w:val="en-US"/>
        </w:rPr>
        <w:t>tên</w:t>
      </w:r>
      <w:r w:rsidR="001E34D3">
        <w:t xml:space="preserve"> cột </w:t>
      </w:r>
      <w:r w:rsidRPr="00C77743">
        <w:rPr>
          <w:lang w:val="en-US"/>
        </w:rPr>
        <w:t xml:space="preserve">2, </w:t>
      </w:r>
      <w:r>
        <w:t xml:space="preserve">… </w:t>
      </w:r>
      <w:r w:rsidR="001E34D3">
        <w:t>&gt;</w:t>
      </w:r>
      <w:r>
        <w:t>)</w:t>
      </w:r>
      <w:r w:rsidRPr="002D717B">
        <w:t xml:space="preserve"> </w:t>
      </w:r>
    </w:p>
    <w:p w14:paraId="1DAC36BE" w14:textId="6BCF2509" w:rsidR="00C77743" w:rsidRDefault="00C77743" w:rsidP="001E34D3">
      <w:pPr>
        <w:pStyle w:val="code"/>
      </w:pPr>
      <w:r w:rsidRPr="001E34D3">
        <w:t>VALUES (</w:t>
      </w:r>
      <w:r w:rsidR="001E34D3">
        <w:t xml:space="preserve">&lt;giá trị </w:t>
      </w:r>
      <w:r w:rsidRPr="001E34D3">
        <w:t xml:space="preserve">1, </w:t>
      </w:r>
      <w:r w:rsidR="001E34D3">
        <w:t xml:space="preserve">giá trị </w:t>
      </w:r>
      <w:r w:rsidRPr="001E34D3">
        <w:t>2, ...</w:t>
      </w:r>
      <w:r w:rsidR="001E34D3">
        <w:t>&gt;</w:t>
      </w:r>
      <w:r w:rsidRPr="001E34D3">
        <w:t>);</w:t>
      </w:r>
    </w:p>
    <w:p w14:paraId="11962259" w14:textId="393621D8" w:rsidR="001E34D3" w:rsidRDefault="001E34D3" w:rsidP="00403ED5">
      <w:pPr>
        <w:pStyle w:val="Noidung"/>
        <w:ind w:firstLine="993"/>
      </w:pPr>
      <w:r w:rsidRPr="001E34D3">
        <w:rPr>
          <w:b/>
          <w:bCs/>
        </w:rPr>
        <w:t>Câu lệnh cập nhật:</w:t>
      </w:r>
      <w:r>
        <w:t xml:space="preserve"> dùng để thay đổi dữ liệu đã có trong cơ sở dữ liệu:</w:t>
      </w:r>
    </w:p>
    <w:p w14:paraId="790E83F6" w14:textId="7D16411B" w:rsidR="001E34D3" w:rsidRPr="001E34D3" w:rsidRDefault="001E34D3" w:rsidP="001E34D3">
      <w:pPr>
        <w:pStyle w:val="code"/>
      </w:pPr>
      <w:r w:rsidRPr="001E34D3">
        <w:t xml:space="preserve">UPDATE </w:t>
      </w:r>
      <w:r>
        <w:t>&lt;</w:t>
      </w:r>
      <w:r w:rsidRPr="001E34D3">
        <w:t xml:space="preserve">tên </w:t>
      </w:r>
      <w:r>
        <w:t>bảng&gt;</w:t>
      </w:r>
      <w:r w:rsidRPr="001E34D3">
        <w:t xml:space="preserve"> </w:t>
      </w:r>
    </w:p>
    <w:p w14:paraId="7600B48D" w14:textId="057085C8" w:rsidR="001E34D3" w:rsidRDefault="001E34D3" w:rsidP="001E34D3">
      <w:pPr>
        <w:pStyle w:val="code"/>
      </w:pPr>
      <w:r w:rsidRPr="001E34D3">
        <w:t>SET</w:t>
      </w:r>
      <w:r>
        <w:t>&lt;</w:t>
      </w:r>
      <w:r w:rsidRPr="001E34D3">
        <w:t>tên cột 1 = giá trị 1, tên cột 2 = giá trị 2,</w:t>
      </w:r>
      <w:r>
        <w:t>…&gt;</w:t>
      </w:r>
    </w:p>
    <w:p w14:paraId="30349A93" w14:textId="2A08511C" w:rsidR="001E34D3" w:rsidRPr="001E34D3" w:rsidRDefault="001E34D3" w:rsidP="001E34D3">
      <w:pPr>
        <w:pStyle w:val="code"/>
      </w:pPr>
      <w:r w:rsidRPr="001E34D3">
        <w:t xml:space="preserve">WHERE </w:t>
      </w:r>
      <w:r>
        <w:t>&lt;điều kiện&gt;</w:t>
      </w:r>
      <w:r w:rsidRPr="001E34D3">
        <w:t>;</w:t>
      </w:r>
    </w:p>
    <w:p w14:paraId="0710B944" w14:textId="4F6076D6" w:rsidR="00C77743" w:rsidRDefault="001E34D3" w:rsidP="00403ED5">
      <w:pPr>
        <w:pStyle w:val="Noidung"/>
        <w:ind w:firstLine="993"/>
      </w:pPr>
      <w:r w:rsidRPr="001E34D3">
        <w:rPr>
          <w:b/>
          <w:bCs/>
        </w:rPr>
        <w:t>Câu lệnh xóa:</w:t>
      </w:r>
      <w:r>
        <w:t xml:space="preserve"> được dùng để xóa bảng ghi trong bảng:</w:t>
      </w:r>
    </w:p>
    <w:p w14:paraId="2B9D7C55" w14:textId="77777777" w:rsidR="00403ED5" w:rsidRDefault="001E34D3" w:rsidP="001E34D3">
      <w:pPr>
        <w:pStyle w:val="code"/>
      </w:pPr>
      <w:r w:rsidRPr="001E34D3">
        <w:t xml:space="preserve">DELETE FROM </w:t>
      </w:r>
      <w:r>
        <w:t>&lt;tên bảng&gt;</w:t>
      </w:r>
      <w:r w:rsidRPr="001E34D3">
        <w:t xml:space="preserve"> </w:t>
      </w:r>
    </w:p>
    <w:p w14:paraId="79DB05AB" w14:textId="23CA86AE" w:rsidR="001E34D3" w:rsidRPr="00C77743" w:rsidRDefault="001E34D3" w:rsidP="001E34D3">
      <w:pPr>
        <w:pStyle w:val="code"/>
      </w:pPr>
      <w:r w:rsidRPr="001E34D3">
        <w:t xml:space="preserve">WHERE </w:t>
      </w:r>
      <w:r>
        <w:t>&lt;điều kiện&gt;</w:t>
      </w:r>
      <w:r w:rsidRPr="001E34D3">
        <w:t>;</w:t>
      </w:r>
    </w:p>
    <w:p w14:paraId="28AD02C9" w14:textId="4EDA5A87" w:rsidR="00403ED5" w:rsidRPr="00403ED5" w:rsidRDefault="00403ED5">
      <w:pPr>
        <w:pStyle w:val="Noidung"/>
        <w:numPr>
          <w:ilvl w:val="0"/>
          <w:numId w:val="8"/>
        </w:numPr>
        <w:rPr>
          <w:b/>
          <w:bCs/>
        </w:rPr>
      </w:pPr>
      <w:r w:rsidRPr="00403ED5">
        <w:rPr>
          <w:b/>
          <w:bCs/>
        </w:rPr>
        <w:t>Các mệnh đề trong SQL</w:t>
      </w:r>
    </w:p>
    <w:p w14:paraId="3AF7565E" w14:textId="7A267C0F" w:rsidR="001E34D3" w:rsidRDefault="001E34D3" w:rsidP="00403ED5">
      <w:pPr>
        <w:pStyle w:val="Noidung"/>
        <w:ind w:left="142" w:firstLine="851"/>
      </w:pPr>
      <w:r w:rsidRPr="00403ED5">
        <w:rPr>
          <w:b/>
          <w:bCs/>
        </w:rPr>
        <w:t xml:space="preserve">Mệnh đề </w:t>
      </w:r>
      <w:r w:rsidR="00403ED5" w:rsidRPr="00403ED5">
        <w:rPr>
          <w:b/>
          <w:bCs/>
        </w:rPr>
        <w:t>WHERE</w:t>
      </w:r>
      <w:r w:rsidRPr="00403ED5">
        <w:rPr>
          <w:b/>
          <w:bCs/>
        </w:rPr>
        <w:t>:</w:t>
      </w:r>
      <w:r>
        <w:t xml:space="preserve"> dùng để thêm điều kiện khi truy vấn, cập nhật, xóa dữ liệu:</w:t>
      </w:r>
    </w:p>
    <w:p w14:paraId="7584BA63" w14:textId="77777777" w:rsidR="00460E78" w:rsidRDefault="00460E78" w:rsidP="00403ED5">
      <w:pPr>
        <w:pStyle w:val="Noidung"/>
        <w:ind w:left="142" w:firstLine="851"/>
      </w:pPr>
    </w:p>
    <w:p w14:paraId="42F94BE9" w14:textId="3AB87FFA" w:rsidR="00403ED5" w:rsidRDefault="00403ED5" w:rsidP="00403ED5">
      <w:pPr>
        <w:pStyle w:val="code"/>
      </w:pPr>
      <w:r w:rsidRPr="00403ED5">
        <w:lastRenderedPageBreak/>
        <w:t>SELECT</w:t>
      </w:r>
      <w:r>
        <w:t xml:space="preserve"> &lt;tên cột 1&gt;</w:t>
      </w:r>
      <w:r w:rsidRPr="00403ED5">
        <w:t xml:space="preserve">, </w:t>
      </w:r>
      <w:r>
        <w:t>&lt;tên cột 2&gt;</w:t>
      </w:r>
      <w:r w:rsidRPr="00403ED5">
        <w:t xml:space="preserve">, ... </w:t>
      </w:r>
    </w:p>
    <w:p w14:paraId="7208AC62" w14:textId="77777777" w:rsidR="00403ED5" w:rsidRDefault="00403ED5" w:rsidP="00403ED5">
      <w:pPr>
        <w:pStyle w:val="code"/>
      </w:pPr>
      <w:r w:rsidRPr="00403ED5">
        <w:t xml:space="preserve">FROM </w:t>
      </w:r>
      <w:r>
        <w:t>&lt;tên bảng&gt;</w:t>
      </w:r>
      <w:r w:rsidRPr="00403ED5">
        <w:t xml:space="preserve"> </w:t>
      </w:r>
    </w:p>
    <w:p w14:paraId="7C7E4BD4" w14:textId="436652A0" w:rsidR="001E34D3" w:rsidRDefault="00403ED5" w:rsidP="00403ED5">
      <w:pPr>
        <w:pStyle w:val="code"/>
      </w:pPr>
      <w:r w:rsidRPr="00403ED5">
        <w:t xml:space="preserve">WHERE </w:t>
      </w:r>
      <w:r>
        <w:t>&lt;điều kiện&gt;</w:t>
      </w:r>
      <w:r w:rsidRPr="00403ED5">
        <w:t>;</w:t>
      </w:r>
    </w:p>
    <w:p w14:paraId="04BB5EDF" w14:textId="6BCA7C23" w:rsidR="00403ED5" w:rsidRDefault="00403ED5" w:rsidP="00403ED5">
      <w:pPr>
        <w:pStyle w:val="Noidung"/>
        <w:ind w:firstLine="993"/>
      </w:pPr>
      <w:r w:rsidRPr="00403ED5">
        <w:rPr>
          <w:b/>
          <w:bCs/>
        </w:rPr>
        <w:t xml:space="preserve">Mệnh đề </w:t>
      </w:r>
      <w:r>
        <w:rPr>
          <w:b/>
          <w:bCs/>
        </w:rPr>
        <w:t xml:space="preserve">LIKE: </w:t>
      </w:r>
      <w:r w:rsidRPr="00403ED5">
        <w:t>dùng để tìm kiếm mẫu xác định trong cột</w:t>
      </w:r>
    </w:p>
    <w:p w14:paraId="7E367DD6" w14:textId="64A9FB79" w:rsidR="00403ED5" w:rsidRDefault="00403ED5" w:rsidP="00403ED5">
      <w:pPr>
        <w:pStyle w:val="code"/>
      </w:pPr>
      <w:r w:rsidRPr="00403ED5">
        <w:t xml:space="preserve">SELECT </w:t>
      </w:r>
      <w:r>
        <w:t>&lt;tên cột 1&gt;</w:t>
      </w:r>
      <w:r w:rsidRPr="00403ED5">
        <w:t xml:space="preserve">, </w:t>
      </w:r>
      <w:r>
        <w:t>&lt;tên cột 2&gt;</w:t>
      </w:r>
      <w:r w:rsidRPr="00403ED5">
        <w:t xml:space="preserve">, ... </w:t>
      </w:r>
    </w:p>
    <w:p w14:paraId="3DAC4FC1" w14:textId="5DEDF610" w:rsidR="00403ED5" w:rsidRDefault="00403ED5" w:rsidP="00403ED5">
      <w:pPr>
        <w:pStyle w:val="code"/>
      </w:pPr>
      <w:r w:rsidRPr="00403ED5">
        <w:t xml:space="preserve">FROM </w:t>
      </w:r>
      <w:r>
        <w:t>&lt;tên bảng&gt;</w:t>
      </w:r>
    </w:p>
    <w:p w14:paraId="476CA3A3" w14:textId="56122862" w:rsidR="00403ED5" w:rsidRDefault="00403ED5" w:rsidP="00403ED5">
      <w:pPr>
        <w:pStyle w:val="code"/>
      </w:pPr>
      <w:r w:rsidRPr="00403ED5">
        <w:t xml:space="preserve">WHERE </w:t>
      </w:r>
      <w:r>
        <w:t>&lt;tên cột&gt;</w:t>
      </w:r>
      <w:r w:rsidRPr="00403ED5">
        <w:t xml:space="preserve"> LIKE </w:t>
      </w:r>
      <w:r>
        <w:t>&lt;mẫu&gt;</w:t>
      </w:r>
      <w:r w:rsidRPr="00403ED5">
        <w:t>;</w:t>
      </w:r>
    </w:p>
    <w:p w14:paraId="0C710548" w14:textId="4EC611FF" w:rsidR="00403ED5" w:rsidRDefault="00403ED5" w:rsidP="00403ED5">
      <w:pPr>
        <w:pStyle w:val="Noidung"/>
        <w:ind w:firstLine="993"/>
      </w:pPr>
      <w:r w:rsidRPr="00403ED5">
        <w:rPr>
          <w:b/>
          <w:bCs/>
        </w:rPr>
        <w:t>Mệnh đề ORDER BY:</w:t>
      </w:r>
      <w:r>
        <w:t xml:space="preserve"> dùng để </w:t>
      </w:r>
      <w:r w:rsidRPr="00403ED5">
        <w:t xml:space="preserve">sắp xếp bản ghi truy vấn được theo trật tự mong </w:t>
      </w:r>
      <w:r>
        <w:t>muốn:</w:t>
      </w:r>
    </w:p>
    <w:p w14:paraId="7DE36058" w14:textId="0C25FDDD" w:rsidR="00403ED5" w:rsidRDefault="00403ED5" w:rsidP="00403ED5">
      <w:pPr>
        <w:pStyle w:val="code"/>
      </w:pPr>
      <w:r w:rsidRPr="00403ED5">
        <w:t xml:space="preserve">SELECT </w:t>
      </w:r>
      <w:r>
        <w:t>&lt;tên cột 1&gt;</w:t>
      </w:r>
      <w:r w:rsidRPr="00403ED5">
        <w:t xml:space="preserve">, </w:t>
      </w:r>
      <w:r>
        <w:t>&lt;tên cột 2&gt;</w:t>
      </w:r>
      <w:r w:rsidRPr="00403ED5">
        <w:t xml:space="preserve">, </w:t>
      </w:r>
      <w:r w:rsidR="009E0423">
        <w:t>…</w:t>
      </w:r>
    </w:p>
    <w:p w14:paraId="065378F2" w14:textId="7DDB2C49" w:rsidR="009E0423" w:rsidRDefault="00403ED5" w:rsidP="00403ED5">
      <w:pPr>
        <w:pStyle w:val="code"/>
      </w:pPr>
      <w:r w:rsidRPr="00403ED5">
        <w:t xml:space="preserve">FROM </w:t>
      </w:r>
      <w:r>
        <w:t>&lt;tên bảng&gt;</w:t>
      </w:r>
      <w:r w:rsidRPr="00403ED5">
        <w:t xml:space="preserve"> ORDER BY </w:t>
      </w:r>
      <w:r>
        <w:t>&lt;tên cột 1&gt;</w:t>
      </w:r>
      <w:r w:rsidRPr="00403ED5">
        <w:t xml:space="preserve">, </w:t>
      </w:r>
      <w:r>
        <w:t>&lt;tên cột 2&gt;</w:t>
      </w:r>
      <w:r w:rsidRPr="00403ED5">
        <w:t>,</w:t>
      </w:r>
      <w:r w:rsidR="009E0423">
        <w:t xml:space="preserve">… </w:t>
      </w:r>
    </w:p>
    <w:p w14:paraId="5355EBEA" w14:textId="01E697A0" w:rsidR="00403ED5" w:rsidRDefault="00403ED5" w:rsidP="00403ED5">
      <w:pPr>
        <w:pStyle w:val="code"/>
      </w:pPr>
      <w:r w:rsidRPr="00403ED5">
        <w:t>ASC|DESC;</w:t>
      </w:r>
    </w:p>
    <w:p w14:paraId="7F863D01" w14:textId="00BD21D8" w:rsidR="00403ED5" w:rsidRDefault="009E0423">
      <w:pPr>
        <w:pStyle w:val="Noidung"/>
        <w:numPr>
          <w:ilvl w:val="0"/>
          <w:numId w:val="8"/>
        </w:numPr>
        <w:rPr>
          <w:b/>
          <w:bCs/>
        </w:rPr>
      </w:pPr>
      <w:r w:rsidRPr="009E0423">
        <w:rPr>
          <w:b/>
          <w:bCs/>
        </w:rPr>
        <w:t xml:space="preserve">Các toán tử và hàm trong </w:t>
      </w:r>
      <w:r>
        <w:rPr>
          <w:b/>
          <w:bCs/>
        </w:rPr>
        <w:t>SQL:</w:t>
      </w:r>
    </w:p>
    <w:p w14:paraId="3A9F78A7" w14:textId="77777777" w:rsidR="009E0423" w:rsidRDefault="009E0423" w:rsidP="009E0423">
      <w:pPr>
        <w:pStyle w:val="Noidung"/>
        <w:ind w:firstLine="993"/>
      </w:pPr>
      <w:r w:rsidRPr="009E0423">
        <w:rPr>
          <w:b/>
          <w:bCs/>
        </w:rPr>
        <w:t>SQL join:</w:t>
      </w:r>
      <w:r>
        <w:t xml:space="preserve"> </w:t>
      </w:r>
      <w:r w:rsidRPr="009E0423">
        <w:t xml:space="preserve">Dùng để kết hợp hai hoặc nhiều bảng có quan hệ với nhau, có các loại Join khác nhau: </w:t>
      </w:r>
    </w:p>
    <w:p w14:paraId="3EEA482B" w14:textId="7A462E5D" w:rsidR="009E0423" w:rsidRDefault="009E0423">
      <w:pPr>
        <w:pStyle w:val="Noidung"/>
        <w:numPr>
          <w:ilvl w:val="0"/>
          <w:numId w:val="9"/>
        </w:numPr>
        <w:ind w:left="1418" w:hanging="425"/>
      </w:pPr>
      <w:r w:rsidRPr="009E0423">
        <w:t xml:space="preserve">(INNER) JOIN: Trả về các bản ghi khớp với giá trị của hai bảng; </w:t>
      </w:r>
    </w:p>
    <w:p w14:paraId="697AEF4C" w14:textId="77777777" w:rsidR="009E0423" w:rsidRDefault="009E0423">
      <w:pPr>
        <w:pStyle w:val="Noidung"/>
        <w:numPr>
          <w:ilvl w:val="0"/>
          <w:numId w:val="9"/>
        </w:numPr>
        <w:ind w:left="1418" w:hanging="425"/>
      </w:pPr>
      <w:r w:rsidRPr="009E0423">
        <w:t xml:space="preserve">LEFT JOIN: Trả về tất cả bản ghi bên trái bảng, khớp với các bản ghi bên phải bảng; </w:t>
      </w:r>
    </w:p>
    <w:p w14:paraId="1EF57164" w14:textId="77777777" w:rsidR="009E0423" w:rsidRDefault="009E0423">
      <w:pPr>
        <w:pStyle w:val="Noidung"/>
        <w:numPr>
          <w:ilvl w:val="0"/>
          <w:numId w:val="9"/>
        </w:numPr>
        <w:ind w:left="1418" w:hanging="425"/>
      </w:pPr>
      <w:r w:rsidRPr="009E0423">
        <w:t xml:space="preserve">RIGHT JOIN: Trả về tất cả bản ghi bên phải bảng, khớp với các bản ghi bên trái bảng; </w:t>
      </w:r>
    </w:p>
    <w:p w14:paraId="02145305" w14:textId="00CD9041" w:rsidR="009E0423" w:rsidRDefault="009E0423">
      <w:pPr>
        <w:pStyle w:val="Noidung"/>
        <w:numPr>
          <w:ilvl w:val="0"/>
          <w:numId w:val="9"/>
        </w:numPr>
        <w:ind w:left="1418" w:hanging="425"/>
      </w:pPr>
      <w:r w:rsidRPr="009E0423">
        <w:t xml:space="preserve">FULL JOIN: Trả về tất cả các bản ghi bên trái và phải </w:t>
      </w:r>
      <w:r w:rsidR="00C34E45">
        <w:t>bảng.</w:t>
      </w:r>
    </w:p>
    <w:p w14:paraId="7C03E2DE" w14:textId="77777777" w:rsidR="009E0423" w:rsidRDefault="009E0423" w:rsidP="0092616E">
      <w:pPr>
        <w:jc w:val="center"/>
      </w:pPr>
      <w:r w:rsidRPr="009E0423">
        <w:rPr>
          <w:noProof/>
        </w:rPr>
        <w:lastRenderedPageBreak/>
        <w:drawing>
          <wp:inline distT="0" distB="0" distL="0" distR="0" wp14:anchorId="7E539830" wp14:editId="0AC7ED60">
            <wp:extent cx="4579620" cy="2810597"/>
            <wp:effectExtent l="0" t="0" r="0" b="8890"/>
            <wp:docPr id="1932494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94671" name=""/>
                    <pic:cNvPicPr/>
                  </pic:nvPicPr>
                  <pic:blipFill>
                    <a:blip r:embed="rId17"/>
                    <a:stretch>
                      <a:fillRect/>
                    </a:stretch>
                  </pic:blipFill>
                  <pic:spPr>
                    <a:xfrm>
                      <a:off x="0" y="0"/>
                      <a:ext cx="4586933" cy="2815085"/>
                    </a:xfrm>
                    <a:prstGeom prst="rect">
                      <a:avLst/>
                    </a:prstGeom>
                  </pic:spPr>
                </pic:pic>
              </a:graphicData>
            </a:graphic>
          </wp:inline>
        </w:drawing>
      </w:r>
    </w:p>
    <w:p w14:paraId="26E76B63" w14:textId="58E27EA0" w:rsidR="009E0423" w:rsidRPr="009E0423" w:rsidRDefault="009E0423" w:rsidP="009E0423">
      <w:pPr>
        <w:pStyle w:val="Caption"/>
        <w:rPr>
          <w:lang w:val="vi-VN"/>
        </w:rPr>
      </w:pPr>
      <w:bookmarkStart w:id="76" w:name="_Toc186269148"/>
      <w:r>
        <w:t xml:space="preserve">Hình </w:t>
      </w:r>
      <w:r w:rsidR="00DA4E2A">
        <w:fldChar w:fldCharType="begin"/>
      </w:r>
      <w:r w:rsidR="00DA4E2A">
        <w:instrText xml:space="preserve"> STYLEREF 1 \s </w:instrText>
      </w:r>
      <w:r w:rsidR="00DA4E2A">
        <w:fldChar w:fldCharType="separate"/>
      </w:r>
      <w:r w:rsidR="00E171EE">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E171EE">
        <w:rPr>
          <w:noProof/>
        </w:rPr>
        <w:t>4</w:t>
      </w:r>
      <w:r w:rsidR="00DA4E2A">
        <w:fldChar w:fldCharType="end"/>
      </w:r>
      <w:r>
        <w:rPr>
          <w:lang w:val="vi-VN"/>
        </w:rPr>
        <w:t xml:space="preserve"> SQL join hai hay nhiều bảng</w:t>
      </w:r>
      <w:bookmarkEnd w:id="76"/>
    </w:p>
    <w:p w14:paraId="5EBDB920" w14:textId="16548FA4" w:rsidR="00403ED5" w:rsidRPr="00107DF5" w:rsidRDefault="00107DF5" w:rsidP="00302E71">
      <w:pPr>
        <w:pStyle w:val="Noidung"/>
        <w:jc w:val="center"/>
        <w:rPr>
          <w:i/>
          <w:iCs/>
        </w:rPr>
      </w:pPr>
      <w:r w:rsidRPr="00107DF5">
        <w:rPr>
          <w:i/>
          <w:iCs/>
        </w:rPr>
        <w:t>(</w:t>
      </w:r>
      <w:r w:rsidR="00302E71" w:rsidRPr="00107DF5">
        <w:rPr>
          <w:i/>
          <w:iCs/>
        </w:rPr>
        <w:t>Nguồn: https://gislab.ir/home/appliedcontents/</w:t>
      </w:r>
      <w:r w:rsidRPr="00107DF5">
        <w:rPr>
          <w:i/>
          <w:iCs/>
        </w:rPr>
        <w:t>191)</w:t>
      </w:r>
    </w:p>
    <w:p w14:paraId="0F25A424" w14:textId="3C1639BD" w:rsidR="00403ED5" w:rsidRDefault="009E0423" w:rsidP="00107AF5">
      <w:pPr>
        <w:ind w:left="426" w:firstLine="567"/>
        <w:rPr>
          <w:lang w:val="vi-VN"/>
        </w:rPr>
      </w:pPr>
      <w:r>
        <w:rPr>
          <w:lang w:val="vi-VN"/>
        </w:rPr>
        <w:tab/>
      </w:r>
      <w:r w:rsidRPr="009E0423">
        <w:rPr>
          <w:b/>
          <w:bCs/>
          <w:lang w:val="vi-VN"/>
        </w:rPr>
        <w:t xml:space="preserve">Toán tử </w:t>
      </w:r>
      <w:r>
        <w:rPr>
          <w:b/>
          <w:bCs/>
          <w:lang w:val="vi-VN"/>
        </w:rPr>
        <w:t xml:space="preserve">IN: </w:t>
      </w:r>
      <w:r w:rsidRPr="009E0423">
        <w:rPr>
          <w:rStyle w:val="NoidungChar"/>
          <w:lang w:val="vi-VN"/>
        </w:rPr>
        <w:t>nhằm bổ sung cho tiêu chí tìm kiếm, cho phép chỉ định nhiều giá trị trong mệnh đề Where</w:t>
      </w:r>
    </w:p>
    <w:p w14:paraId="388675AD" w14:textId="722A20D6" w:rsidR="009E0423" w:rsidRDefault="009E0423" w:rsidP="009E0423">
      <w:pPr>
        <w:pStyle w:val="code"/>
      </w:pPr>
      <w:r w:rsidRPr="009E0423">
        <w:t xml:space="preserve">SELECT </w:t>
      </w:r>
      <w:r>
        <w:t>&lt;tên cột 1&gt;, …</w:t>
      </w:r>
      <w:r w:rsidRPr="009E0423">
        <w:t xml:space="preserve"> FROM </w:t>
      </w:r>
      <w:r>
        <w:t>&lt;tên bảng&gt;</w:t>
      </w:r>
      <w:r w:rsidRPr="009E0423">
        <w:t xml:space="preserve"> </w:t>
      </w:r>
    </w:p>
    <w:p w14:paraId="2DB759E5" w14:textId="5B292973" w:rsidR="009E0423" w:rsidRPr="009E0423" w:rsidRDefault="009E0423" w:rsidP="009E0423">
      <w:pPr>
        <w:pStyle w:val="code"/>
      </w:pPr>
      <w:r w:rsidRPr="009E0423">
        <w:t>WHERE column_name IN (</w:t>
      </w:r>
      <w:r>
        <w:t>&lt;giá trị 1&gt;</w:t>
      </w:r>
      <w:r w:rsidRPr="009E0423">
        <w:t xml:space="preserve">, </w:t>
      </w:r>
      <w:r>
        <w:t>&lt;giá trị 2&gt;</w:t>
      </w:r>
      <w:r w:rsidRPr="009E0423">
        <w:t>,</w:t>
      </w:r>
      <w:r>
        <w:t>…</w:t>
      </w:r>
      <w:r w:rsidRPr="009E0423">
        <w:t>);</w:t>
      </w:r>
    </w:p>
    <w:p w14:paraId="2BD24AA8" w14:textId="7CCFC439" w:rsidR="00403ED5" w:rsidRDefault="009E0423" w:rsidP="00107AF5">
      <w:pPr>
        <w:pStyle w:val="Noidung"/>
        <w:ind w:left="426" w:firstLine="992"/>
      </w:pPr>
      <w:r w:rsidRPr="00107AF5">
        <w:rPr>
          <w:b/>
          <w:bCs/>
        </w:rPr>
        <w:t>Toán tử BETWEEN</w:t>
      </w:r>
      <w:r w:rsidRPr="009E0423">
        <w:t xml:space="preserve">: cho phép chọn các giá trị trong một phạm vi nhất định, các giá trị này có thể là số, văn bản hoặc </w:t>
      </w:r>
      <w:r>
        <w:t>ngày.</w:t>
      </w:r>
    </w:p>
    <w:p w14:paraId="684F909B" w14:textId="2C822EFF" w:rsidR="009E0423" w:rsidRDefault="009E0423" w:rsidP="009E0423">
      <w:pPr>
        <w:pStyle w:val="code"/>
      </w:pPr>
      <w:r w:rsidRPr="009E0423">
        <w:t xml:space="preserve">SELECT </w:t>
      </w:r>
      <w:r>
        <w:t>&lt;tên cột 1&gt;, &lt;tên cột 2&gt;, …</w:t>
      </w:r>
      <w:r w:rsidRPr="009E0423">
        <w:t xml:space="preserve"> </w:t>
      </w:r>
    </w:p>
    <w:p w14:paraId="6121FD69" w14:textId="77777777" w:rsidR="009E0423" w:rsidRDefault="009E0423" w:rsidP="009E0423">
      <w:pPr>
        <w:pStyle w:val="code"/>
      </w:pPr>
      <w:r w:rsidRPr="009E0423">
        <w:t xml:space="preserve">FROM </w:t>
      </w:r>
      <w:r>
        <w:t>&lt;tên bảng&gt;</w:t>
      </w:r>
      <w:r w:rsidRPr="009E0423">
        <w:t xml:space="preserve"> </w:t>
      </w:r>
    </w:p>
    <w:p w14:paraId="5649E20D" w14:textId="77777777" w:rsidR="00107AF5" w:rsidRDefault="009E0423" w:rsidP="009E0423">
      <w:pPr>
        <w:pStyle w:val="code"/>
      </w:pPr>
      <w:r w:rsidRPr="009E0423">
        <w:t xml:space="preserve">WHERE </w:t>
      </w:r>
      <w:r>
        <w:t>&lt;tên cột &gt;</w:t>
      </w:r>
      <w:r w:rsidRPr="009E0423">
        <w:t xml:space="preserve"> </w:t>
      </w:r>
    </w:p>
    <w:p w14:paraId="434E02A6" w14:textId="10D4FF11" w:rsidR="009E0423" w:rsidRDefault="009E0423" w:rsidP="009E0423">
      <w:pPr>
        <w:pStyle w:val="code"/>
      </w:pPr>
      <w:r w:rsidRPr="009E0423">
        <w:t xml:space="preserve">BETWEEN </w:t>
      </w:r>
      <w:r>
        <w:t>&lt;giá trị 1&gt;</w:t>
      </w:r>
      <w:r w:rsidRPr="009E0423">
        <w:t xml:space="preserve"> AND </w:t>
      </w:r>
      <w:r>
        <w:t xml:space="preserve">&lt;giá trị </w:t>
      </w:r>
      <w:r w:rsidR="00107AF5">
        <w:t>2</w:t>
      </w:r>
      <w:r>
        <w:t>&gt;</w:t>
      </w:r>
      <w:r w:rsidRPr="009E0423">
        <w:t>;</w:t>
      </w:r>
    </w:p>
    <w:p w14:paraId="4813039E" w14:textId="6C0ED16D" w:rsidR="009E0423" w:rsidRDefault="00107AF5" w:rsidP="00107AF5">
      <w:pPr>
        <w:pStyle w:val="Noidung"/>
        <w:ind w:left="426" w:firstLine="992"/>
        <w:rPr>
          <w:b/>
          <w:bCs/>
        </w:rPr>
      </w:pPr>
      <w:r w:rsidRPr="00107AF5">
        <w:rPr>
          <w:b/>
          <w:bCs/>
        </w:rPr>
        <w:t>Hàm Sum()</w:t>
      </w:r>
      <w:r>
        <w:rPr>
          <w:b/>
          <w:bCs/>
        </w:rPr>
        <w:t xml:space="preserve">: </w:t>
      </w:r>
      <w:r w:rsidRPr="00107AF5">
        <w:t>trả về tổng của một cột số, có thế sử dụng hàm Sum() với những cột là dạng số</w:t>
      </w:r>
    </w:p>
    <w:p w14:paraId="1A5EDA24" w14:textId="115A5C35" w:rsidR="00107AF5" w:rsidRDefault="00107AF5" w:rsidP="00107AF5">
      <w:pPr>
        <w:pStyle w:val="code"/>
      </w:pPr>
      <w:r w:rsidRPr="00107AF5">
        <w:t>SELECT SUM(</w:t>
      </w:r>
      <w:r>
        <w:t>&lt;tên cột&gt;</w:t>
      </w:r>
      <w:r w:rsidRPr="00107AF5">
        <w:t xml:space="preserve">) </w:t>
      </w:r>
    </w:p>
    <w:p w14:paraId="04219E17" w14:textId="4DC55ED3"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484743D9" w14:textId="6ACC2196" w:rsidR="009E0423" w:rsidRDefault="00107AF5" w:rsidP="009E0423">
      <w:pPr>
        <w:pStyle w:val="Noidung"/>
        <w:ind w:firstLine="1418"/>
      </w:pPr>
      <w:r w:rsidRPr="00107AF5">
        <w:rPr>
          <w:b/>
          <w:bCs/>
        </w:rPr>
        <w:t>Hàm Count():</w:t>
      </w:r>
      <w:r>
        <w:t xml:space="preserve"> </w:t>
      </w:r>
      <w:r w:rsidRPr="00107AF5">
        <w:t xml:space="preserve">trả về số lượng hàng khớp với một tiêu chí đã chỉ </w:t>
      </w:r>
      <w:r>
        <w:t>định:</w:t>
      </w:r>
    </w:p>
    <w:p w14:paraId="0C72C3F2" w14:textId="3CC0875F" w:rsidR="00107AF5" w:rsidRDefault="00107AF5" w:rsidP="00107AF5">
      <w:pPr>
        <w:pStyle w:val="code"/>
      </w:pPr>
      <w:r w:rsidRPr="00107AF5">
        <w:t>SELECT COUNT(</w:t>
      </w:r>
      <w:r>
        <w:t>&lt;tên cột&gt;</w:t>
      </w:r>
      <w:r w:rsidRPr="00107AF5">
        <w:t xml:space="preserve">) </w:t>
      </w:r>
    </w:p>
    <w:p w14:paraId="66377719" w14:textId="20A1AA9C"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1036F6B4" w14:textId="2ACA627C" w:rsidR="009E0423" w:rsidRDefault="00107AF5" w:rsidP="00107AF5">
      <w:pPr>
        <w:pStyle w:val="Noidung"/>
        <w:ind w:left="426" w:firstLine="992"/>
      </w:pPr>
      <w:r w:rsidRPr="009B2376">
        <w:rPr>
          <w:b/>
          <w:bCs/>
        </w:rPr>
        <w:lastRenderedPageBreak/>
        <w:t>Hàm Avg():</w:t>
      </w:r>
      <w:r>
        <w:t xml:space="preserve"> </w:t>
      </w:r>
      <w:r w:rsidRPr="00107AF5">
        <w:t xml:space="preserve">trả về giá trị trung bình của một cột số, có thế sử dụng hàm Avg() với những cột là dạng </w:t>
      </w:r>
      <w:r w:rsidR="00404F8F">
        <w:t>số</w:t>
      </w:r>
      <w:r w:rsidR="00404F8F">
        <w:fldChar w:fldCharType="begin"/>
      </w:r>
      <w:r w:rsidR="00795C2F">
        <w:instrText xml:space="preserve"> ADDIN ZOTERO_ITEM CSL_CITATION {"citationID":"s6BMXJSt","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rsidR="00404F8F">
        <w:t>.</w:t>
      </w:r>
    </w:p>
    <w:p w14:paraId="32ACC9B1" w14:textId="2317EAAC" w:rsidR="00107AF5" w:rsidRDefault="00107AF5" w:rsidP="00107AF5">
      <w:pPr>
        <w:pStyle w:val="code"/>
      </w:pPr>
      <w:r w:rsidRPr="00107AF5">
        <w:t>SELECT AVG(</w:t>
      </w:r>
      <w:r>
        <w:t>&lt;tên cột&gt;</w:t>
      </w:r>
      <w:r w:rsidRPr="00107AF5">
        <w:t xml:space="preserve">) </w:t>
      </w:r>
    </w:p>
    <w:p w14:paraId="2524CCC6" w14:textId="526C7D52"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3499FBAF" w14:textId="20198102" w:rsidR="009E0423" w:rsidRDefault="00107AF5" w:rsidP="00107AF5">
      <w:pPr>
        <w:pStyle w:val="Heading3"/>
        <w:rPr>
          <w:lang w:val="vi-VN"/>
        </w:rPr>
      </w:pPr>
      <w:bookmarkStart w:id="77" w:name="_Toc186555173"/>
      <w:r>
        <w:rPr>
          <w:lang w:val="vi-VN"/>
        </w:rPr>
        <w:t>Giới thiệu về SQL Server</w:t>
      </w:r>
      <w:bookmarkEnd w:id="77"/>
    </w:p>
    <w:p w14:paraId="07F6AF98" w14:textId="689907B6" w:rsidR="00107AF5" w:rsidRPr="00107AF5" w:rsidRDefault="00107AF5" w:rsidP="00107AF5">
      <w:pPr>
        <w:pStyle w:val="Heading4"/>
      </w:pPr>
      <w:bookmarkStart w:id="78" w:name="_Toc186555174"/>
      <w:r>
        <w:rPr>
          <w:lang w:val="vi-VN"/>
        </w:rPr>
        <w:t xml:space="preserve">Sơ </w:t>
      </w:r>
      <w:r w:rsidR="005D7169">
        <w:rPr>
          <w:lang w:val="vi-VN"/>
        </w:rPr>
        <w:t>lược</w:t>
      </w:r>
      <w:r>
        <w:rPr>
          <w:lang w:val="vi-VN"/>
        </w:rPr>
        <w:t xml:space="preserve"> về SQL Server</w:t>
      </w:r>
      <w:bookmarkEnd w:id="78"/>
    </w:p>
    <w:p w14:paraId="071B075D" w14:textId="0777E617" w:rsidR="002D717B" w:rsidRPr="002D717B" w:rsidRDefault="002D717B" w:rsidP="002D717B">
      <w:pPr>
        <w:pStyle w:val="Noidung"/>
      </w:pPr>
      <w:r w:rsidRPr="002D717B">
        <w:t>Microsoft SQL Server là một </w:t>
      </w:r>
      <w:hyperlink r:id="rId18" w:tooltip="Hệ thống quản lý cơ sở dữ liệu quan hệ" w:history="1">
        <w:r w:rsidRPr="002D717B">
          <w:rPr>
            <w:rStyle w:val="Hyperlink"/>
            <w:color w:val="auto"/>
            <w:u w:val="none"/>
          </w:rPr>
          <w:t>hệ quản trị cơ sở dữ liệu quan hệ</w:t>
        </w:r>
      </w:hyperlink>
      <w:r w:rsidRPr="002D717B">
        <w:t> được phát triển bởi </w:t>
      </w:r>
      <w:hyperlink r:id="rId19" w:tooltip="Microsoft" w:history="1">
        <w:r w:rsidRPr="002D717B">
          <w:rPr>
            <w:rStyle w:val="Hyperlink"/>
            <w:color w:val="auto"/>
            <w:u w:val="none"/>
          </w:rPr>
          <w:t>Microsoft</w:t>
        </w:r>
      </w:hyperlink>
      <w:r w:rsidRPr="002D717B">
        <w:t>. Là một </w:t>
      </w:r>
      <w:hyperlink r:id="rId20" w:tooltip="Máy chủ" w:history="1">
        <w:r w:rsidRPr="002D717B">
          <w:rPr>
            <w:rStyle w:val="Hyperlink"/>
            <w:color w:val="auto"/>
            <w:u w:val="none"/>
          </w:rPr>
          <w:t>máy chủ</w:t>
        </w:r>
      </w:hyperlink>
      <w:r w:rsidRPr="002D717B">
        <w:t> </w:t>
      </w:r>
      <w:hyperlink r:id="rId21" w:tooltip="Cơ sở dữ liệu" w:history="1">
        <w:r w:rsidRPr="002D717B">
          <w:rPr>
            <w:rStyle w:val="Hyperlink"/>
            <w:color w:val="auto"/>
            <w:u w:val="none"/>
          </w:rPr>
          <w:t>cơ sở dữ liệu</w:t>
        </w:r>
      </w:hyperlink>
      <w:r w:rsidRPr="002D717B">
        <w:t>, nó là một </w:t>
      </w:r>
      <w:hyperlink r:id="rId22" w:tooltip="Phần mềm" w:history="1">
        <w:r w:rsidRPr="002D717B">
          <w:rPr>
            <w:rStyle w:val="Hyperlink"/>
            <w:color w:val="auto"/>
            <w:u w:val="none"/>
          </w:rPr>
          <w:t>sản phẩm phần mềm</w:t>
        </w:r>
      </w:hyperlink>
      <w:r w:rsidRPr="002D717B">
        <w:t> có chức năng chính là lưu trữ và truy xuất dữ liệu theo yêu cầu của các </w:t>
      </w:r>
      <w:hyperlink r:id="rId23" w:tooltip="Phần mềm ứng dụng" w:history="1">
        <w:r w:rsidRPr="002D717B">
          <w:rPr>
            <w:rStyle w:val="Hyperlink"/>
            <w:color w:val="auto"/>
            <w:u w:val="none"/>
          </w:rPr>
          <w:t>ứng dụng phần mềm</w:t>
        </w:r>
      </w:hyperlink>
      <w:r w:rsidRPr="002D717B">
        <w:t> khác. Có thể chạy trên cùng một máy tính hoặc trên một máy tính khác trên mạng</w:t>
      </w:r>
      <w:r w:rsidR="00404F8F">
        <w:fldChar w:fldCharType="begin"/>
      </w:r>
      <w:r w:rsidR="00795C2F">
        <w:instrText xml:space="preserve"> ADDIN ZOTERO_ITEM CSL_CITATION {"citationID":"7bBgu73U","properties":{"formattedCitation":"[7]","plainCitation":"[7]","noteIndex":0},"citationItems":[{"id":69,"uris":["http://zotero.org/users/local/spty5A6U/items/IR3YRB8U"],"itemData":{"id":69,"type":"entry-encyclopedia","abstract":"Microsoft SQL Server là một hệ quản trị cơ sở dữ liệu quan hệ được phát triển bởi Microsoft. Là một máy chủ cơ sở dữ liệu, nó là một sản phẩm phần mềm có chức năng chính là lưu trữ và truy xuất dữ liệu theo yêu cầu của các ứng dụng phần mềm khác. Có thể chạy trên cùng một máy tính hoặc trên một máy tính khác trên mạng (bao gồm cả Internet).\nMicrosoft tiếp thị ít nhất một chục phiên bản Microsoft SQL Server khác nhau, nhắm vào các đối tượng khác nhau và cho khối lượng công việc khác nhau, từ các ứng dụng máy đơn nhỏ đến các ứng dụng Internet lớn có nhiều người dùng đồng thời.","container-title":"Wikipedia tiếng Việt","language":"vi","license":"Creative Commons Attribution-ShareAlike License","note":"Page Version ID: 70743364","source":"Wikipedia","title":"Microsoft SQL Server","URL":"https://vi.wikipedia.org/w/index.php?title=Microsoft_SQL_Server&amp;oldid=70743364","accessed":{"date-parts":[["2024",11,23]]},"issued":{"date-parts":[["2023",10,1]]}}}],"schema":"https://github.com/citation-style-language/schema/raw/master/csl-citation.json"} </w:instrText>
      </w:r>
      <w:r w:rsidR="00404F8F">
        <w:fldChar w:fldCharType="separate"/>
      </w:r>
      <w:r w:rsidR="00795C2F" w:rsidRPr="00795C2F">
        <w:t>[7]</w:t>
      </w:r>
      <w:r w:rsidR="00404F8F">
        <w:fldChar w:fldCharType="end"/>
      </w:r>
      <w:r w:rsidRPr="002D717B">
        <w:t>.</w:t>
      </w:r>
    </w:p>
    <w:p w14:paraId="33F0472B" w14:textId="3D3C9E86" w:rsidR="00403ED5" w:rsidRDefault="002D717B" w:rsidP="002D717B">
      <w:pPr>
        <w:pStyle w:val="Noidung"/>
      </w:pPr>
      <w:r w:rsidRPr="002D717B">
        <w:t>Microsoft tiếp thị ít nhất một chục phiên bản Microsoft SQL Server khác nhau, nhắm vào các đối tượng khác nhau và cho khối lượng công việc khác nhau, từ các ứng dụng máy đơn nhỏ đến các ứng dụng Internet lớn có nhiều </w:t>
      </w:r>
      <w:hyperlink r:id="rId24" w:tooltip="Người sử dụng đồng thời (trang không tồn tại)" w:history="1">
        <w:r w:rsidRPr="002D717B">
          <w:rPr>
            <w:rStyle w:val="Hyperlink"/>
            <w:color w:val="auto"/>
            <w:u w:val="none"/>
          </w:rPr>
          <w:t>người dùng đồng thời</w:t>
        </w:r>
      </w:hyperlink>
      <w:r w:rsidRPr="002D717B">
        <w:t>.</w:t>
      </w:r>
    </w:p>
    <w:p w14:paraId="7FD9F1C9" w14:textId="77777777" w:rsidR="002D717B" w:rsidRDefault="002D717B" w:rsidP="0092616E">
      <w:pPr>
        <w:jc w:val="center"/>
      </w:pPr>
      <w:r>
        <w:rPr>
          <w:noProof/>
        </w:rPr>
        <w:drawing>
          <wp:inline distT="0" distB="0" distL="0" distR="0" wp14:anchorId="2D63CF89" wp14:editId="3FBE9C52">
            <wp:extent cx="4541520" cy="3044238"/>
            <wp:effectExtent l="0" t="0" r="0" b="3810"/>
            <wp:docPr id="822263498" name="Picture 7" descr="SQL là gì? Cách download và cài đặt SQL Server từ A -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QL là gì? Cách download và cài đặt SQL Server từ A - Z"/>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8159" cy="3048688"/>
                    </a:xfrm>
                    <a:prstGeom prst="rect">
                      <a:avLst/>
                    </a:prstGeom>
                    <a:noFill/>
                    <a:ln>
                      <a:noFill/>
                    </a:ln>
                  </pic:spPr>
                </pic:pic>
              </a:graphicData>
            </a:graphic>
          </wp:inline>
        </w:drawing>
      </w:r>
    </w:p>
    <w:p w14:paraId="10AF03BC" w14:textId="30ACADE5" w:rsidR="002D717B" w:rsidRDefault="002D717B" w:rsidP="002D717B">
      <w:pPr>
        <w:pStyle w:val="Caption"/>
        <w:rPr>
          <w:lang w:val="vi-VN"/>
        </w:rPr>
      </w:pPr>
      <w:bookmarkStart w:id="79" w:name="_Toc186269149"/>
      <w:r>
        <w:t xml:space="preserve">Hình </w:t>
      </w:r>
      <w:r w:rsidR="00DA4E2A">
        <w:fldChar w:fldCharType="begin"/>
      </w:r>
      <w:r w:rsidR="00DA4E2A">
        <w:instrText xml:space="preserve"> STYLEREF 1 \s </w:instrText>
      </w:r>
      <w:r w:rsidR="00DA4E2A">
        <w:fldChar w:fldCharType="separate"/>
      </w:r>
      <w:r w:rsidR="00E171EE">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E171EE">
        <w:rPr>
          <w:noProof/>
        </w:rPr>
        <w:t>5</w:t>
      </w:r>
      <w:r w:rsidR="00DA4E2A">
        <w:fldChar w:fldCharType="end"/>
      </w:r>
      <w:r>
        <w:rPr>
          <w:lang w:val="vi-VN"/>
        </w:rPr>
        <w:t xml:space="preserve"> Sơ </w:t>
      </w:r>
      <w:r w:rsidR="008E765A">
        <w:rPr>
          <w:lang w:val="vi-VN"/>
        </w:rPr>
        <w:t>lược</w:t>
      </w:r>
      <w:r>
        <w:rPr>
          <w:lang w:val="vi-VN"/>
        </w:rPr>
        <w:t xml:space="preserve"> về SQL Server</w:t>
      </w:r>
      <w:bookmarkEnd w:id="79"/>
    </w:p>
    <w:p w14:paraId="6EEEB13B" w14:textId="76FDC056" w:rsidR="00403ED5" w:rsidRPr="00404F8F" w:rsidRDefault="00107DF5" w:rsidP="00404F8F">
      <w:pPr>
        <w:jc w:val="center"/>
        <w:rPr>
          <w:i/>
          <w:iCs/>
          <w:lang w:val="vi-VN"/>
        </w:rPr>
      </w:pPr>
      <w:r w:rsidRPr="00107DF5">
        <w:rPr>
          <w:i/>
          <w:iCs/>
          <w:lang w:val="vi-VN"/>
        </w:rPr>
        <w:t>(</w:t>
      </w:r>
      <w:r w:rsidR="004B5356" w:rsidRPr="00107DF5">
        <w:rPr>
          <w:i/>
          <w:iCs/>
          <w:lang w:val="vi-VN"/>
        </w:rPr>
        <w:t>Nguồn: https://datawarehouse.io/product/hubspot-ms-sql-integration/</w:t>
      </w:r>
      <w:r w:rsidRPr="00107DF5">
        <w:rPr>
          <w:i/>
          <w:iCs/>
          <w:lang w:val="vi-VN"/>
        </w:rPr>
        <w:t>)</w:t>
      </w:r>
    </w:p>
    <w:p w14:paraId="04FAE709" w14:textId="1A4B99A0" w:rsidR="00403ED5" w:rsidRDefault="002D717B" w:rsidP="002D717B">
      <w:pPr>
        <w:pStyle w:val="Heading4"/>
        <w:rPr>
          <w:lang w:val="vi-VN"/>
        </w:rPr>
      </w:pPr>
      <w:bookmarkStart w:id="80" w:name="_Toc186555175"/>
      <w:r>
        <w:rPr>
          <w:lang w:val="vi-VN"/>
        </w:rPr>
        <w:t>Lịch sử phát triển</w:t>
      </w:r>
      <w:bookmarkEnd w:id="80"/>
    </w:p>
    <w:p w14:paraId="47E3FABF" w14:textId="77777777" w:rsidR="002D717B" w:rsidRPr="002D717B" w:rsidRDefault="002D717B" w:rsidP="002D717B">
      <w:pPr>
        <w:pStyle w:val="Noidung"/>
      </w:pPr>
      <w:r w:rsidRPr="002D717B">
        <w:t>Lịch sử của Microsoft SQL Server bắt đầu với sản phẩm Microsoft SQL Server đầu tiên SQL SQL Server 10, máy chủ </w:t>
      </w:r>
      <w:hyperlink r:id="rId26" w:tooltip="16-bit (trang không tồn tại)" w:history="1">
        <w:r w:rsidRPr="002D717B">
          <w:rPr>
            <w:rStyle w:val="Hyperlink"/>
            <w:color w:val="auto"/>
            <w:u w:val="none"/>
          </w:rPr>
          <w:t>16-bit</w:t>
        </w:r>
      </w:hyperlink>
      <w:r w:rsidRPr="002D717B">
        <w:t> cho </w:t>
      </w:r>
      <w:hyperlink r:id="rId27" w:tooltip="OS/2" w:history="1">
        <w:r w:rsidRPr="002D717B">
          <w:rPr>
            <w:rStyle w:val="Hyperlink"/>
            <w:color w:val="auto"/>
            <w:u w:val="none"/>
          </w:rPr>
          <w:t>hệ điều hành OS/2</w:t>
        </w:r>
      </w:hyperlink>
      <w:r w:rsidRPr="002D717B">
        <w:t> vào năm 1989 và kéo dài đến ngày hiện tại.</w:t>
      </w:r>
    </w:p>
    <w:p w14:paraId="101746A9" w14:textId="2A0C70DA" w:rsidR="002D717B" w:rsidRPr="002D717B" w:rsidRDefault="002D717B" w:rsidP="002D717B">
      <w:pPr>
        <w:pStyle w:val="Noidung"/>
      </w:pPr>
      <w:r w:rsidRPr="002D717B">
        <w:t xml:space="preserve">Các mốc quan </w:t>
      </w:r>
      <w:r>
        <w:t>trọng:</w:t>
      </w:r>
    </w:p>
    <w:p w14:paraId="26273416" w14:textId="77777777" w:rsidR="002D717B" w:rsidRPr="002D717B" w:rsidRDefault="002D717B">
      <w:pPr>
        <w:pStyle w:val="Noidung"/>
        <w:numPr>
          <w:ilvl w:val="1"/>
          <w:numId w:val="11"/>
        </w:numPr>
      </w:pPr>
      <w:r w:rsidRPr="002D717B">
        <w:lastRenderedPageBreak/>
        <w:t>MS SQL Server cho OS/2 bắt đầu như một dự án chuyển </w:t>
      </w:r>
      <w:hyperlink r:id="rId28" w:tooltip="Máy chủ SQL Sybase (trang không tồn tại)" w:history="1">
        <w:r w:rsidRPr="002D717B">
          <w:rPr>
            <w:rStyle w:val="Hyperlink"/>
            <w:color w:val="auto"/>
            <w:u w:val="none"/>
          </w:rPr>
          <w:t>Sybase SQL Server</w:t>
        </w:r>
      </w:hyperlink>
      <w:r w:rsidRPr="002D717B">
        <w:t> sang OS/2 vào năm 1989, bởi </w:t>
      </w:r>
      <w:hyperlink r:id="rId29" w:tooltip="Sybase (trang không tồn tại)" w:history="1">
        <w:r w:rsidRPr="002D717B">
          <w:rPr>
            <w:rStyle w:val="Hyperlink"/>
            <w:color w:val="auto"/>
            <w:u w:val="none"/>
          </w:rPr>
          <w:t>Sybase</w:t>
        </w:r>
      </w:hyperlink>
      <w:r w:rsidRPr="002D717B">
        <w:t>, </w:t>
      </w:r>
      <w:hyperlink r:id="rId30" w:tooltip="Ashton-Tate (trang không tồn tại)" w:history="1">
        <w:r w:rsidRPr="002D717B">
          <w:rPr>
            <w:rStyle w:val="Hyperlink"/>
            <w:color w:val="auto"/>
            <w:u w:val="none"/>
          </w:rPr>
          <w:t>Ashton-Tate</w:t>
        </w:r>
      </w:hyperlink>
      <w:r w:rsidRPr="002D717B">
        <w:t> và </w:t>
      </w:r>
      <w:hyperlink r:id="rId31" w:tooltip="Microsoft" w:history="1">
        <w:r w:rsidRPr="002D717B">
          <w:rPr>
            <w:rStyle w:val="Hyperlink"/>
            <w:color w:val="auto"/>
            <w:u w:val="none"/>
          </w:rPr>
          <w:t>Microsoft</w:t>
        </w:r>
      </w:hyperlink>
      <w:r w:rsidRPr="002D717B">
        <w:t>.</w:t>
      </w:r>
    </w:p>
    <w:p w14:paraId="4905E75D" w14:textId="77777777" w:rsidR="002D717B" w:rsidRPr="002D717B" w:rsidRDefault="002D717B">
      <w:pPr>
        <w:pStyle w:val="Noidung"/>
        <w:numPr>
          <w:ilvl w:val="1"/>
          <w:numId w:val="11"/>
        </w:numPr>
      </w:pPr>
      <w:r w:rsidRPr="002D717B">
        <w:t>SQL Server 4.2 cho NT được phát hành vào năm 1993, đánh dấu mục nhập vào </w:t>
      </w:r>
      <w:hyperlink r:id="rId32" w:tooltip="Windows NT" w:history="1">
        <w:r w:rsidRPr="002D717B">
          <w:rPr>
            <w:rStyle w:val="Hyperlink"/>
            <w:color w:val="auto"/>
            <w:u w:val="none"/>
          </w:rPr>
          <w:t>Windows NT</w:t>
        </w:r>
      </w:hyperlink>
      <w:r w:rsidRPr="002D717B">
        <w:t>.</w:t>
      </w:r>
    </w:p>
    <w:p w14:paraId="0289BD8B" w14:textId="77777777" w:rsidR="002D717B" w:rsidRPr="002D717B" w:rsidRDefault="002D717B">
      <w:pPr>
        <w:pStyle w:val="Noidung"/>
        <w:numPr>
          <w:ilvl w:val="1"/>
          <w:numId w:val="11"/>
        </w:numPr>
      </w:pPr>
      <w:r w:rsidRPr="002D717B">
        <w:t>SQL Server 6.0 được phát hành vào năm 1995, đánh dấu sự kết thúc hợp tác với </w:t>
      </w:r>
      <w:hyperlink r:id="rId33" w:tooltip="Sybase (trang không tồn tại)" w:history="1">
        <w:r w:rsidRPr="002D717B">
          <w:rPr>
            <w:rStyle w:val="Hyperlink"/>
            <w:color w:val="auto"/>
            <w:u w:val="none"/>
          </w:rPr>
          <w:t>Sybase</w:t>
        </w:r>
      </w:hyperlink>
      <w:r w:rsidRPr="002D717B">
        <w:t>; Sybase sẽ tiếp tục phát triển biến thể SQL Server của riêng họ, Sybase </w:t>
      </w:r>
      <w:hyperlink r:id="rId34" w:tooltip="Doanh nghiệp máy chủ thích ứng (trang không tồn tại)" w:history="1">
        <w:r w:rsidRPr="002D717B">
          <w:rPr>
            <w:rStyle w:val="Hyperlink"/>
            <w:color w:val="auto"/>
            <w:u w:val="none"/>
          </w:rPr>
          <w:t>Adaptive Server Enterprise</w:t>
        </w:r>
      </w:hyperlink>
      <w:r w:rsidRPr="002D717B">
        <w:t>, độc lập với Microsoft.</w:t>
      </w:r>
    </w:p>
    <w:p w14:paraId="79394067" w14:textId="77777777" w:rsidR="002D717B" w:rsidRPr="002D717B" w:rsidRDefault="002D717B">
      <w:pPr>
        <w:pStyle w:val="Noidung"/>
        <w:numPr>
          <w:ilvl w:val="1"/>
          <w:numId w:val="11"/>
        </w:numPr>
      </w:pPr>
      <w:r w:rsidRPr="002D717B">
        <w:t>SQL Server 7.0 được phát hành vào năm 1998, đánh dấu việc chuyển đổi mã nguồn từ C sang C ++.</w:t>
      </w:r>
    </w:p>
    <w:p w14:paraId="2468B77E" w14:textId="77777777" w:rsidR="002D717B" w:rsidRPr="002D717B" w:rsidRDefault="002D717B">
      <w:pPr>
        <w:pStyle w:val="Noidung"/>
        <w:numPr>
          <w:ilvl w:val="1"/>
          <w:numId w:val="11"/>
        </w:numPr>
      </w:pPr>
      <w:r w:rsidRPr="002D717B">
        <w:t>SQL Server 2005, được phát hành năm 2005, hoàn thành việc sửa đổi hoàn toàn mã Sybase cũ thành mã Microsoft.</w:t>
      </w:r>
    </w:p>
    <w:p w14:paraId="678986D4" w14:textId="77777777" w:rsidR="002D717B" w:rsidRDefault="002D717B">
      <w:pPr>
        <w:pStyle w:val="Noidung"/>
        <w:numPr>
          <w:ilvl w:val="1"/>
          <w:numId w:val="11"/>
        </w:numPr>
      </w:pPr>
      <w:r w:rsidRPr="002D717B">
        <w:t>SQL Server 2017, được phát hành vào năm 2017, bổ sung hỗ trợ Linux cho các nền tảng Linux này: </w:t>
      </w:r>
      <w:hyperlink r:id="rId35" w:tooltip="Red Hat Enterprise Linux" w:history="1">
        <w:r w:rsidRPr="002D717B">
          <w:rPr>
            <w:rStyle w:val="Hyperlink"/>
            <w:color w:val="auto"/>
            <w:u w:val="none"/>
          </w:rPr>
          <w:t>Red Hat Enterprise Linux</w:t>
        </w:r>
      </w:hyperlink>
      <w:r w:rsidRPr="002D717B">
        <w:t>, </w:t>
      </w:r>
      <w:hyperlink r:id="rId36" w:tooltip="Máy chủ doanh nghiệp Linux (trang không tồn tại)" w:history="1">
        <w:r w:rsidRPr="002D717B">
          <w:rPr>
            <w:rStyle w:val="Hyperlink"/>
            <w:color w:val="auto"/>
            <w:u w:val="none"/>
          </w:rPr>
          <w:t>SUSE Linux Enterprise Server</w:t>
        </w:r>
      </w:hyperlink>
      <w:r w:rsidRPr="002D717B">
        <w:t>, </w:t>
      </w:r>
      <w:hyperlink r:id="rId37" w:tooltip="Ubuntu" w:history="1">
        <w:r w:rsidRPr="002D717B">
          <w:rPr>
            <w:rStyle w:val="Hyperlink"/>
            <w:color w:val="auto"/>
            <w:u w:val="none"/>
          </w:rPr>
          <w:t>Ubuntu</w:t>
        </w:r>
      </w:hyperlink>
      <w:r w:rsidRPr="002D717B">
        <w:t> &amp; </w:t>
      </w:r>
      <w:hyperlink r:id="rId38" w:tooltip="Docker (phần mềm)" w:history="1">
        <w:r w:rsidRPr="002D717B">
          <w:rPr>
            <w:rStyle w:val="Hyperlink"/>
            <w:color w:val="auto"/>
            <w:u w:val="none"/>
          </w:rPr>
          <w:t>Docker Engine</w:t>
        </w:r>
      </w:hyperlink>
      <w:r w:rsidRPr="002D717B">
        <w:t>.</w:t>
      </w:r>
    </w:p>
    <w:p w14:paraId="7EC87B70" w14:textId="07DCEBD2" w:rsidR="002D717B" w:rsidRDefault="002D717B" w:rsidP="002D717B">
      <w:pPr>
        <w:pStyle w:val="Heading4"/>
        <w:rPr>
          <w:lang w:val="vi-VN"/>
        </w:rPr>
      </w:pPr>
      <w:bookmarkStart w:id="81" w:name="_Toc186555176"/>
      <w:r>
        <w:rPr>
          <w:lang w:val="vi-VN"/>
        </w:rPr>
        <w:t xml:space="preserve">Các </w:t>
      </w:r>
      <w:r w:rsidR="003A44E2">
        <w:rPr>
          <w:lang w:val="vi-VN"/>
        </w:rPr>
        <w:t>chức</w:t>
      </w:r>
      <w:r>
        <w:rPr>
          <w:lang w:val="vi-VN"/>
        </w:rPr>
        <w:t xml:space="preserve"> năng của SQL Server</w:t>
      </w:r>
      <w:bookmarkEnd w:id="81"/>
    </w:p>
    <w:p w14:paraId="6463C116" w14:textId="0AF92632" w:rsidR="003A44E2" w:rsidRPr="003A44E2" w:rsidRDefault="003A44E2" w:rsidP="003A44E2">
      <w:pPr>
        <w:pStyle w:val="Noidung"/>
      </w:pPr>
      <w:r>
        <w:t>SQL Server có rất nhiều chức năng phục vụ các tác vụ khác nhau, dưới đây là một vài chức năng cơ bản của SQL Server</w:t>
      </w:r>
      <w:r w:rsidR="00404F8F">
        <w:fldChar w:fldCharType="begin"/>
      </w:r>
      <w:r w:rsidR="00795C2F">
        <w:instrText xml:space="preserve"> ADDIN ZOTERO_ITEM CSL_CITATION {"citationID":"R4HGI8Cp","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t>:</w:t>
      </w:r>
    </w:p>
    <w:p w14:paraId="1F03575E" w14:textId="77777777" w:rsidR="003A44E2" w:rsidRDefault="003A44E2">
      <w:pPr>
        <w:pStyle w:val="Noidung"/>
        <w:numPr>
          <w:ilvl w:val="0"/>
          <w:numId w:val="12"/>
        </w:numPr>
      </w:pPr>
      <w:r w:rsidRPr="003A44E2">
        <w:t xml:space="preserve">Lưu trữ, truy xuất và cập nhật dữ liệu; </w:t>
      </w:r>
    </w:p>
    <w:p w14:paraId="00440FFD" w14:textId="77777777" w:rsidR="003A44E2" w:rsidRDefault="003A44E2">
      <w:pPr>
        <w:pStyle w:val="Noidung"/>
        <w:numPr>
          <w:ilvl w:val="0"/>
          <w:numId w:val="10"/>
        </w:numPr>
      </w:pPr>
      <w:r w:rsidRPr="003A44E2">
        <w:t xml:space="preserve">Danh mục hệ thống; </w:t>
      </w:r>
    </w:p>
    <w:p w14:paraId="55C78D14" w14:textId="77777777" w:rsidR="003A44E2" w:rsidRDefault="003A44E2">
      <w:pPr>
        <w:pStyle w:val="Noidung"/>
        <w:numPr>
          <w:ilvl w:val="0"/>
          <w:numId w:val="10"/>
        </w:numPr>
      </w:pPr>
      <w:r w:rsidRPr="003A44E2">
        <w:t>An toàn dữ liệu;</w:t>
      </w:r>
    </w:p>
    <w:p w14:paraId="13358195" w14:textId="77777777" w:rsidR="003A44E2" w:rsidRDefault="003A44E2">
      <w:pPr>
        <w:pStyle w:val="Noidung"/>
        <w:numPr>
          <w:ilvl w:val="0"/>
          <w:numId w:val="10"/>
        </w:numPr>
      </w:pPr>
      <w:r w:rsidRPr="003A44E2">
        <w:t>Toàn vẹn dữ liệu;</w:t>
      </w:r>
    </w:p>
    <w:p w14:paraId="10BDAD17" w14:textId="77777777" w:rsidR="003A44E2" w:rsidRDefault="003A44E2">
      <w:pPr>
        <w:pStyle w:val="Noidung"/>
        <w:numPr>
          <w:ilvl w:val="0"/>
          <w:numId w:val="10"/>
        </w:numPr>
      </w:pPr>
      <w:r w:rsidRPr="003A44E2">
        <w:t>Điều khiển cạnh tranh;</w:t>
      </w:r>
    </w:p>
    <w:p w14:paraId="19629243" w14:textId="7591D107" w:rsidR="003A44E2" w:rsidRDefault="003A44E2">
      <w:pPr>
        <w:pStyle w:val="Noidung"/>
        <w:numPr>
          <w:ilvl w:val="0"/>
          <w:numId w:val="10"/>
        </w:numPr>
      </w:pPr>
      <w:r w:rsidRPr="003A44E2">
        <w:t>Phục hồi CSDL;</w:t>
      </w:r>
    </w:p>
    <w:p w14:paraId="605421EE" w14:textId="0D4B35FB" w:rsidR="002D717B" w:rsidRDefault="003A44E2">
      <w:pPr>
        <w:pStyle w:val="Noidung"/>
        <w:numPr>
          <w:ilvl w:val="0"/>
          <w:numId w:val="10"/>
        </w:numPr>
      </w:pPr>
      <w:r w:rsidRPr="003A44E2">
        <w:t>Các tiện ích khác</w:t>
      </w:r>
      <w:r w:rsidR="002D717B" w:rsidRPr="002D717B">
        <w:t xml:space="preserve"> </w:t>
      </w:r>
    </w:p>
    <w:p w14:paraId="4EA94E39" w14:textId="77777777" w:rsidR="003A44E2" w:rsidRDefault="003A44E2" w:rsidP="00E73D47">
      <w:pPr>
        <w:pStyle w:val="Heading4"/>
        <w:numPr>
          <w:ilvl w:val="0"/>
          <w:numId w:val="0"/>
        </w:numPr>
      </w:pPr>
    </w:p>
    <w:p w14:paraId="609771B6" w14:textId="77777777" w:rsidR="00D60973" w:rsidRPr="00D60973" w:rsidRDefault="00D60973" w:rsidP="00D60973">
      <w:pPr>
        <w:pStyle w:val="Heading1"/>
        <w:numPr>
          <w:ilvl w:val="0"/>
          <w:numId w:val="0"/>
        </w:numPr>
        <w:jc w:val="left"/>
        <w:rPr>
          <w:lang w:val="vi-VN"/>
        </w:rPr>
      </w:pPr>
    </w:p>
    <w:p w14:paraId="786AB0DE" w14:textId="69BF07B4" w:rsidR="007A413C" w:rsidRPr="008148A3" w:rsidRDefault="00C7360E" w:rsidP="009E0423">
      <w:pPr>
        <w:pStyle w:val="Heading1"/>
      </w:pPr>
      <w:r w:rsidRPr="00D60973">
        <w:br w:type="page"/>
      </w:r>
      <w:bookmarkStart w:id="82" w:name="_Toc181946650"/>
      <w:r w:rsidR="009D2881">
        <w:lastRenderedPageBreak/>
        <w:t xml:space="preserve"> </w:t>
      </w:r>
      <w:bookmarkStart w:id="83" w:name="_Toc181968288"/>
      <w:bookmarkStart w:id="84" w:name="_Toc186555177"/>
      <w:r w:rsidR="00555825">
        <w:t>HIỆN THỰC HÓA NGHIÊN CỨU</w:t>
      </w:r>
      <w:bookmarkEnd w:id="82"/>
      <w:bookmarkEnd w:id="83"/>
      <w:bookmarkEnd w:id="84"/>
    </w:p>
    <w:p w14:paraId="77B18D8F" w14:textId="46F97403" w:rsidR="00A76AC7" w:rsidRDefault="009B2376" w:rsidP="009B2376">
      <w:pPr>
        <w:pStyle w:val="Heading2"/>
        <w:rPr>
          <w:lang w:val="vi-VN"/>
        </w:rPr>
      </w:pPr>
      <w:bookmarkStart w:id="85" w:name="_Toc186555178"/>
      <w:r>
        <w:rPr>
          <w:lang w:val="vi-VN"/>
        </w:rPr>
        <w:t>Mô tả hệ thống</w:t>
      </w:r>
      <w:bookmarkEnd w:id="85"/>
    </w:p>
    <w:p w14:paraId="5B065286" w14:textId="6A3C931D" w:rsidR="009B2376" w:rsidRDefault="009B2376" w:rsidP="009B2376">
      <w:pPr>
        <w:pStyle w:val="Noidung"/>
      </w:pPr>
      <w:r>
        <w:t xml:space="preserve">Hệ thống đặt lịch trực tuyến được mô tả như </w:t>
      </w:r>
      <w:r w:rsidR="003A410D">
        <w:t>sau</w:t>
      </w:r>
      <w:r>
        <w:t>:</w:t>
      </w:r>
    </w:p>
    <w:p w14:paraId="48874E72" w14:textId="15D7F269" w:rsidR="003A410D" w:rsidRDefault="003A410D" w:rsidP="003A410D">
      <w:pPr>
        <w:pStyle w:val="Noidung"/>
        <w:rPr>
          <w:sz w:val="24"/>
          <w:lang w:eastAsia="vi-VN"/>
        </w:rPr>
      </w:pPr>
      <w:r>
        <w:t>Người dùng truy cập hệ thống và cung cấp thông tin cá nhân bao gồm họ tên, giới tính, địa chỉ, số điện thoại và email để có thể đăng ký.</w:t>
      </w:r>
    </w:p>
    <w:p w14:paraId="09D959DD" w14:textId="456727A7" w:rsidR="003A410D" w:rsidRDefault="003A410D" w:rsidP="003A410D">
      <w:pPr>
        <w:pStyle w:val="Noidung"/>
      </w:pPr>
      <w:r>
        <w:t>Hệ thống hiển thị danh sách các bệnh viện, thông tin cơ bản của bệnh viện bao gồm: mã bệnh viện và tên bệnh viện, giúp người dùng dễ dàng lựa chọn địa điểm khám phù hợp.</w:t>
      </w:r>
    </w:p>
    <w:p w14:paraId="72591CB8" w14:textId="2B133786" w:rsidR="003A410D" w:rsidRDefault="003A410D" w:rsidP="003A410D">
      <w:pPr>
        <w:pStyle w:val="Noidung"/>
      </w:pPr>
      <w:r>
        <w:t xml:space="preserve">Sau khi chọn bệnh viện, người dùng sẽ được cung cấp danh sách các bác sĩ đang </w:t>
      </w:r>
      <w:r w:rsidR="00460E78">
        <w:t>làm việc</w:t>
      </w:r>
      <w:r>
        <w:t xml:space="preserve"> tại đó, kèm theo thông tin chi tiết về học hàm, học vị và chuyên khoa. Mỗi bác sĩ chỉ trực thuộc một bệnh viện duy nhất.</w:t>
      </w:r>
    </w:p>
    <w:p w14:paraId="5FAFA9D7" w14:textId="69E07BEA" w:rsidR="003A410D" w:rsidRDefault="003A410D" w:rsidP="003A410D">
      <w:pPr>
        <w:pStyle w:val="Noidung"/>
      </w:pPr>
      <w:r>
        <w:t>Người dùng tiếp tục chọn lịch khám phù hợp từ danh sách các khung giờ trống của từng bác sĩ. Mỗi lịch khám được phân bổ cho một hoặc nhiều bác sĩ và có thể thuộc nhiều dịch vụ khám khác nhau.</w:t>
      </w:r>
    </w:p>
    <w:p w14:paraId="76DA45C1" w14:textId="29AA881E" w:rsidR="00311F72" w:rsidRDefault="003A410D" w:rsidP="00311F72">
      <w:pPr>
        <w:pStyle w:val="Noidung"/>
      </w:pPr>
      <w:r>
        <w:t>Cuối cùng, người dùng chọn dịch vụ khám mong muốn và hoàn tất quá trình đặt lịch. Hệ thống sẽ gửi thông tin xác nhận lịch hẹn đến email và số điện thoại đã đăng ký. Người dùng có thể kiểm tra lại và chỉnh sửa thông tin đặt lịch bất kỳ lúc nào.</w:t>
      </w:r>
    </w:p>
    <w:p w14:paraId="27A92A81" w14:textId="77777777" w:rsidR="007C071B" w:rsidRDefault="007C071B" w:rsidP="00311F72">
      <w:pPr>
        <w:pStyle w:val="Noidung"/>
      </w:pPr>
    </w:p>
    <w:p w14:paraId="5615AFF5" w14:textId="77777777" w:rsidR="007C071B" w:rsidRDefault="007C071B" w:rsidP="00311F72">
      <w:pPr>
        <w:pStyle w:val="Noidung"/>
      </w:pPr>
    </w:p>
    <w:p w14:paraId="22D9917A" w14:textId="77777777" w:rsidR="007C071B" w:rsidRDefault="007C071B" w:rsidP="00311F72">
      <w:pPr>
        <w:pStyle w:val="Noidung"/>
      </w:pPr>
    </w:p>
    <w:p w14:paraId="6BC98ACE" w14:textId="77777777" w:rsidR="007C071B" w:rsidRDefault="007C071B" w:rsidP="00311F72">
      <w:pPr>
        <w:pStyle w:val="Noidung"/>
      </w:pPr>
    </w:p>
    <w:p w14:paraId="58222288" w14:textId="77777777" w:rsidR="007C071B" w:rsidRDefault="007C071B" w:rsidP="00311F72">
      <w:pPr>
        <w:pStyle w:val="Noidung"/>
      </w:pPr>
    </w:p>
    <w:p w14:paraId="7CE2845D" w14:textId="77777777" w:rsidR="007C071B" w:rsidRDefault="007C071B" w:rsidP="00311F72">
      <w:pPr>
        <w:pStyle w:val="Noidung"/>
      </w:pPr>
    </w:p>
    <w:p w14:paraId="172061D7" w14:textId="77777777" w:rsidR="007C071B" w:rsidRDefault="007C071B" w:rsidP="00311F72">
      <w:pPr>
        <w:pStyle w:val="Noidung"/>
      </w:pPr>
    </w:p>
    <w:p w14:paraId="0C4A5325" w14:textId="77777777" w:rsidR="007C071B" w:rsidRDefault="007C071B" w:rsidP="00311F72">
      <w:pPr>
        <w:pStyle w:val="Noidung"/>
      </w:pPr>
    </w:p>
    <w:p w14:paraId="3D98FF9C" w14:textId="77777777" w:rsidR="007C071B" w:rsidRDefault="007C071B" w:rsidP="00311F72">
      <w:pPr>
        <w:pStyle w:val="Noidung"/>
      </w:pPr>
    </w:p>
    <w:p w14:paraId="2AE40CD4" w14:textId="77777777" w:rsidR="007C071B" w:rsidRDefault="007C071B" w:rsidP="00311F72">
      <w:pPr>
        <w:pStyle w:val="Noidung"/>
      </w:pPr>
    </w:p>
    <w:p w14:paraId="562545B7" w14:textId="77777777" w:rsidR="009B3269" w:rsidRDefault="009B3269" w:rsidP="00322C6D">
      <w:pPr>
        <w:pStyle w:val="Heading2"/>
        <w:rPr>
          <w:lang w:val="vi-VN"/>
        </w:rPr>
      </w:pPr>
      <w:bookmarkStart w:id="86" w:name="_Toc186555179"/>
      <w:r>
        <w:rPr>
          <w:lang w:val="vi-VN"/>
        </w:rPr>
        <w:lastRenderedPageBreak/>
        <w:t>Thiết kế mô hình dữ liệu</w:t>
      </w:r>
      <w:bookmarkEnd w:id="86"/>
    </w:p>
    <w:p w14:paraId="6EF06494" w14:textId="77777777" w:rsidR="009B3269" w:rsidRDefault="009B3269" w:rsidP="009B3269">
      <w:pPr>
        <w:pStyle w:val="Heading3"/>
        <w:rPr>
          <w:lang w:val="vi-VN"/>
        </w:rPr>
      </w:pPr>
      <w:bookmarkStart w:id="87" w:name="_Toc186555180"/>
      <w:r>
        <w:rPr>
          <w:lang w:val="vi-VN"/>
        </w:rPr>
        <w:t>Thiết kế và mô tả mô hình thực thể kết hợp</w:t>
      </w:r>
      <w:bookmarkEnd w:id="87"/>
    </w:p>
    <w:p w14:paraId="174F7F93" w14:textId="79FF9FD8" w:rsidR="009B3269" w:rsidRDefault="009B3269" w:rsidP="009B3269">
      <w:pPr>
        <w:pStyle w:val="Heading4"/>
        <w:rPr>
          <w:lang w:val="vi-VN"/>
        </w:rPr>
      </w:pPr>
      <w:bookmarkStart w:id="88" w:name="_Toc186555181"/>
      <w:r>
        <w:rPr>
          <w:lang w:val="vi-VN"/>
        </w:rPr>
        <w:t>Thiết kế mô hình thực thể kết hợp</w:t>
      </w:r>
      <w:bookmarkEnd w:id="88"/>
    </w:p>
    <w:p w14:paraId="5C4714CD" w14:textId="77777777" w:rsidR="009B3269" w:rsidRDefault="009B3269" w:rsidP="009B3269">
      <w:pPr>
        <w:pStyle w:val="Noidung"/>
        <w:ind w:firstLine="0"/>
      </w:pPr>
    </w:p>
    <w:p w14:paraId="39C3C823" w14:textId="22EA6E2F" w:rsidR="009B3269" w:rsidRPr="00A2525C" w:rsidRDefault="00A2525C" w:rsidP="00C244A4">
      <w:pPr>
        <w:keepNext/>
        <w:jc w:val="center"/>
        <w:rPr>
          <w:lang w:val="vi-VN"/>
        </w:rPr>
      </w:pPr>
      <w:r>
        <w:rPr>
          <w:noProof/>
        </w:rPr>
        <w:drawing>
          <wp:inline distT="0" distB="0" distL="0" distR="0" wp14:anchorId="1691C962" wp14:editId="722000FD">
            <wp:extent cx="5580380" cy="2766060"/>
            <wp:effectExtent l="0" t="0" r="1270" b="0"/>
            <wp:docPr id="1382392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9201" name="Picture 13823920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2766060"/>
                    </a:xfrm>
                    <a:prstGeom prst="rect">
                      <a:avLst/>
                    </a:prstGeom>
                  </pic:spPr>
                </pic:pic>
              </a:graphicData>
            </a:graphic>
          </wp:inline>
        </w:drawing>
      </w:r>
    </w:p>
    <w:p w14:paraId="6BC12BDE" w14:textId="4A7E39BA" w:rsidR="003450A7" w:rsidRPr="003D29EE" w:rsidRDefault="009B3269" w:rsidP="003D29EE">
      <w:pPr>
        <w:pStyle w:val="Caption"/>
        <w:rPr>
          <w:lang w:val="vi-VN"/>
        </w:rPr>
      </w:pPr>
      <w:bookmarkStart w:id="89" w:name="_Toc186269150"/>
      <w:r w:rsidRPr="00A2525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1</w:t>
      </w:r>
      <w:r w:rsidR="00DA4E2A">
        <w:rPr>
          <w:lang w:val="vi-VN"/>
        </w:rPr>
        <w:fldChar w:fldCharType="end"/>
      </w:r>
      <w:r>
        <w:rPr>
          <w:lang w:val="vi-VN"/>
        </w:rPr>
        <w:t xml:space="preserve"> </w:t>
      </w:r>
      <w:r w:rsidRPr="00A2525C">
        <w:rPr>
          <w:lang w:val="vi-VN"/>
        </w:rPr>
        <w:t>ERD</w:t>
      </w:r>
      <w:r>
        <w:rPr>
          <w:lang w:val="vi-VN"/>
        </w:rPr>
        <w:t xml:space="preserve"> hệ thống đặt lịch khám</w:t>
      </w:r>
      <w:bookmarkEnd w:id="89"/>
    </w:p>
    <w:p w14:paraId="46F48F5B" w14:textId="26A2F6C0" w:rsidR="00EB2E83" w:rsidRDefault="00075923" w:rsidP="00075923">
      <w:pPr>
        <w:pStyle w:val="Heading3"/>
        <w:rPr>
          <w:lang w:val="vi-VN"/>
        </w:rPr>
      </w:pPr>
      <w:bookmarkStart w:id="90" w:name="_Toc186555182"/>
      <w:r>
        <w:rPr>
          <w:lang w:val="vi-VN"/>
        </w:rPr>
        <w:t>Mô hình dữ liệu quan hệ</w:t>
      </w:r>
      <w:bookmarkEnd w:id="90"/>
    </w:p>
    <w:p w14:paraId="751D7499" w14:textId="739F703C" w:rsidR="00311F72" w:rsidRPr="00311F72" w:rsidRDefault="00311F72" w:rsidP="00311F72">
      <w:pPr>
        <w:pStyle w:val="Heading4"/>
      </w:pPr>
      <w:bookmarkStart w:id="91" w:name="_Toc186555183"/>
      <w:r>
        <w:rPr>
          <w:lang w:val="vi-VN"/>
        </w:rPr>
        <w:t>Mô hình dữ liệu quan hệ</w:t>
      </w:r>
      <w:bookmarkEnd w:id="91"/>
    </w:p>
    <w:p w14:paraId="6B27C064" w14:textId="61E24938" w:rsidR="00BE2876" w:rsidRDefault="00A01B98" w:rsidP="00BE2876">
      <w:pPr>
        <w:keepNext/>
        <w:jc w:val="center"/>
      </w:pPr>
      <w:r>
        <w:rPr>
          <w:noProof/>
        </w:rPr>
        <w:drawing>
          <wp:inline distT="0" distB="0" distL="0" distR="0" wp14:anchorId="411FDFF5" wp14:editId="69707EA2">
            <wp:extent cx="5580380" cy="3423285"/>
            <wp:effectExtent l="0" t="0" r="1270" b="5715"/>
            <wp:docPr id="1746243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43110" name="Picture 1746243110"/>
                    <pic:cNvPicPr/>
                  </pic:nvPicPr>
                  <pic:blipFill>
                    <a:blip r:embed="rId40">
                      <a:extLst>
                        <a:ext uri="{28A0092B-C50C-407E-A947-70E740481C1C}">
                          <a14:useLocalDpi xmlns:a14="http://schemas.microsoft.com/office/drawing/2010/main" val="0"/>
                        </a:ext>
                      </a:extLst>
                    </a:blip>
                    <a:stretch>
                      <a:fillRect/>
                    </a:stretch>
                  </pic:blipFill>
                  <pic:spPr>
                    <a:xfrm>
                      <a:off x="0" y="0"/>
                      <a:ext cx="5580380" cy="3423285"/>
                    </a:xfrm>
                    <a:prstGeom prst="rect">
                      <a:avLst/>
                    </a:prstGeom>
                  </pic:spPr>
                </pic:pic>
              </a:graphicData>
            </a:graphic>
          </wp:inline>
        </w:drawing>
      </w:r>
    </w:p>
    <w:p w14:paraId="7A8BFFE4" w14:textId="7D88E961" w:rsidR="004865BF" w:rsidRPr="00BE2876" w:rsidRDefault="00BE2876" w:rsidP="00BE2876">
      <w:pPr>
        <w:pStyle w:val="Caption"/>
        <w:rPr>
          <w:lang w:val="vi-VN" w:eastAsia="x-none"/>
        </w:rPr>
      </w:pPr>
      <w:bookmarkStart w:id="92" w:name="_Toc186269151"/>
      <w:r>
        <w:t xml:space="preserve">Hình </w:t>
      </w:r>
      <w:r w:rsidR="00DA4E2A">
        <w:fldChar w:fldCharType="begin"/>
      </w:r>
      <w:r w:rsidR="00DA4E2A">
        <w:instrText xml:space="preserve"> STYLEREF 1 \s </w:instrText>
      </w:r>
      <w:r w:rsidR="00DA4E2A">
        <w:fldChar w:fldCharType="separate"/>
      </w:r>
      <w:r w:rsidR="00E171EE">
        <w:rPr>
          <w:noProof/>
        </w:rPr>
        <w:t>3</w:t>
      </w:r>
      <w:r w:rsidR="00DA4E2A">
        <w:fldChar w:fldCharType="end"/>
      </w:r>
      <w:r w:rsidR="00DA4E2A">
        <w:t>.</w:t>
      </w:r>
      <w:r w:rsidR="00DA4E2A">
        <w:fldChar w:fldCharType="begin"/>
      </w:r>
      <w:r w:rsidR="00DA4E2A">
        <w:instrText xml:space="preserve"> SEQ Hình \* ARABIC \s 1 </w:instrText>
      </w:r>
      <w:r w:rsidR="00DA4E2A">
        <w:fldChar w:fldCharType="separate"/>
      </w:r>
      <w:r w:rsidR="00E171EE">
        <w:rPr>
          <w:noProof/>
        </w:rPr>
        <w:t>2</w:t>
      </w:r>
      <w:r w:rsidR="00DA4E2A">
        <w:fldChar w:fldCharType="end"/>
      </w:r>
      <w:r>
        <w:rPr>
          <w:lang w:val="vi-VN"/>
        </w:rPr>
        <w:t xml:space="preserve"> </w:t>
      </w:r>
      <w:r w:rsidR="00DD53BF">
        <w:rPr>
          <w:lang w:val="vi-VN"/>
        </w:rPr>
        <w:t>Mô hình dữ liệu quan hệ</w:t>
      </w:r>
      <w:bookmarkEnd w:id="92"/>
    </w:p>
    <w:p w14:paraId="056C4BD1" w14:textId="77777777" w:rsidR="003D29EE" w:rsidRDefault="003D29EE" w:rsidP="00454ACB">
      <w:pPr>
        <w:pStyle w:val="Noidung"/>
      </w:pPr>
    </w:p>
    <w:p w14:paraId="6243BBC3" w14:textId="4BEE0616" w:rsidR="00454ACB" w:rsidRPr="003D29EE" w:rsidRDefault="004865BF" w:rsidP="003D29EE">
      <w:pPr>
        <w:pStyle w:val="Noidung"/>
        <w:rPr>
          <w:b/>
          <w:bCs/>
        </w:rPr>
      </w:pPr>
      <w:r w:rsidRPr="003D29EE">
        <w:rPr>
          <w:b/>
          <w:bCs/>
        </w:rPr>
        <w:lastRenderedPageBreak/>
        <w:t xml:space="preserve">Cấu trúc các </w:t>
      </w:r>
      <w:r w:rsidR="00454ACB" w:rsidRPr="003D29EE">
        <w:rPr>
          <w:b/>
          <w:bCs/>
        </w:rPr>
        <w:t xml:space="preserve">bảng </w:t>
      </w:r>
    </w:p>
    <w:p w14:paraId="03048793" w14:textId="450E0678" w:rsidR="00454ACB" w:rsidRDefault="00454ACB" w:rsidP="00454ACB">
      <w:pPr>
        <w:pStyle w:val="Noidung"/>
      </w:pPr>
      <w:r>
        <w:t>BENHVIEN (</w:t>
      </w:r>
      <w:r w:rsidRPr="00460E78">
        <w:rPr>
          <w:b/>
          <w:bCs/>
          <w:u w:val="single"/>
        </w:rPr>
        <w:t>mabenhvien</w:t>
      </w:r>
      <w:r>
        <w:t>, tenbenhvien)</w:t>
      </w:r>
    </w:p>
    <w:p w14:paraId="51A3B5E5" w14:textId="5B8725F1" w:rsidR="004865BF" w:rsidRDefault="00454ACB" w:rsidP="00454ACB">
      <w:pPr>
        <w:pStyle w:val="Noidung"/>
      </w:pPr>
      <w:r>
        <w:t>CHUYENKHOA (</w:t>
      </w:r>
      <w:r w:rsidRPr="00460E78">
        <w:rPr>
          <w:b/>
          <w:bCs/>
          <w:u w:val="single"/>
        </w:rPr>
        <w:t>machuyenkhoa</w:t>
      </w:r>
      <w:r>
        <w:t>, tenchuyenkhoa)</w:t>
      </w:r>
    </w:p>
    <w:p w14:paraId="425F3F23" w14:textId="3D947B8B" w:rsidR="00454ACB" w:rsidRDefault="00454ACB" w:rsidP="00454ACB">
      <w:pPr>
        <w:pStyle w:val="Noidung"/>
      </w:pPr>
      <w:r>
        <w:t>HOCVI (</w:t>
      </w:r>
      <w:r w:rsidRPr="00460E78">
        <w:rPr>
          <w:b/>
          <w:bCs/>
          <w:u w:val="single"/>
        </w:rPr>
        <w:t>mahocvi</w:t>
      </w:r>
      <w:r>
        <w:t>, tenhocvi)</w:t>
      </w:r>
    </w:p>
    <w:p w14:paraId="08590DA8" w14:textId="78FDD9AB" w:rsidR="00454ACB" w:rsidRDefault="00454ACB" w:rsidP="00454ACB">
      <w:pPr>
        <w:pStyle w:val="Noidung"/>
      </w:pPr>
      <w:r>
        <w:t>HOCHAM (</w:t>
      </w:r>
      <w:r w:rsidRPr="00460E78">
        <w:rPr>
          <w:b/>
          <w:bCs/>
          <w:u w:val="single"/>
        </w:rPr>
        <w:t>mahocham</w:t>
      </w:r>
      <w:r>
        <w:t>, tenhocham)</w:t>
      </w:r>
    </w:p>
    <w:p w14:paraId="05F373C7" w14:textId="73EA57D4" w:rsidR="00454ACB" w:rsidRDefault="00454ACB" w:rsidP="00454ACB">
      <w:pPr>
        <w:pStyle w:val="Noidung"/>
      </w:pPr>
      <w:r>
        <w:t>DICHVU (</w:t>
      </w:r>
      <w:r w:rsidRPr="00460E78">
        <w:rPr>
          <w:b/>
          <w:bCs/>
          <w:u w:val="single"/>
        </w:rPr>
        <w:t>madichvu</w:t>
      </w:r>
      <w:r>
        <w:t>, tendichvu)</w:t>
      </w:r>
    </w:p>
    <w:p w14:paraId="0C1849F5" w14:textId="7C730115" w:rsidR="00454ACB" w:rsidRDefault="00454ACB" w:rsidP="00454ACB">
      <w:pPr>
        <w:pStyle w:val="Noidung"/>
      </w:pPr>
      <w:r>
        <w:t>PHONGKHAM (</w:t>
      </w:r>
      <w:r w:rsidRPr="00460E78">
        <w:rPr>
          <w:b/>
          <w:bCs/>
          <w:u w:val="single"/>
        </w:rPr>
        <w:t>maphongkham</w:t>
      </w:r>
      <w:r>
        <w:t>, tenphongkham, vitri)</w:t>
      </w:r>
    </w:p>
    <w:p w14:paraId="30EC7C76" w14:textId="1947FC0C" w:rsidR="00454ACB" w:rsidRDefault="00454ACB" w:rsidP="00454ACB">
      <w:pPr>
        <w:pStyle w:val="Noidung"/>
      </w:pPr>
      <w:r>
        <w:t>BENHNHAN (</w:t>
      </w:r>
      <w:r w:rsidRPr="00460E78">
        <w:rPr>
          <w:b/>
          <w:bCs/>
          <w:u w:val="single"/>
        </w:rPr>
        <w:t>mabenhnhan</w:t>
      </w:r>
      <w:r>
        <w:t xml:space="preserve">, tenbenhnhan, giotinh, sdt, email, ngaysinh, diachi) </w:t>
      </w:r>
    </w:p>
    <w:p w14:paraId="1D037291" w14:textId="12643F28" w:rsidR="00454ACB" w:rsidRDefault="00454ACB" w:rsidP="00454ACB">
      <w:pPr>
        <w:pStyle w:val="Noidung"/>
      </w:pPr>
      <w:r>
        <w:t>BACSI (</w:t>
      </w:r>
      <w:r w:rsidRPr="00460E78">
        <w:rPr>
          <w:b/>
          <w:bCs/>
          <w:u w:val="single"/>
        </w:rPr>
        <w:t>mabacsi</w:t>
      </w:r>
      <w:r>
        <w:t xml:space="preserve">, tenbacsi, namkinhnghiem, gioithieu, </w:t>
      </w:r>
      <w:r w:rsidRPr="002741B3">
        <w:rPr>
          <w:u w:val="dash"/>
        </w:rPr>
        <w:t>machuyenkhoa</w:t>
      </w:r>
      <w:r>
        <w:t xml:space="preserve">, </w:t>
      </w:r>
      <w:r w:rsidRPr="002741B3">
        <w:rPr>
          <w:u w:val="dash"/>
        </w:rPr>
        <w:t>mabenhvien</w:t>
      </w:r>
      <w:r w:rsidRPr="002741B3">
        <w:t>,</w:t>
      </w:r>
      <w:r>
        <w:t xml:space="preserve"> </w:t>
      </w:r>
      <w:r w:rsidRPr="002741B3">
        <w:rPr>
          <w:u w:val="dash"/>
        </w:rPr>
        <w:t>mahocham</w:t>
      </w:r>
      <w:r>
        <w:t xml:space="preserve">, </w:t>
      </w:r>
      <w:r w:rsidRPr="002741B3">
        <w:rPr>
          <w:u w:val="dash"/>
        </w:rPr>
        <w:t>mahocvi</w:t>
      </w:r>
      <w:r>
        <w:t>)</w:t>
      </w:r>
    </w:p>
    <w:p w14:paraId="3506E313" w14:textId="3C86ED4E" w:rsidR="00454ACB" w:rsidRDefault="00454ACB" w:rsidP="00454ACB">
      <w:pPr>
        <w:pStyle w:val="Noidung"/>
      </w:pPr>
      <w:r>
        <w:t>LICHKHAM (</w:t>
      </w:r>
      <w:r w:rsidRPr="00460E78">
        <w:rPr>
          <w:b/>
          <w:bCs/>
          <w:u w:val="single"/>
        </w:rPr>
        <w:t>malich</w:t>
      </w:r>
      <w:r>
        <w:t xml:space="preserve">, ngay, giobatdau, gioketthuc, </w:t>
      </w:r>
      <w:r w:rsidRPr="002741B3">
        <w:rPr>
          <w:u w:val="dash"/>
        </w:rPr>
        <w:t>maphongkham</w:t>
      </w:r>
      <w:r>
        <w:t>)</w:t>
      </w:r>
    </w:p>
    <w:p w14:paraId="0B7A1D02" w14:textId="5FCF5B1D" w:rsidR="00454ACB" w:rsidRDefault="00454ACB" w:rsidP="00454ACB">
      <w:pPr>
        <w:pStyle w:val="Noidung"/>
      </w:pPr>
      <w:r>
        <w:t>DANGKY (</w:t>
      </w:r>
      <w:r w:rsidR="008F5B7F" w:rsidRPr="00460E78">
        <w:rPr>
          <w:b/>
          <w:bCs/>
          <w:u w:val="single"/>
        </w:rPr>
        <w:t>madangky</w:t>
      </w:r>
      <w:r w:rsidR="008F5B7F" w:rsidRPr="008F5B7F">
        <w:t xml:space="preserve">, </w:t>
      </w:r>
      <w:r w:rsidRPr="002741B3">
        <w:rPr>
          <w:u w:val="dash"/>
        </w:rPr>
        <w:t>mabacsi</w:t>
      </w:r>
      <w:r w:rsidRPr="008F5B7F">
        <w:t xml:space="preserve">, </w:t>
      </w:r>
      <w:r w:rsidRPr="002741B3">
        <w:rPr>
          <w:u w:val="dash"/>
        </w:rPr>
        <w:t>mabenhnhan</w:t>
      </w:r>
      <w:r w:rsidRPr="008F5B7F">
        <w:t xml:space="preserve">, </w:t>
      </w:r>
      <w:r w:rsidRPr="002741B3">
        <w:rPr>
          <w:u w:val="dash"/>
        </w:rPr>
        <w:t>malich</w:t>
      </w:r>
      <w:r w:rsidRPr="008F5B7F">
        <w:t xml:space="preserve">, </w:t>
      </w:r>
      <w:r w:rsidRPr="002741B3">
        <w:rPr>
          <w:u w:val="dash"/>
        </w:rPr>
        <w:t>madichvu</w:t>
      </w:r>
      <w:r>
        <w:t>)</w:t>
      </w:r>
    </w:p>
    <w:p w14:paraId="69E87581" w14:textId="77777777" w:rsidR="00311F72" w:rsidRDefault="00311F72" w:rsidP="00311F72">
      <w:pPr>
        <w:pStyle w:val="Noidung"/>
        <w:ind w:left="862" w:firstLine="0"/>
      </w:pPr>
    </w:p>
    <w:p w14:paraId="6FDFCB6F" w14:textId="77777777" w:rsidR="001525E5" w:rsidRDefault="001525E5" w:rsidP="00311F72">
      <w:pPr>
        <w:pStyle w:val="Noidung"/>
        <w:ind w:left="862" w:firstLine="0"/>
      </w:pPr>
    </w:p>
    <w:p w14:paraId="604F80BC" w14:textId="77777777" w:rsidR="001525E5" w:rsidRDefault="001525E5" w:rsidP="00311F72">
      <w:pPr>
        <w:pStyle w:val="Noidung"/>
        <w:ind w:left="862" w:firstLine="0"/>
      </w:pPr>
    </w:p>
    <w:p w14:paraId="1D9CE385" w14:textId="77777777" w:rsidR="001525E5" w:rsidRDefault="001525E5" w:rsidP="00311F72">
      <w:pPr>
        <w:pStyle w:val="Noidung"/>
        <w:ind w:left="862" w:firstLine="0"/>
      </w:pPr>
    </w:p>
    <w:p w14:paraId="356C62A1" w14:textId="77777777" w:rsidR="001525E5" w:rsidRDefault="001525E5" w:rsidP="00311F72">
      <w:pPr>
        <w:pStyle w:val="Noidung"/>
        <w:ind w:left="862" w:firstLine="0"/>
      </w:pPr>
    </w:p>
    <w:p w14:paraId="64264061" w14:textId="77777777" w:rsidR="001525E5" w:rsidRDefault="001525E5" w:rsidP="00311F72">
      <w:pPr>
        <w:pStyle w:val="Noidung"/>
        <w:ind w:left="862" w:firstLine="0"/>
      </w:pPr>
    </w:p>
    <w:p w14:paraId="75590421" w14:textId="77777777" w:rsidR="001525E5" w:rsidRDefault="001525E5" w:rsidP="00311F72">
      <w:pPr>
        <w:pStyle w:val="Noidung"/>
        <w:ind w:left="862" w:firstLine="0"/>
      </w:pPr>
    </w:p>
    <w:p w14:paraId="71C6D4D4" w14:textId="77777777" w:rsidR="001525E5" w:rsidRDefault="001525E5" w:rsidP="00311F72">
      <w:pPr>
        <w:pStyle w:val="Noidung"/>
        <w:ind w:left="862" w:firstLine="0"/>
      </w:pPr>
    </w:p>
    <w:p w14:paraId="49F46E19" w14:textId="77777777" w:rsidR="001525E5" w:rsidRDefault="001525E5" w:rsidP="00311F72">
      <w:pPr>
        <w:pStyle w:val="Noidung"/>
        <w:ind w:left="862" w:firstLine="0"/>
      </w:pPr>
    </w:p>
    <w:p w14:paraId="7CE046A6" w14:textId="77777777" w:rsidR="001525E5" w:rsidRDefault="001525E5" w:rsidP="00311F72">
      <w:pPr>
        <w:pStyle w:val="Noidung"/>
        <w:ind w:left="862" w:firstLine="0"/>
      </w:pPr>
    </w:p>
    <w:p w14:paraId="5C0AE073" w14:textId="77777777" w:rsidR="001525E5" w:rsidRDefault="001525E5" w:rsidP="00311F72">
      <w:pPr>
        <w:pStyle w:val="Noidung"/>
        <w:ind w:left="862" w:firstLine="0"/>
      </w:pPr>
    </w:p>
    <w:p w14:paraId="37EE61D1" w14:textId="77777777" w:rsidR="001525E5" w:rsidRDefault="001525E5" w:rsidP="00311F72">
      <w:pPr>
        <w:pStyle w:val="Noidung"/>
        <w:ind w:left="862" w:firstLine="0"/>
      </w:pPr>
    </w:p>
    <w:p w14:paraId="2B8E9F1E" w14:textId="77777777" w:rsidR="001525E5" w:rsidRDefault="001525E5" w:rsidP="00311F72">
      <w:pPr>
        <w:pStyle w:val="Noidung"/>
        <w:ind w:left="862" w:firstLine="0"/>
      </w:pPr>
    </w:p>
    <w:p w14:paraId="4C56F46D" w14:textId="77777777" w:rsidR="008547EE" w:rsidRDefault="008547EE" w:rsidP="009747D0">
      <w:pPr>
        <w:pStyle w:val="Noidung"/>
        <w:sectPr w:rsidR="008547EE" w:rsidSect="00B80374">
          <w:pgSz w:w="11907" w:h="16840" w:code="9"/>
          <w:pgMar w:top="1134" w:right="1134" w:bottom="1134" w:left="1701" w:header="284" w:footer="579" w:gutter="0"/>
          <w:pgNumType w:start="1"/>
          <w:cols w:space="720"/>
          <w:docGrid w:linePitch="326"/>
        </w:sectPr>
      </w:pPr>
    </w:p>
    <w:p w14:paraId="7DF2BF92" w14:textId="77777777" w:rsidR="00A810C4" w:rsidRDefault="00A810C4" w:rsidP="009747D0">
      <w:pPr>
        <w:pStyle w:val="Noidung"/>
        <w:ind w:firstLine="0"/>
      </w:pPr>
    </w:p>
    <w:p w14:paraId="5556CC91" w14:textId="03CD6F76" w:rsidR="00A810C4" w:rsidRDefault="00A810C4" w:rsidP="00A810C4">
      <w:pPr>
        <w:pStyle w:val="Heading4"/>
        <w:ind w:left="862" w:hanging="862"/>
      </w:pPr>
      <w:bookmarkStart w:id="93" w:name="_Toc186555184"/>
      <w:r>
        <w:t xml:space="preserve">Mô tả </w:t>
      </w:r>
      <w:r>
        <w:rPr>
          <w:lang w:val="vi-VN"/>
        </w:rPr>
        <w:t>các bảng</w:t>
      </w:r>
      <w:bookmarkEnd w:id="93"/>
    </w:p>
    <w:p w14:paraId="08416C6A" w14:textId="57939F65" w:rsidR="00311F72" w:rsidRDefault="00311F72" w:rsidP="00311F72">
      <w:pPr>
        <w:pStyle w:val="Noidung"/>
        <w:ind w:left="862" w:firstLine="0"/>
      </w:pPr>
      <w:r>
        <w:t xml:space="preserve">Mô tả bảng HOCHAM </w:t>
      </w:r>
    </w:p>
    <w:p w14:paraId="50E8E5B0" w14:textId="1C39750E" w:rsidR="00311F72" w:rsidRPr="003B0F35" w:rsidRDefault="00311F72" w:rsidP="00311F72">
      <w:pPr>
        <w:pStyle w:val="Caption"/>
        <w:keepNext/>
        <w:rPr>
          <w:lang w:val="vi-VN"/>
        </w:rPr>
      </w:pPr>
      <w:bookmarkStart w:id="94" w:name="_Toc186269180"/>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1</w:t>
      </w:r>
      <w:r w:rsidR="006167D2">
        <w:rPr>
          <w:lang w:val="vi-VN"/>
        </w:rPr>
        <w:fldChar w:fldCharType="end"/>
      </w:r>
      <w:r>
        <w:rPr>
          <w:lang w:val="vi-VN"/>
        </w:rPr>
        <w:t xml:space="preserve"> Mô tả </w:t>
      </w:r>
      <w:r w:rsidR="006167D2">
        <w:rPr>
          <w:lang w:val="vi-VN"/>
        </w:rPr>
        <w:t>bảng</w:t>
      </w:r>
      <w:r>
        <w:rPr>
          <w:lang w:val="vi-VN"/>
        </w:rPr>
        <w:t xml:space="preserve"> HOCHAM</w:t>
      </w:r>
      <w:bookmarkEnd w:id="94"/>
    </w:p>
    <w:tbl>
      <w:tblPr>
        <w:tblStyle w:val="TableGrid"/>
        <w:tblW w:w="0" w:type="auto"/>
        <w:jc w:val="center"/>
        <w:tblLook w:val="04A0" w:firstRow="1" w:lastRow="0" w:firstColumn="1" w:lastColumn="0" w:noHBand="0" w:noVBand="1"/>
      </w:tblPr>
      <w:tblGrid>
        <w:gridCol w:w="709"/>
        <w:gridCol w:w="2688"/>
        <w:gridCol w:w="1560"/>
        <w:gridCol w:w="1701"/>
        <w:gridCol w:w="1701"/>
        <w:gridCol w:w="1559"/>
        <w:gridCol w:w="1418"/>
        <w:gridCol w:w="1275"/>
      </w:tblGrid>
      <w:tr w:rsidR="008547EE" w14:paraId="4DAF88BD" w14:textId="77777777" w:rsidTr="00F91F09">
        <w:trPr>
          <w:jc w:val="center"/>
        </w:trPr>
        <w:tc>
          <w:tcPr>
            <w:tcW w:w="709" w:type="dxa"/>
            <w:vAlign w:val="center"/>
          </w:tcPr>
          <w:p w14:paraId="45266E68" w14:textId="2934FC38" w:rsidR="008547EE" w:rsidRPr="00311F72" w:rsidRDefault="008547EE" w:rsidP="00F91F09">
            <w:pPr>
              <w:pStyle w:val="noidungbang"/>
              <w:ind w:right="-306"/>
              <w:rPr>
                <w:b/>
                <w:bCs/>
                <w:lang w:val="vi-VN"/>
              </w:rPr>
            </w:pPr>
            <w:r>
              <w:rPr>
                <w:b/>
                <w:bCs/>
                <w:lang w:val="vi-VN"/>
              </w:rPr>
              <w:t>STT</w:t>
            </w:r>
          </w:p>
        </w:tc>
        <w:tc>
          <w:tcPr>
            <w:tcW w:w="2688" w:type="dxa"/>
            <w:vAlign w:val="center"/>
          </w:tcPr>
          <w:p w14:paraId="11C08036" w14:textId="4929015F" w:rsidR="008547EE" w:rsidRPr="00311F72" w:rsidRDefault="008547EE" w:rsidP="00F91F09">
            <w:pPr>
              <w:pStyle w:val="noidungbang"/>
              <w:ind w:right="-306"/>
              <w:rPr>
                <w:b/>
                <w:bCs/>
                <w:lang w:val="vi-VN"/>
              </w:rPr>
            </w:pPr>
            <w:r w:rsidRPr="00311F72">
              <w:rPr>
                <w:b/>
                <w:bCs/>
                <w:lang w:val="vi-VN"/>
              </w:rPr>
              <w:t>Tên tắt các thuộc tính</w:t>
            </w:r>
          </w:p>
        </w:tc>
        <w:tc>
          <w:tcPr>
            <w:tcW w:w="1560" w:type="dxa"/>
            <w:vAlign w:val="center"/>
          </w:tcPr>
          <w:p w14:paraId="210340FB" w14:textId="77777777" w:rsidR="008547EE" w:rsidRPr="00311F72" w:rsidRDefault="008547EE" w:rsidP="00F91F09">
            <w:pPr>
              <w:pStyle w:val="noidungbang"/>
              <w:rPr>
                <w:b/>
                <w:bCs/>
                <w:lang w:val="vi-VN"/>
              </w:rPr>
            </w:pPr>
            <w:r w:rsidRPr="00311F72">
              <w:rPr>
                <w:b/>
                <w:bCs/>
                <w:lang w:val="vi-VN"/>
              </w:rPr>
              <w:t>Diễn giải</w:t>
            </w:r>
          </w:p>
        </w:tc>
        <w:tc>
          <w:tcPr>
            <w:tcW w:w="1701" w:type="dxa"/>
            <w:vAlign w:val="center"/>
          </w:tcPr>
          <w:p w14:paraId="14E09ADA" w14:textId="77777777" w:rsidR="008547EE" w:rsidRPr="00311F72" w:rsidRDefault="008547EE" w:rsidP="00F91F09">
            <w:pPr>
              <w:pStyle w:val="noidungbang"/>
              <w:rPr>
                <w:b/>
                <w:bCs/>
                <w:lang w:val="vi-VN"/>
              </w:rPr>
            </w:pPr>
            <w:r w:rsidRPr="00311F72">
              <w:rPr>
                <w:b/>
                <w:bCs/>
                <w:lang w:val="vi-VN"/>
              </w:rPr>
              <w:t>Loại giá trị</w:t>
            </w:r>
          </w:p>
        </w:tc>
        <w:tc>
          <w:tcPr>
            <w:tcW w:w="1701" w:type="dxa"/>
            <w:vAlign w:val="center"/>
          </w:tcPr>
          <w:p w14:paraId="07A1637B" w14:textId="77777777" w:rsidR="008547EE" w:rsidRPr="00311F72" w:rsidRDefault="008547EE" w:rsidP="00F91F09">
            <w:pPr>
              <w:pStyle w:val="noidungbang"/>
              <w:rPr>
                <w:b/>
                <w:bCs/>
                <w:lang w:val="vi-VN"/>
              </w:rPr>
            </w:pPr>
            <w:r w:rsidRPr="00311F72">
              <w:rPr>
                <w:b/>
                <w:bCs/>
                <w:lang w:val="vi-VN"/>
              </w:rPr>
              <w:t>Kiểu dữ liệu</w:t>
            </w:r>
          </w:p>
        </w:tc>
        <w:tc>
          <w:tcPr>
            <w:tcW w:w="1559" w:type="dxa"/>
            <w:vAlign w:val="center"/>
          </w:tcPr>
          <w:p w14:paraId="557227B2" w14:textId="77777777" w:rsidR="008547EE" w:rsidRPr="00311F72" w:rsidRDefault="008547EE" w:rsidP="00F91F09">
            <w:pPr>
              <w:pStyle w:val="noidungbang"/>
              <w:rPr>
                <w:b/>
                <w:bCs/>
                <w:lang w:val="vi-VN"/>
              </w:rPr>
            </w:pPr>
            <w:r w:rsidRPr="00311F72">
              <w:rPr>
                <w:b/>
                <w:bCs/>
                <w:lang w:val="vi-VN"/>
              </w:rPr>
              <w:t>Miền giá trị</w:t>
            </w:r>
          </w:p>
        </w:tc>
        <w:tc>
          <w:tcPr>
            <w:tcW w:w="1418" w:type="dxa"/>
            <w:vAlign w:val="center"/>
          </w:tcPr>
          <w:p w14:paraId="1769B27B" w14:textId="77777777" w:rsidR="008547EE" w:rsidRPr="00311F72" w:rsidRDefault="008547EE" w:rsidP="00F91F09">
            <w:pPr>
              <w:pStyle w:val="noidungbang"/>
              <w:rPr>
                <w:b/>
                <w:bCs/>
                <w:lang w:val="vi-VN"/>
              </w:rPr>
            </w:pPr>
            <w:r w:rsidRPr="00311F72">
              <w:rPr>
                <w:b/>
                <w:bCs/>
                <w:lang w:val="vi-VN"/>
              </w:rPr>
              <w:t>Chiều dài</w:t>
            </w:r>
          </w:p>
        </w:tc>
        <w:tc>
          <w:tcPr>
            <w:tcW w:w="1275" w:type="dxa"/>
            <w:vAlign w:val="center"/>
          </w:tcPr>
          <w:p w14:paraId="4CF0D1DA" w14:textId="77777777" w:rsidR="008547EE" w:rsidRPr="00311F72" w:rsidRDefault="008547EE" w:rsidP="00F91F09">
            <w:pPr>
              <w:pStyle w:val="noidungbang"/>
              <w:rPr>
                <w:b/>
                <w:bCs/>
                <w:lang w:val="vi-VN"/>
              </w:rPr>
            </w:pPr>
            <w:r w:rsidRPr="00311F72">
              <w:rPr>
                <w:b/>
                <w:bCs/>
                <w:lang w:val="vi-VN"/>
              </w:rPr>
              <w:t>Ghi chú</w:t>
            </w:r>
          </w:p>
        </w:tc>
      </w:tr>
      <w:tr w:rsidR="008547EE" w14:paraId="27C85F1F" w14:textId="77777777" w:rsidTr="0017392C">
        <w:trPr>
          <w:trHeight w:val="708"/>
          <w:jc w:val="center"/>
        </w:trPr>
        <w:tc>
          <w:tcPr>
            <w:tcW w:w="709" w:type="dxa"/>
          </w:tcPr>
          <w:p w14:paraId="682D43C1" w14:textId="741AC392" w:rsidR="008547EE" w:rsidRDefault="008547EE" w:rsidP="003417E1">
            <w:pPr>
              <w:pStyle w:val="noidungbang"/>
              <w:jc w:val="left"/>
              <w:rPr>
                <w:lang w:val="vi-VN"/>
              </w:rPr>
            </w:pPr>
            <w:r>
              <w:rPr>
                <w:lang w:val="vi-VN"/>
              </w:rPr>
              <w:t>1</w:t>
            </w:r>
          </w:p>
        </w:tc>
        <w:tc>
          <w:tcPr>
            <w:tcW w:w="2688" w:type="dxa"/>
          </w:tcPr>
          <w:p w14:paraId="621D8DC1" w14:textId="6E665DE6" w:rsidR="008547EE" w:rsidRPr="0017392C" w:rsidRDefault="008547EE" w:rsidP="003417E1">
            <w:pPr>
              <w:pStyle w:val="noidungbang"/>
              <w:jc w:val="left"/>
              <w:rPr>
                <w:b/>
                <w:bCs/>
                <w:u w:val="single"/>
                <w:lang w:val="vi-VN"/>
              </w:rPr>
            </w:pPr>
            <w:r w:rsidRPr="0017392C">
              <w:rPr>
                <w:b/>
                <w:bCs/>
                <w:u w:val="single"/>
                <w:lang w:val="vi-VN"/>
              </w:rPr>
              <w:t>mahocham</w:t>
            </w:r>
          </w:p>
        </w:tc>
        <w:tc>
          <w:tcPr>
            <w:tcW w:w="1560" w:type="dxa"/>
          </w:tcPr>
          <w:p w14:paraId="22D40FD0" w14:textId="77777777" w:rsidR="008547EE" w:rsidRDefault="008547EE" w:rsidP="003417E1">
            <w:pPr>
              <w:pStyle w:val="noidungbang"/>
              <w:jc w:val="left"/>
              <w:rPr>
                <w:lang w:val="vi-VN"/>
              </w:rPr>
            </w:pPr>
            <w:r>
              <w:rPr>
                <w:lang w:val="vi-VN"/>
              </w:rPr>
              <w:t>Mã học hàm</w:t>
            </w:r>
          </w:p>
        </w:tc>
        <w:tc>
          <w:tcPr>
            <w:tcW w:w="1701" w:type="dxa"/>
          </w:tcPr>
          <w:p w14:paraId="3C6F6B37" w14:textId="77777777" w:rsidR="008547EE" w:rsidRDefault="008547EE" w:rsidP="003417E1">
            <w:pPr>
              <w:pStyle w:val="noidungbang"/>
              <w:jc w:val="left"/>
              <w:rPr>
                <w:lang w:val="vi-VN"/>
              </w:rPr>
            </w:pPr>
            <w:r>
              <w:rPr>
                <w:lang w:val="vi-VN"/>
              </w:rPr>
              <w:t>BB</w:t>
            </w:r>
          </w:p>
        </w:tc>
        <w:tc>
          <w:tcPr>
            <w:tcW w:w="1701" w:type="dxa"/>
          </w:tcPr>
          <w:p w14:paraId="1970EFDB" w14:textId="77777777" w:rsidR="008547EE" w:rsidRDefault="008547EE" w:rsidP="003417E1">
            <w:pPr>
              <w:pStyle w:val="noidungbang"/>
              <w:jc w:val="left"/>
              <w:rPr>
                <w:lang w:val="vi-VN"/>
              </w:rPr>
            </w:pPr>
            <w:r>
              <w:rPr>
                <w:lang w:val="vi-VN"/>
              </w:rPr>
              <w:t>Chuỗi</w:t>
            </w:r>
          </w:p>
        </w:tc>
        <w:tc>
          <w:tcPr>
            <w:tcW w:w="1559" w:type="dxa"/>
          </w:tcPr>
          <w:p w14:paraId="1CAE53FE" w14:textId="77777777" w:rsidR="008547EE" w:rsidRDefault="008547EE" w:rsidP="003417E1">
            <w:pPr>
              <w:pStyle w:val="noidungbang"/>
              <w:jc w:val="left"/>
              <w:rPr>
                <w:lang w:val="vi-VN"/>
              </w:rPr>
            </w:pPr>
            <w:r>
              <w:rPr>
                <w:lang w:val="vi-VN"/>
              </w:rPr>
              <w:t>Khóa chính</w:t>
            </w:r>
          </w:p>
        </w:tc>
        <w:tc>
          <w:tcPr>
            <w:tcW w:w="1418" w:type="dxa"/>
          </w:tcPr>
          <w:p w14:paraId="2A92FAD9" w14:textId="186E9A4D" w:rsidR="008547EE" w:rsidRDefault="008547EE" w:rsidP="003417E1">
            <w:pPr>
              <w:pStyle w:val="noidungbang"/>
              <w:jc w:val="left"/>
              <w:rPr>
                <w:lang w:val="vi-VN"/>
              </w:rPr>
            </w:pPr>
            <w:r>
              <w:rPr>
                <w:lang w:val="vi-VN"/>
              </w:rPr>
              <w:t>10</w:t>
            </w:r>
          </w:p>
        </w:tc>
        <w:tc>
          <w:tcPr>
            <w:tcW w:w="1275" w:type="dxa"/>
          </w:tcPr>
          <w:p w14:paraId="63AE10D3" w14:textId="77777777" w:rsidR="008547EE" w:rsidRDefault="008547EE" w:rsidP="003417E1">
            <w:pPr>
              <w:pStyle w:val="noidungbang"/>
              <w:jc w:val="left"/>
              <w:rPr>
                <w:lang w:val="vi-VN"/>
              </w:rPr>
            </w:pPr>
          </w:p>
        </w:tc>
      </w:tr>
      <w:tr w:rsidR="008547EE" w14:paraId="2392A27C" w14:textId="77777777" w:rsidTr="008547EE">
        <w:trPr>
          <w:jc w:val="center"/>
        </w:trPr>
        <w:tc>
          <w:tcPr>
            <w:tcW w:w="709" w:type="dxa"/>
          </w:tcPr>
          <w:p w14:paraId="5FED0AB1" w14:textId="469C8602" w:rsidR="008547EE" w:rsidRDefault="008547EE" w:rsidP="003417E1">
            <w:pPr>
              <w:pStyle w:val="noidungbang"/>
              <w:jc w:val="left"/>
              <w:rPr>
                <w:lang w:val="vi-VN"/>
              </w:rPr>
            </w:pPr>
            <w:r>
              <w:rPr>
                <w:lang w:val="vi-VN"/>
              </w:rPr>
              <w:t>2</w:t>
            </w:r>
          </w:p>
        </w:tc>
        <w:tc>
          <w:tcPr>
            <w:tcW w:w="2688" w:type="dxa"/>
          </w:tcPr>
          <w:p w14:paraId="4CF5F463" w14:textId="2B8D1F0D" w:rsidR="008547EE" w:rsidRDefault="008547EE" w:rsidP="003417E1">
            <w:pPr>
              <w:pStyle w:val="noidungbang"/>
              <w:jc w:val="left"/>
              <w:rPr>
                <w:lang w:val="vi-VN"/>
              </w:rPr>
            </w:pPr>
            <w:r>
              <w:rPr>
                <w:lang w:val="vi-VN"/>
              </w:rPr>
              <w:t>tenhocham</w:t>
            </w:r>
          </w:p>
        </w:tc>
        <w:tc>
          <w:tcPr>
            <w:tcW w:w="1560" w:type="dxa"/>
          </w:tcPr>
          <w:p w14:paraId="12AD68C9" w14:textId="77777777" w:rsidR="008547EE" w:rsidRDefault="008547EE" w:rsidP="003417E1">
            <w:pPr>
              <w:pStyle w:val="noidungbang"/>
              <w:jc w:val="left"/>
              <w:rPr>
                <w:lang w:val="vi-VN"/>
              </w:rPr>
            </w:pPr>
            <w:r>
              <w:rPr>
                <w:lang w:val="vi-VN"/>
              </w:rPr>
              <w:t>Tên thể loại</w:t>
            </w:r>
          </w:p>
        </w:tc>
        <w:tc>
          <w:tcPr>
            <w:tcW w:w="1701" w:type="dxa"/>
          </w:tcPr>
          <w:p w14:paraId="2199B34C" w14:textId="338E0705" w:rsidR="008547EE" w:rsidRDefault="008547EE" w:rsidP="003417E1">
            <w:pPr>
              <w:pStyle w:val="noidungbang"/>
              <w:jc w:val="left"/>
              <w:rPr>
                <w:lang w:val="vi-VN"/>
              </w:rPr>
            </w:pPr>
          </w:p>
        </w:tc>
        <w:tc>
          <w:tcPr>
            <w:tcW w:w="1701" w:type="dxa"/>
          </w:tcPr>
          <w:p w14:paraId="20804101" w14:textId="77777777" w:rsidR="008547EE" w:rsidRDefault="008547EE" w:rsidP="003417E1">
            <w:pPr>
              <w:pStyle w:val="noidungbang"/>
              <w:jc w:val="left"/>
              <w:rPr>
                <w:lang w:val="vi-VN"/>
              </w:rPr>
            </w:pPr>
            <w:r>
              <w:rPr>
                <w:lang w:val="vi-VN"/>
              </w:rPr>
              <w:t>Chuỗi</w:t>
            </w:r>
          </w:p>
        </w:tc>
        <w:tc>
          <w:tcPr>
            <w:tcW w:w="1559" w:type="dxa"/>
          </w:tcPr>
          <w:p w14:paraId="734A8765" w14:textId="77777777" w:rsidR="008547EE" w:rsidRDefault="008547EE" w:rsidP="003417E1">
            <w:pPr>
              <w:pStyle w:val="noidungbang"/>
              <w:jc w:val="left"/>
              <w:rPr>
                <w:lang w:val="vi-VN"/>
              </w:rPr>
            </w:pPr>
          </w:p>
        </w:tc>
        <w:tc>
          <w:tcPr>
            <w:tcW w:w="1418" w:type="dxa"/>
          </w:tcPr>
          <w:p w14:paraId="0D392B33" w14:textId="77777777" w:rsidR="008547EE" w:rsidRDefault="008547EE" w:rsidP="003417E1">
            <w:pPr>
              <w:pStyle w:val="noidungbang"/>
              <w:jc w:val="left"/>
              <w:rPr>
                <w:lang w:val="vi-VN"/>
              </w:rPr>
            </w:pPr>
            <w:r>
              <w:rPr>
                <w:lang w:val="vi-VN"/>
              </w:rPr>
              <w:t>50</w:t>
            </w:r>
          </w:p>
        </w:tc>
        <w:tc>
          <w:tcPr>
            <w:tcW w:w="1275" w:type="dxa"/>
          </w:tcPr>
          <w:p w14:paraId="653B0098" w14:textId="77777777" w:rsidR="008547EE" w:rsidRDefault="008547EE" w:rsidP="003417E1">
            <w:pPr>
              <w:pStyle w:val="noidungbang"/>
              <w:jc w:val="left"/>
              <w:rPr>
                <w:lang w:val="vi-VN"/>
              </w:rPr>
            </w:pPr>
          </w:p>
        </w:tc>
      </w:tr>
    </w:tbl>
    <w:p w14:paraId="4B702BAA" w14:textId="17458647" w:rsidR="00311F72" w:rsidRDefault="00311F72" w:rsidP="009958BB">
      <w:pPr>
        <w:pStyle w:val="Noidung"/>
      </w:pPr>
      <w:r>
        <w:t>Mô tả bảng HOCVI</w:t>
      </w:r>
    </w:p>
    <w:p w14:paraId="2947F093" w14:textId="371CDB20" w:rsidR="00311F72" w:rsidRPr="00E6616D" w:rsidRDefault="00311F72" w:rsidP="00311F72">
      <w:pPr>
        <w:pStyle w:val="Caption"/>
        <w:keepNext/>
        <w:rPr>
          <w:lang w:val="vi-VN"/>
        </w:rPr>
      </w:pPr>
      <w:bookmarkStart w:id="95" w:name="_Toc186269181"/>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2</w:t>
      </w:r>
      <w:r w:rsidR="006167D2">
        <w:rPr>
          <w:lang w:val="vi-VN"/>
        </w:rPr>
        <w:fldChar w:fldCharType="end"/>
      </w:r>
      <w:r>
        <w:rPr>
          <w:lang w:val="vi-VN"/>
        </w:rPr>
        <w:t xml:space="preserve"> Mô tả </w:t>
      </w:r>
      <w:r w:rsidR="006167D2">
        <w:rPr>
          <w:lang w:val="vi-VN"/>
        </w:rPr>
        <w:t>bảng</w:t>
      </w:r>
      <w:r>
        <w:rPr>
          <w:lang w:val="vi-VN"/>
        </w:rPr>
        <w:t xml:space="preserve"> HOCVI</w:t>
      </w:r>
      <w:bookmarkEnd w:id="95"/>
    </w:p>
    <w:tbl>
      <w:tblPr>
        <w:tblStyle w:val="TableGrid"/>
        <w:tblW w:w="0" w:type="auto"/>
        <w:jc w:val="center"/>
        <w:tblLook w:val="04A0" w:firstRow="1" w:lastRow="0" w:firstColumn="1" w:lastColumn="0" w:noHBand="0" w:noVBand="1"/>
      </w:tblPr>
      <w:tblGrid>
        <w:gridCol w:w="708"/>
        <w:gridCol w:w="2689"/>
        <w:gridCol w:w="1418"/>
        <w:gridCol w:w="1701"/>
        <w:gridCol w:w="1843"/>
        <w:gridCol w:w="1610"/>
        <w:gridCol w:w="1366"/>
        <w:gridCol w:w="1142"/>
      </w:tblGrid>
      <w:tr w:rsidR="008547EE" w14:paraId="6560321B" w14:textId="77777777" w:rsidTr="00F91F09">
        <w:trPr>
          <w:jc w:val="center"/>
        </w:trPr>
        <w:tc>
          <w:tcPr>
            <w:tcW w:w="708" w:type="dxa"/>
            <w:vAlign w:val="center"/>
          </w:tcPr>
          <w:p w14:paraId="12290E29" w14:textId="0BFC2B10" w:rsidR="008547EE" w:rsidRPr="00311F72" w:rsidRDefault="008547EE" w:rsidP="00F91F09">
            <w:pPr>
              <w:pStyle w:val="noidungbang"/>
              <w:jc w:val="center"/>
              <w:rPr>
                <w:b/>
                <w:bCs/>
                <w:lang w:val="vi-VN"/>
              </w:rPr>
            </w:pPr>
            <w:r>
              <w:rPr>
                <w:b/>
                <w:bCs/>
                <w:lang w:val="vi-VN"/>
              </w:rPr>
              <w:t>STT</w:t>
            </w:r>
          </w:p>
        </w:tc>
        <w:tc>
          <w:tcPr>
            <w:tcW w:w="2689" w:type="dxa"/>
            <w:vAlign w:val="center"/>
          </w:tcPr>
          <w:p w14:paraId="47E50CBF" w14:textId="4415C4BB" w:rsidR="008547EE" w:rsidRPr="00311F72" w:rsidRDefault="008547EE" w:rsidP="00F91F09">
            <w:pPr>
              <w:pStyle w:val="noidungbang"/>
              <w:jc w:val="center"/>
              <w:rPr>
                <w:b/>
                <w:bCs/>
                <w:lang w:val="vi-VN"/>
              </w:rPr>
            </w:pPr>
            <w:r w:rsidRPr="00311F72">
              <w:rPr>
                <w:b/>
                <w:bCs/>
                <w:lang w:val="vi-VN"/>
              </w:rPr>
              <w:t>Tên tắt các thuộc tính</w:t>
            </w:r>
          </w:p>
        </w:tc>
        <w:tc>
          <w:tcPr>
            <w:tcW w:w="1418" w:type="dxa"/>
            <w:vAlign w:val="center"/>
          </w:tcPr>
          <w:p w14:paraId="3926D0F5" w14:textId="77777777" w:rsidR="008547EE" w:rsidRPr="00311F72" w:rsidRDefault="008547EE" w:rsidP="00F91F09">
            <w:pPr>
              <w:pStyle w:val="noidungbang"/>
              <w:jc w:val="center"/>
              <w:rPr>
                <w:b/>
                <w:bCs/>
                <w:lang w:val="vi-VN"/>
              </w:rPr>
            </w:pPr>
            <w:r w:rsidRPr="00311F72">
              <w:rPr>
                <w:b/>
                <w:bCs/>
                <w:lang w:val="vi-VN"/>
              </w:rPr>
              <w:t>Diễn giải</w:t>
            </w:r>
          </w:p>
        </w:tc>
        <w:tc>
          <w:tcPr>
            <w:tcW w:w="1701" w:type="dxa"/>
            <w:vAlign w:val="center"/>
          </w:tcPr>
          <w:p w14:paraId="212B0B1E" w14:textId="77777777" w:rsidR="008547EE" w:rsidRPr="00311F72" w:rsidRDefault="008547EE" w:rsidP="00F91F09">
            <w:pPr>
              <w:pStyle w:val="noidungbang"/>
              <w:jc w:val="center"/>
              <w:rPr>
                <w:b/>
                <w:bCs/>
                <w:lang w:val="vi-VN"/>
              </w:rPr>
            </w:pPr>
            <w:r w:rsidRPr="00311F72">
              <w:rPr>
                <w:b/>
                <w:bCs/>
                <w:lang w:val="vi-VN"/>
              </w:rPr>
              <w:t>Loại giá trị</w:t>
            </w:r>
          </w:p>
        </w:tc>
        <w:tc>
          <w:tcPr>
            <w:tcW w:w="1843" w:type="dxa"/>
            <w:vAlign w:val="center"/>
          </w:tcPr>
          <w:p w14:paraId="0B5635A6" w14:textId="77777777" w:rsidR="008547EE" w:rsidRPr="00311F72" w:rsidRDefault="008547EE" w:rsidP="00F91F09">
            <w:pPr>
              <w:pStyle w:val="noidungbang"/>
              <w:jc w:val="center"/>
              <w:rPr>
                <w:b/>
                <w:bCs/>
                <w:lang w:val="vi-VN"/>
              </w:rPr>
            </w:pPr>
            <w:r w:rsidRPr="00311F72">
              <w:rPr>
                <w:b/>
                <w:bCs/>
                <w:lang w:val="vi-VN"/>
              </w:rPr>
              <w:t>Kiểu dữ liệu</w:t>
            </w:r>
          </w:p>
        </w:tc>
        <w:tc>
          <w:tcPr>
            <w:tcW w:w="1610" w:type="dxa"/>
            <w:vAlign w:val="center"/>
          </w:tcPr>
          <w:p w14:paraId="0554DA2E" w14:textId="77777777" w:rsidR="008547EE" w:rsidRPr="00311F72" w:rsidRDefault="008547EE" w:rsidP="00F91F09">
            <w:pPr>
              <w:pStyle w:val="noidungbang"/>
              <w:jc w:val="center"/>
              <w:rPr>
                <w:b/>
                <w:bCs/>
                <w:lang w:val="vi-VN"/>
              </w:rPr>
            </w:pPr>
            <w:r w:rsidRPr="00311F72">
              <w:rPr>
                <w:b/>
                <w:bCs/>
                <w:lang w:val="vi-VN"/>
              </w:rPr>
              <w:t>Miền giá trị</w:t>
            </w:r>
          </w:p>
        </w:tc>
        <w:tc>
          <w:tcPr>
            <w:tcW w:w="1366" w:type="dxa"/>
            <w:vAlign w:val="center"/>
          </w:tcPr>
          <w:p w14:paraId="2342C505" w14:textId="77777777" w:rsidR="008547EE" w:rsidRPr="00311F72" w:rsidRDefault="008547EE" w:rsidP="00F91F09">
            <w:pPr>
              <w:pStyle w:val="noidungbang"/>
              <w:jc w:val="center"/>
              <w:rPr>
                <w:b/>
                <w:bCs/>
                <w:lang w:val="vi-VN"/>
              </w:rPr>
            </w:pPr>
            <w:r w:rsidRPr="00311F72">
              <w:rPr>
                <w:b/>
                <w:bCs/>
                <w:lang w:val="vi-VN"/>
              </w:rPr>
              <w:t>Chiều dài</w:t>
            </w:r>
          </w:p>
        </w:tc>
        <w:tc>
          <w:tcPr>
            <w:tcW w:w="1142" w:type="dxa"/>
            <w:vAlign w:val="center"/>
          </w:tcPr>
          <w:p w14:paraId="538D0E08" w14:textId="77777777" w:rsidR="008547EE" w:rsidRPr="00311F72" w:rsidRDefault="008547EE" w:rsidP="00F91F09">
            <w:pPr>
              <w:pStyle w:val="noidungbang"/>
              <w:jc w:val="center"/>
              <w:rPr>
                <w:b/>
                <w:bCs/>
                <w:lang w:val="vi-VN"/>
              </w:rPr>
            </w:pPr>
            <w:r w:rsidRPr="00311F72">
              <w:rPr>
                <w:b/>
                <w:bCs/>
                <w:lang w:val="vi-VN"/>
              </w:rPr>
              <w:t>Ghi chú</w:t>
            </w:r>
          </w:p>
        </w:tc>
      </w:tr>
      <w:tr w:rsidR="008547EE" w14:paraId="117A8158" w14:textId="77777777" w:rsidTr="008547EE">
        <w:trPr>
          <w:jc w:val="center"/>
        </w:trPr>
        <w:tc>
          <w:tcPr>
            <w:tcW w:w="708" w:type="dxa"/>
          </w:tcPr>
          <w:p w14:paraId="3F39B3D5" w14:textId="0BE2063A" w:rsidR="008547EE" w:rsidRDefault="008547EE" w:rsidP="008547EE">
            <w:pPr>
              <w:pStyle w:val="noidungbang"/>
              <w:rPr>
                <w:lang w:val="vi-VN"/>
              </w:rPr>
            </w:pPr>
            <w:r>
              <w:rPr>
                <w:lang w:val="vi-VN"/>
              </w:rPr>
              <w:t>1</w:t>
            </w:r>
          </w:p>
        </w:tc>
        <w:tc>
          <w:tcPr>
            <w:tcW w:w="2689" w:type="dxa"/>
          </w:tcPr>
          <w:p w14:paraId="366F108C" w14:textId="4C10E54E" w:rsidR="008547EE" w:rsidRPr="0017392C" w:rsidRDefault="008547EE" w:rsidP="008547EE">
            <w:pPr>
              <w:pStyle w:val="noidungbang"/>
              <w:rPr>
                <w:b/>
                <w:bCs/>
                <w:u w:val="single"/>
                <w:lang w:val="vi-VN"/>
              </w:rPr>
            </w:pPr>
            <w:r w:rsidRPr="0017392C">
              <w:rPr>
                <w:b/>
                <w:bCs/>
                <w:u w:val="single"/>
                <w:lang w:val="vi-VN"/>
              </w:rPr>
              <w:t>mahocvi</w:t>
            </w:r>
          </w:p>
        </w:tc>
        <w:tc>
          <w:tcPr>
            <w:tcW w:w="1418" w:type="dxa"/>
          </w:tcPr>
          <w:p w14:paraId="5DDAA36C" w14:textId="77777777" w:rsidR="008547EE" w:rsidRDefault="008547EE" w:rsidP="008547EE">
            <w:pPr>
              <w:pStyle w:val="noidungbang"/>
              <w:rPr>
                <w:lang w:val="vi-VN"/>
              </w:rPr>
            </w:pPr>
            <w:r>
              <w:rPr>
                <w:lang w:val="vi-VN"/>
              </w:rPr>
              <w:t>Mã học vị</w:t>
            </w:r>
          </w:p>
        </w:tc>
        <w:tc>
          <w:tcPr>
            <w:tcW w:w="1701" w:type="dxa"/>
          </w:tcPr>
          <w:p w14:paraId="27BC5AE6" w14:textId="77777777" w:rsidR="008547EE" w:rsidRDefault="008547EE" w:rsidP="008547EE">
            <w:pPr>
              <w:pStyle w:val="noidungbang"/>
              <w:rPr>
                <w:lang w:val="vi-VN"/>
              </w:rPr>
            </w:pPr>
            <w:r>
              <w:rPr>
                <w:lang w:val="vi-VN"/>
              </w:rPr>
              <w:t>BB</w:t>
            </w:r>
          </w:p>
        </w:tc>
        <w:tc>
          <w:tcPr>
            <w:tcW w:w="1843" w:type="dxa"/>
          </w:tcPr>
          <w:p w14:paraId="7FF7FC46" w14:textId="77777777" w:rsidR="008547EE" w:rsidRDefault="008547EE" w:rsidP="008547EE">
            <w:pPr>
              <w:pStyle w:val="noidungbang"/>
              <w:rPr>
                <w:lang w:val="vi-VN"/>
              </w:rPr>
            </w:pPr>
            <w:r>
              <w:rPr>
                <w:lang w:val="vi-VN"/>
              </w:rPr>
              <w:t>Chuỗi</w:t>
            </w:r>
          </w:p>
        </w:tc>
        <w:tc>
          <w:tcPr>
            <w:tcW w:w="1610" w:type="dxa"/>
          </w:tcPr>
          <w:p w14:paraId="6795F7A6" w14:textId="77777777" w:rsidR="008547EE" w:rsidRDefault="008547EE" w:rsidP="008547EE">
            <w:pPr>
              <w:pStyle w:val="noidungbang"/>
              <w:rPr>
                <w:lang w:val="vi-VN"/>
              </w:rPr>
            </w:pPr>
            <w:r>
              <w:rPr>
                <w:lang w:val="vi-VN"/>
              </w:rPr>
              <w:t>Khóa chính</w:t>
            </w:r>
          </w:p>
        </w:tc>
        <w:tc>
          <w:tcPr>
            <w:tcW w:w="1366" w:type="dxa"/>
          </w:tcPr>
          <w:p w14:paraId="679C512E" w14:textId="66224327" w:rsidR="008547EE" w:rsidRDefault="008547EE" w:rsidP="008547EE">
            <w:pPr>
              <w:pStyle w:val="noidungbang"/>
              <w:rPr>
                <w:lang w:val="vi-VN"/>
              </w:rPr>
            </w:pPr>
            <w:r>
              <w:rPr>
                <w:lang w:val="vi-VN"/>
              </w:rPr>
              <w:t>10</w:t>
            </w:r>
          </w:p>
        </w:tc>
        <w:tc>
          <w:tcPr>
            <w:tcW w:w="1142" w:type="dxa"/>
          </w:tcPr>
          <w:p w14:paraId="72E33523" w14:textId="77777777" w:rsidR="008547EE" w:rsidRDefault="008547EE" w:rsidP="008547EE">
            <w:pPr>
              <w:pStyle w:val="noidungbang"/>
              <w:rPr>
                <w:lang w:val="vi-VN"/>
              </w:rPr>
            </w:pPr>
          </w:p>
        </w:tc>
      </w:tr>
      <w:tr w:rsidR="008547EE" w14:paraId="1ABAE73A" w14:textId="77777777" w:rsidTr="008547EE">
        <w:trPr>
          <w:jc w:val="center"/>
        </w:trPr>
        <w:tc>
          <w:tcPr>
            <w:tcW w:w="708" w:type="dxa"/>
          </w:tcPr>
          <w:p w14:paraId="69F732EB" w14:textId="4D985E14" w:rsidR="008547EE" w:rsidRDefault="008547EE" w:rsidP="008547EE">
            <w:pPr>
              <w:pStyle w:val="noidungbang"/>
              <w:rPr>
                <w:lang w:val="vi-VN"/>
              </w:rPr>
            </w:pPr>
            <w:r>
              <w:rPr>
                <w:lang w:val="vi-VN"/>
              </w:rPr>
              <w:t>2</w:t>
            </w:r>
          </w:p>
        </w:tc>
        <w:tc>
          <w:tcPr>
            <w:tcW w:w="2689" w:type="dxa"/>
          </w:tcPr>
          <w:p w14:paraId="23C0C9BD" w14:textId="23B4CBB2" w:rsidR="008547EE" w:rsidRDefault="008547EE" w:rsidP="008547EE">
            <w:pPr>
              <w:pStyle w:val="noidungbang"/>
              <w:rPr>
                <w:lang w:val="vi-VN"/>
              </w:rPr>
            </w:pPr>
            <w:r>
              <w:rPr>
                <w:lang w:val="vi-VN"/>
              </w:rPr>
              <w:t>tenhocvi</w:t>
            </w:r>
          </w:p>
        </w:tc>
        <w:tc>
          <w:tcPr>
            <w:tcW w:w="1418" w:type="dxa"/>
          </w:tcPr>
          <w:p w14:paraId="3608170D" w14:textId="77777777" w:rsidR="008547EE" w:rsidRDefault="008547EE" w:rsidP="008547EE">
            <w:pPr>
              <w:pStyle w:val="noidungbang"/>
              <w:rPr>
                <w:lang w:val="vi-VN"/>
              </w:rPr>
            </w:pPr>
            <w:r>
              <w:rPr>
                <w:lang w:val="vi-VN"/>
              </w:rPr>
              <w:t>Tên học vị</w:t>
            </w:r>
          </w:p>
        </w:tc>
        <w:tc>
          <w:tcPr>
            <w:tcW w:w="1701" w:type="dxa"/>
          </w:tcPr>
          <w:p w14:paraId="75646C8E" w14:textId="77777777" w:rsidR="008547EE" w:rsidRDefault="008547EE" w:rsidP="008547EE">
            <w:pPr>
              <w:pStyle w:val="noidungbang"/>
              <w:rPr>
                <w:lang w:val="vi-VN"/>
              </w:rPr>
            </w:pPr>
          </w:p>
          <w:p w14:paraId="6F691AD2" w14:textId="001C8DFF" w:rsidR="00896BBA" w:rsidRPr="00896BBA" w:rsidRDefault="00896BBA" w:rsidP="00896BBA">
            <w:pPr>
              <w:rPr>
                <w:lang w:val="vi-VN"/>
              </w:rPr>
            </w:pPr>
          </w:p>
        </w:tc>
        <w:tc>
          <w:tcPr>
            <w:tcW w:w="1843" w:type="dxa"/>
          </w:tcPr>
          <w:p w14:paraId="2E36E6F9" w14:textId="77777777" w:rsidR="008547EE" w:rsidRDefault="008547EE" w:rsidP="008547EE">
            <w:pPr>
              <w:pStyle w:val="noidungbang"/>
              <w:rPr>
                <w:lang w:val="vi-VN"/>
              </w:rPr>
            </w:pPr>
            <w:r>
              <w:rPr>
                <w:lang w:val="vi-VN"/>
              </w:rPr>
              <w:t>Chuỗi</w:t>
            </w:r>
          </w:p>
        </w:tc>
        <w:tc>
          <w:tcPr>
            <w:tcW w:w="1610" w:type="dxa"/>
          </w:tcPr>
          <w:p w14:paraId="0B479B87" w14:textId="77777777" w:rsidR="008547EE" w:rsidRDefault="008547EE" w:rsidP="008547EE">
            <w:pPr>
              <w:pStyle w:val="noidungbang"/>
              <w:rPr>
                <w:lang w:val="vi-VN"/>
              </w:rPr>
            </w:pPr>
          </w:p>
        </w:tc>
        <w:tc>
          <w:tcPr>
            <w:tcW w:w="1366" w:type="dxa"/>
          </w:tcPr>
          <w:p w14:paraId="55263EF1" w14:textId="77777777" w:rsidR="008547EE" w:rsidRDefault="008547EE" w:rsidP="008547EE">
            <w:pPr>
              <w:pStyle w:val="noidungbang"/>
              <w:rPr>
                <w:lang w:val="vi-VN"/>
              </w:rPr>
            </w:pPr>
            <w:r>
              <w:rPr>
                <w:lang w:val="vi-VN"/>
              </w:rPr>
              <w:t>50</w:t>
            </w:r>
          </w:p>
        </w:tc>
        <w:tc>
          <w:tcPr>
            <w:tcW w:w="1142" w:type="dxa"/>
          </w:tcPr>
          <w:p w14:paraId="37498688" w14:textId="77777777" w:rsidR="008547EE" w:rsidRDefault="008547EE" w:rsidP="008547EE">
            <w:pPr>
              <w:pStyle w:val="noidungbang"/>
              <w:rPr>
                <w:lang w:val="vi-VN"/>
              </w:rPr>
            </w:pPr>
          </w:p>
        </w:tc>
      </w:tr>
    </w:tbl>
    <w:p w14:paraId="010B725F" w14:textId="77777777" w:rsidR="0017392C" w:rsidRDefault="0017392C" w:rsidP="0017392C">
      <w:pPr>
        <w:pStyle w:val="Noidung"/>
        <w:ind w:firstLine="0"/>
      </w:pPr>
    </w:p>
    <w:p w14:paraId="468DC83A" w14:textId="77777777" w:rsidR="0017392C" w:rsidRDefault="0017392C" w:rsidP="0017392C">
      <w:pPr>
        <w:pStyle w:val="Noidung"/>
        <w:ind w:firstLine="0"/>
      </w:pPr>
    </w:p>
    <w:p w14:paraId="6D43E42E" w14:textId="77777777" w:rsidR="0017392C" w:rsidRDefault="0017392C" w:rsidP="0017392C">
      <w:pPr>
        <w:pStyle w:val="Noidung"/>
        <w:ind w:firstLine="0"/>
      </w:pPr>
    </w:p>
    <w:p w14:paraId="32121240" w14:textId="48472ADB" w:rsidR="00311F72" w:rsidRDefault="00311F72" w:rsidP="0017392C">
      <w:pPr>
        <w:pStyle w:val="Noidung"/>
      </w:pPr>
      <w:r>
        <w:lastRenderedPageBreak/>
        <w:t xml:space="preserve">Mô tả </w:t>
      </w:r>
      <w:r w:rsidR="00343FA3">
        <w:t>bảng</w:t>
      </w:r>
      <w:r>
        <w:t xml:space="preserve"> BENHNHAN</w:t>
      </w:r>
    </w:p>
    <w:p w14:paraId="7A52F371" w14:textId="4AA52D06" w:rsidR="00311F72" w:rsidRPr="00E6616D" w:rsidRDefault="00311F72" w:rsidP="00311F72">
      <w:pPr>
        <w:pStyle w:val="Caption"/>
        <w:keepNext/>
        <w:rPr>
          <w:lang w:val="vi-VN"/>
        </w:rPr>
      </w:pPr>
      <w:bookmarkStart w:id="96" w:name="_Toc186269182"/>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3</w:t>
      </w:r>
      <w:r w:rsidR="006167D2">
        <w:rPr>
          <w:lang w:val="vi-VN"/>
        </w:rPr>
        <w:fldChar w:fldCharType="end"/>
      </w:r>
      <w:r>
        <w:rPr>
          <w:lang w:val="vi-VN"/>
        </w:rPr>
        <w:t xml:space="preserve"> Mô tả </w:t>
      </w:r>
      <w:r w:rsidR="006167D2">
        <w:rPr>
          <w:lang w:val="vi-VN"/>
        </w:rPr>
        <w:t>bảng</w:t>
      </w:r>
      <w:r>
        <w:rPr>
          <w:lang w:val="vi-VN"/>
        </w:rPr>
        <w:t xml:space="preserve"> BENHVIEN</w:t>
      </w:r>
      <w:bookmarkEnd w:id="96"/>
    </w:p>
    <w:tbl>
      <w:tblPr>
        <w:tblStyle w:val="TableGrid"/>
        <w:tblW w:w="0" w:type="auto"/>
        <w:jc w:val="center"/>
        <w:tblLook w:val="04A0" w:firstRow="1" w:lastRow="0" w:firstColumn="1" w:lastColumn="0" w:noHBand="0" w:noVBand="1"/>
      </w:tblPr>
      <w:tblGrid>
        <w:gridCol w:w="708"/>
        <w:gridCol w:w="2689"/>
        <w:gridCol w:w="1843"/>
        <w:gridCol w:w="1559"/>
        <w:gridCol w:w="1701"/>
        <w:gridCol w:w="1566"/>
        <w:gridCol w:w="1411"/>
        <w:gridCol w:w="1134"/>
      </w:tblGrid>
      <w:tr w:rsidR="008547EE" w:rsidRPr="000858DD" w14:paraId="4C533540" w14:textId="77777777" w:rsidTr="00F91F09">
        <w:trPr>
          <w:tblHeader/>
          <w:jc w:val="center"/>
        </w:trPr>
        <w:tc>
          <w:tcPr>
            <w:tcW w:w="708" w:type="dxa"/>
            <w:tcBorders>
              <w:top w:val="single" w:sz="4" w:space="0" w:color="auto"/>
              <w:left w:val="single" w:sz="4" w:space="0" w:color="auto"/>
              <w:bottom w:val="single" w:sz="4" w:space="0" w:color="auto"/>
              <w:right w:val="single" w:sz="4" w:space="0" w:color="auto"/>
            </w:tcBorders>
            <w:vAlign w:val="center"/>
          </w:tcPr>
          <w:p w14:paraId="4641B754" w14:textId="53E4282E" w:rsidR="008547EE" w:rsidRPr="00311F72" w:rsidRDefault="008547EE" w:rsidP="00F91F09">
            <w:pPr>
              <w:pStyle w:val="noidungbang"/>
              <w:jc w:val="center"/>
              <w:rPr>
                <w:b/>
                <w:bCs/>
                <w:lang w:val="vi-VN"/>
              </w:rPr>
            </w:pPr>
            <w:r>
              <w:rPr>
                <w:b/>
                <w:bCs/>
                <w:lang w:val="vi-VN"/>
              </w:rPr>
              <w:t>STT</w:t>
            </w:r>
          </w:p>
        </w:tc>
        <w:tc>
          <w:tcPr>
            <w:tcW w:w="2689" w:type="dxa"/>
            <w:tcBorders>
              <w:top w:val="single" w:sz="4" w:space="0" w:color="auto"/>
              <w:left w:val="single" w:sz="4" w:space="0" w:color="auto"/>
              <w:bottom w:val="single" w:sz="4" w:space="0" w:color="auto"/>
              <w:right w:val="single" w:sz="4" w:space="0" w:color="auto"/>
            </w:tcBorders>
            <w:vAlign w:val="center"/>
            <w:hideMark/>
          </w:tcPr>
          <w:p w14:paraId="5B524038" w14:textId="7CA86E15" w:rsidR="008547EE" w:rsidRPr="00311F72" w:rsidRDefault="008547EE" w:rsidP="00F91F09">
            <w:pPr>
              <w:pStyle w:val="noidungbang"/>
              <w:jc w:val="center"/>
              <w:rPr>
                <w:b/>
                <w:bCs/>
                <w:lang w:val="vi-VN"/>
              </w:rPr>
            </w:pPr>
            <w:r w:rsidRPr="00311F72">
              <w:rPr>
                <w:b/>
                <w:bCs/>
                <w:lang w:val="vi-VN"/>
              </w:rPr>
              <w:t>Tên tắt các thuộc tính</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767C15" w14:textId="77777777" w:rsidR="008547EE" w:rsidRPr="00311F72" w:rsidRDefault="008547EE" w:rsidP="00F91F09">
            <w:pPr>
              <w:pStyle w:val="noidungbang"/>
              <w:jc w:val="center"/>
              <w:rPr>
                <w:b/>
                <w:bCs/>
              </w:rPr>
            </w:pPr>
            <w:r w:rsidRPr="00311F72">
              <w:rPr>
                <w:b/>
                <w:bCs/>
              </w:rPr>
              <w:t>Diễn giải</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583265E" w14:textId="77777777" w:rsidR="008547EE" w:rsidRPr="00311F72" w:rsidRDefault="008547EE" w:rsidP="00F91F09">
            <w:pPr>
              <w:pStyle w:val="noidungbang"/>
              <w:jc w:val="center"/>
              <w:rPr>
                <w:b/>
                <w:bCs/>
              </w:rPr>
            </w:pPr>
            <w:r w:rsidRPr="00311F72">
              <w:rPr>
                <w:b/>
                <w:bCs/>
              </w:rPr>
              <w:t>Loại giá trị</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363BDFD" w14:textId="77777777" w:rsidR="008547EE" w:rsidRPr="00311F72" w:rsidRDefault="008547EE" w:rsidP="00F91F09">
            <w:pPr>
              <w:pStyle w:val="noidungbang"/>
              <w:jc w:val="center"/>
              <w:rPr>
                <w:b/>
                <w:bCs/>
              </w:rPr>
            </w:pPr>
            <w:r w:rsidRPr="00311F72">
              <w:rPr>
                <w:b/>
                <w:bCs/>
              </w:rPr>
              <w:t>Kiểu dữ liệu</w:t>
            </w:r>
          </w:p>
        </w:tc>
        <w:tc>
          <w:tcPr>
            <w:tcW w:w="1566" w:type="dxa"/>
            <w:tcBorders>
              <w:top w:val="single" w:sz="4" w:space="0" w:color="auto"/>
              <w:left w:val="single" w:sz="4" w:space="0" w:color="auto"/>
              <w:bottom w:val="single" w:sz="4" w:space="0" w:color="auto"/>
              <w:right w:val="single" w:sz="4" w:space="0" w:color="auto"/>
            </w:tcBorders>
            <w:vAlign w:val="center"/>
            <w:hideMark/>
          </w:tcPr>
          <w:p w14:paraId="347C6495" w14:textId="77777777" w:rsidR="008547EE" w:rsidRPr="00311F72" w:rsidRDefault="008547EE" w:rsidP="00F91F09">
            <w:pPr>
              <w:pStyle w:val="noidungbang"/>
              <w:jc w:val="center"/>
              <w:rPr>
                <w:b/>
                <w:bCs/>
              </w:rPr>
            </w:pPr>
            <w:r w:rsidRPr="00311F72">
              <w:rPr>
                <w:b/>
                <w:bCs/>
              </w:rPr>
              <w:t>Miền giá trị</w:t>
            </w:r>
          </w:p>
        </w:tc>
        <w:tc>
          <w:tcPr>
            <w:tcW w:w="1411" w:type="dxa"/>
            <w:tcBorders>
              <w:top w:val="single" w:sz="4" w:space="0" w:color="auto"/>
              <w:left w:val="single" w:sz="4" w:space="0" w:color="auto"/>
              <w:bottom w:val="single" w:sz="4" w:space="0" w:color="auto"/>
              <w:right w:val="single" w:sz="4" w:space="0" w:color="auto"/>
            </w:tcBorders>
            <w:vAlign w:val="center"/>
            <w:hideMark/>
          </w:tcPr>
          <w:p w14:paraId="232B8185" w14:textId="77777777" w:rsidR="008547EE" w:rsidRPr="00311F72" w:rsidRDefault="008547EE" w:rsidP="00F91F09">
            <w:pPr>
              <w:pStyle w:val="noidungbang"/>
              <w:jc w:val="center"/>
              <w:rPr>
                <w:b/>
                <w:bCs/>
              </w:rPr>
            </w:pPr>
            <w:r w:rsidRPr="00311F72">
              <w:rPr>
                <w:b/>
                <w:bCs/>
              </w:rPr>
              <w:t>Chiều dà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14998A" w14:textId="77777777" w:rsidR="008547EE" w:rsidRPr="00311F72" w:rsidRDefault="008547EE" w:rsidP="00F91F09">
            <w:pPr>
              <w:pStyle w:val="noidungbang"/>
              <w:jc w:val="center"/>
              <w:rPr>
                <w:b/>
                <w:bCs/>
              </w:rPr>
            </w:pPr>
            <w:r w:rsidRPr="00311F72">
              <w:rPr>
                <w:b/>
                <w:bCs/>
              </w:rPr>
              <w:t>Ghi chú</w:t>
            </w:r>
          </w:p>
        </w:tc>
      </w:tr>
      <w:tr w:rsidR="008547EE" w:rsidRPr="000858DD" w14:paraId="1F29F3AA" w14:textId="77777777" w:rsidTr="0017392C">
        <w:trPr>
          <w:trHeight w:val="573"/>
          <w:jc w:val="center"/>
        </w:trPr>
        <w:tc>
          <w:tcPr>
            <w:tcW w:w="708" w:type="dxa"/>
            <w:tcBorders>
              <w:top w:val="single" w:sz="4" w:space="0" w:color="auto"/>
              <w:left w:val="single" w:sz="4" w:space="0" w:color="auto"/>
              <w:bottom w:val="single" w:sz="4" w:space="0" w:color="auto"/>
              <w:right w:val="single" w:sz="4" w:space="0" w:color="auto"/>
            </w:tcBorders>
          </w:tcPr>
          <w:p w14:paraId="7024B9CE" w14:textId="78BED3F3" w:rsidR="008547EE" w:rsidRDefault="008547EE" w:rsidP="003417E1">
            <w:pPr>
              <w:pStyle w:val="noidungbang"/>
              <w:jc w:val="left"/>
            </w:pPr>
            <w:r>
              <w:t>1</w:t>
            </w:r>
          </w:p>
        </w:tc>
        <w:tc>
          <w:tcPr>
            <w:tcW w:w="2689" w:type="dxa"/>
            <w:tcBorders>
              <w:top w:val="single" w:sz="4" w:space="0" w:color="auto"/>
              <w:left w:val="single" w:sz="4" w:space="0" w:color="auto"/>
              <w:bottom w:val="single" w:sz="4" w:space="0" w:color="auto"/>
              <w:right w:val="single" w:sz="4" w:space="0" w:color="auto"/>
            </w:tcBorders>
            <w:hideMark/>
          </w:tcPr>
          <w:p w14:paraId="2F2EA43B" w14:textId="6222E7D5" w:rsidR="008547EE" w:rsidRPr="0017392C" w:rsidRDefault="008547EE" w:rsidP="003417E1">
            <w:pPr>
              <w:pStyle w:val="noidungbang"/>
              <w:jc w:val="left"/>
              <w:rPr>
                <w:b/>
                <w:bCs/>
                <w:u w:val="single"/>
                <w:lang w:val="vi-VN"/>
              </w:rPr>
            </w:pPr>
            <w:r w:rsidRPr="0017392C">
              <w:rPr>
                <w:b/>
                <w:bCs/>
                <w:u w:val="single"/>
              </w:rPr>
              <w:t>mabenhnhan</w:t>
            </w:r>
          </w:p>
        </w:tc>
        <w:tc>
          <w:tcPr>
            <w:tcW w:w="1843" w:type="dxa"/>
            <w:tcBorders>
              <w:top w:val="single" w:sz="4" w:space="0" w:color="auto"/>
              <w:left w:val="single" w:sz="4" w:space="0" w:color="auto"/>
              <w:bottom w:val="single" w:sz="4" w:space="0" w:color="auto"/>
              <w:right w:val="single" w:sz="4" w:space="0" w:color="auto"/>
            </w:tcBorders>
            <w:hideMark/>
          </w:tcPr>
          <w:p w14:paraId="2B5F25F4" w14:textId="77777777" w:rsidR="008547EE" w:rsidRPr="000858DD" w:rsidRDefault="008547EE" w:rsidP="003417E1">
            <w:pPr>
              <w:pStyle w:val="noidungbang"/>
              <w:jc w:val="left"/>
              <w:rPr>
                <w:lang w:val="vi-VN"/>
              </w:rPr>
            </w:pPr>
            <w:r w:rsidRPr="000858DD">
              <w:t xml:space="preserve">Mã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7C3FD628"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807B88A"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hideMark/>
          </w:tcPr>
          <w:p w14:paraId="1B3F514A" w14:textId="77777777" w:rsidR="008547EE" w:rsidRPr="000858DD" w:rsidRDefault="008547EE" w:rsidP="003417E1">
            <w:pPr>
              <w:pStyle w:val="noidungbang"/>
              <w:jc w:val="left"/>
            </w:pPr>
            <w:r w:rsidRPr="000858DD">
              <w:t>Khóa chính</w:t>
            </w:r>
          </w:p>
        </w:tc>
        <w:tc>
          <w:tcPr>
            <w:tcW w:w="1411" w:type="dxa"/>
            <w:tcBorders>
              <w:top w:val="single" w:sz="4" w:space="0" w:color="auto"/>
              <w:left w:val="single" w:sz="4" w:space="0" w:color="auto"/>
              <w:bottom w:val="single" w:sz="4" w:space="0" w:color="auto"/>
              <w:right w:val="single" w:sz="4" w:space="0" w:color="auto"/>
            </w:tcBorders>
          </w:tcPr>
          <w:p w14:paraId="0E4FA9D0" w14:textId="5345B661" w:rsidR="008547EE" w:rsidRPr="00107DF5" w:rsidRDefault="008547EE" w:rsidP="003417E1">
            <w:pPr>
              <w:pStyle w:val="noidungbang"/>
              <w:jc w:val="left"/>
              <w:rPr>
                <w:lang w:val="vi-VN"/>
              </w:rPr>
            </w:pPr>
            <w:r w:rsidRPr="000858DD">
              <w:t>10</w:t>
            </w:r>
          </w:p>
        </w:tc>
        <w:tc>
          <w:tcPr>
            <w:tcW w:w="1134" w:type="dxa"/>
            <w:tcBorders>
              <w:top w:val="single" w:sz="4" w:space="0" w:color="auto"/>
              <w:left w:val="single" w:sz="4" w:space="0" w:color="auto"/>
              <w:bottom w:val="single" w:sz="4" w:space="0" w:color="auto"/>
              <w:right w:val="single" w:sz="4" w:space="0" w:color="auto"/>
            </w:tcBorders>
          </w:tcPr>
          <w:p w14:paraId="21323BB9" w14:textId="77777777" w:rsidR="008547EE" w:rsidRPr="000858DD" w:rsidRDefault="008547EE" w:rsidP="003417E1">
            <w:pPr>
              <w:pStyle w:val="noidungbang"/>
              <w:jc w:val="left"/>
            </w:pPr>
          </w:p>
        </w:tc>
      </w:tr>
      <w:tr w:rsidR="008547EE" w:rsidRPr="000858DD" w14:paraId="3D831942"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2DB93300" w14:textId="45AA5EB8" w:rsidR="008547EE" w:rsidRDefault="008547EE" w:rsidP="003417E1">
            <w:pPr>
              <w:pStyle w:val="noidungbang"/>
              <w:jc w:val="left"/>
            </w:pPr>
            <w:r>
              <w:t>2</w:t>
            </w:r>
          </w:p>
        </w:tc>
        <w:tc>
          <w:tcPr>
            <w:tcW w:w="2689" w:type="dxa"/>
            <w:tcBorders>
              <w:top w:val="single" w:sz="4" w:space="0" w:color="auto"/>
              <w:left w:val="single" w:sz="4" w:space="0" w:color="auto"/>
              <w:bottom w:val="single" w:sz="4" w:space="0" w:color="auto"/>
              <w:right w:val="single" w:sz="4" w:space="0" w:color="auto"/>
            </w:tcBorders>
            <w:hideMark/>
          </w:tcPr>
          <w:p w14:paraId="277570DD" w14:textId="4BF91576" w:rsidR="008547EE" w:rsidRDefault="008547EE" w:rsidP="003417E1">
            <w:pPr>
              <w:pStyle w:val="noidungbang"/>
              <w:jc w:val="left"/>
              <w:rPr>
                <w:lang w:val="vi-VN"/>
              </w:rPr>
            </w:pPr>
            <w:r>
              <w:t>tenbenhnhan</w:t>
            </w:r>
          </w:p>
          <w:p w14:paraId="5F779949" w14:textId="77777777" w:rsidR="008547EE" w:rsidRPr="000858DD" w:rsidRDefault="008547EE" w:rsidP="003417E1">
            <w:pPr>
              <w:pStyle w:val="noidungbang"/>
              <w:jc w:val="left"/>
              <w:rPr>
                <w:lang w:val="vi-VN"/>
              </w:rPr>
            </w:pPr>
          </w:p>
        </w:tc>
        <w:tc>
          <w:tcPr>
            <w:tcW w:w="1843" w:type="dxa"/>
            <w:tcBorders>
              <w:top w:val="single" w:sz="4" w:space="0" w:color="auto"/>
              <w:left w:val="single" w:sz="4" w:space="0" w:color="auto"/>
              <w:bottom w:val="single" w:sz="4" w:space="0" w:color="auto"/>
              <w:right w:val="single" w:sz="4" w:space="0" w:color="auto"/>
            </w:tcBorders>
            <w:hideMark/>
          </w:tcPr>
          <w:p w14:paraId="0A407EE8" w14:textId="77777777" w:rsidR="008547EE" w:rsidRPr="000858DD" w:rsidRDefault="008547EE" w:rsidP="003417E1">
            <w:pPr>
              <w:pStyle w:val="noidungbang"/>
              <w:jc w:val="left"/>
              <w:rPr>
                <w:lang w:val="vi-VN"/>
              </w:rPr>
            </w:pPr>
            <w:r w:rsidRPr="000858DD">
              <w:t xml:space="preserve">Tên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675147A5"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4367C14"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tcPr>
          <w:p w14:paraId="2942DDC3"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hideMark/>
          </w:tcPr>
          <w:p w14:paraId="05425B29" w14:textId="77777777" w:rsidR="008547EE" w:rsidRPr="000858DD" w:rsidRDefault="008547EE" w:rsidP="003417E1">
            <w:pPr>
              <w:pStyle w:val="noidungbang"/>
              <w:jc w:val="left"/>
            </w:pPr>
            <w:r w:rsidRPr="000858DD">
              <w:t>50</w:t>
            </w:r>
          </w:p>
        </w:tc>
        <w:tc>
          <w:tcPr>
            <w:tcW w:w="1134" w:type="dxa"/>
            <w:tcBorders>
              <w:top w:val="single" w:sz="4" w:space="0" w:color="auto"/>
              <w:left w:val="single" w:sz="4" w:space="0" w:color="auto"/>
              <w:bottom w:val="single" w:sz="4" w:space="0" w:color="auto"/>
              <w:right w:val="single" w:sz="4" w:space="0" w:color="auto"/>
            </w:tcBorders>
          </w:tcPr>
          <w:p w14:paraId="5DAFD4C9" w14:textId="77777777" w:rsidR="008547EE" w:rsidRPr="000858DD" w:rsidRDefault="008547EE" w:rsidP="003417E1">
            <w:pPr>
              <w:pStyle w:val="noidungbang"/>
              <w:jc w:val="left"/>
            </w:pPr>
          </w:p>
        </w:tc>
      </w:tr>
      <w:tr w:rsidR="008547EE" w:rsidRPr="000858DD" w14:paraId="47624091"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0127376F" w14:textId="74159AEE" w:rsidR="008547EE" w:rsidRPr="008547EE" w:rsidRDefault="008547EE" w:rsidP="003417E1">
            <w:pPr>
              <w:pStyle w:val="noidungbang"/>
              <w:jc w:val="left"/>
              <w:rPr>
                <w:lang w:val="vi-VN"/>
              </w:rPr>
            </w:pPr>
            <w:r>
              <w:t>3</w:t>
            </w:r>
          </w:p>
        </w:tc>
        <w:tc>
          <w:tcPr>
            <w:tcW w:w="2689" w:type="dxa"/>
            <w:tcBorders>
              <w:top w:val="single" w:sz="4" w:space="0" w:color="auto"/>
              <w:left w:val="single" w:sz="4" w:space="0" w:color="auto"/>
              <w:bottom w:val="single" w:sz="4" w:space="0" w:color="auto"/>
              <w:right w:val="single" w:sz="4" w:space="0" w:color="auto"/>
            </w:tcBorders>
          </w:tcPr>
          <w:p w14:paraId="696CC494" w14:textId="34E64664" w:rsidR="008547EE" w:rsidRDefault="008547EE" w:rsidP="003417E1">
            <w:pPr>
              <w:pStyle w:val="noidungbang"/>
              <w:jc w:val="left"/>
            </w:pPr>
            <w:r>
              <w:t>gioitinh</w:t>
            </w:r>
          </w:p>
        </w:tc>
        <w:tc>
          <w:tcPr>
            <w:tcW w:w="1843" w:type="dxa"/>
            <w:tcBorders>
              <w:top w:val="single" w:sz="4" w:space="0" w:color="auto"/>
              <w:left w:val="single" w:sz="4" w:space="0" w:color="auto"/>
              <w:bottom w:val="single" w:sz="4" w:space="0" w:color="auto"/>
              <w:right w:val="single" w:sz="4" w:space="0" w:color="auto"/>
            </w:tcBorders>
          </w:tcPr>
          <w:p w14:paraId="0CBE462C" w14:textId="77777777" w:rsidR="008547EE" w:rsidRPr="000858DD" w:rsidRDefault="008547EE" w:rsidP="003417E1">
            <w:pPr>
              <w:pStyle w:val="noidungbang"/>
              <w:jc w:val="left"/>
              <w:rPr>
                <w:lang w:val="vi-VN"/>
              </w:rPr>
            </w:pPr>
            <w:r>
              <w:t>Giới</w:t>
            </w:r>
            <w:r>
              <w:rPr>
                <w:lang w:val="vi-VN"/>
              </w:rPr>
              <w:t xml:space="preserve"> tính</w:t>
            </w:r>
          </w:p>
        </w:tc>
        <w:tc>
          <w:tcPr>
            <w:tcW w:w="1559" w:type="dxa"/>
            <w:tcBorders>
              <w:top w:val="single" w:sz="4" w:space="0" w:color="auto"/>
              <w:left w:val="single" w:sz="4" w:space="0" w:color="auto"/>
              <w:bottom w:val="single" w:sz="4" w:space="0" w:color="auto"/>
              <w:right w:val="single" w:sz="4" w:space="0" w:color="auto"/>
            </w:tcBorders>
          </w:tcPr>
          <w:p w14:paraId="7A96C8BE"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05A01B29" w14:textId="77777777" w:rsidR="008547EE" w:rsidRPr="000858DD"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A3EAA5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11AB404" w14:textId="77777777" w:rsidR="008547EE" w:rsidRPr="000858DD" w:rsidRDefault="008547EE" w:rsidP="003417E1">
            <w:pPr>
              <w:pStyle w:val="noidungbang"/>
              <w:jc w:val="left"/>
            </w:pPr>
            <w:r>
              <w:t>5</w:t>
            </w:r>
          </w:p>
        </w:tc>
        <w:tc>
          <w:tcPr>
            <w:tcW w:w="1134" w:type="dxa"/>
            <w:tcBorders>
              <w:top w:val="single" w:sz="4" w:space="0" w:color="auto"/>
              <w:left w:val="single" w:sz="4" w:space="0" w:color="auto"/>
              <w:bottom w:val="single" w:sz="4" w:space="0" w:color="auto"/>
              <w:right w:val="single" w:sz="4" w:space="0" w:color="auto"/>
            </w:tcBorders>
          </w:tcPr>
          <w:p w14:paraId="7878A516" w14:textId="77777777" w:rsidR="008547EE" w:rsidRPr="000858DD" w:rsidRDefault="008547EE" w:rsidP="003417E1">
            <w:pPr>
              <w:pStyle w:val="noidungbang"/>
              <w:jc w:val="left"/>
              <w:rPr>
                <w:lang w:val="vi-VN"/>
              </w:rPr>
            </w:pPr>
          </w:p>
        </w:tc>
      </w:tr>
      <w:tr w:rsidR="008547EE" w:rsidRPr="000858DD" w14:paraId="013AB34E"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334F803A" w14:textId="39BD1BE3" w:rsidR="008547EE" w:rsidRDefault="008547EE" w:rsidP="003417E1">
            <w:pPr>
              <w:pStyle w:val="noidungbang"/>
              <w:jc w:val="left"/>
            </w:pPr>
            <w:r>
              <w:t>4</w:t>
            </w:r>
          </w:p>
        </w:tc>
        <w:tc>
          <w:tcPr>
            <w:tcW w:w="2689" w:type="dxa"/>
            <w:tcBorders>
              <w:top w:val="single" w:sz="4" w:space="0" w:color="auto"/>
              <w:left w:val="single" w:sz="4" w:space="0" w:color="auto"/>
              <w:bottom w:val="single" w:sz="4" w:space="0" w:color="auto"/>
              <w:right w:val="single" w:sz="4" w:space="0" w:color="auto"/>
            </w:tcBorders>
          </w:tcPr>
          <w:p w14:paraId="1F53DE8F" w14:textId="58864D47" w:rsidR="008547EE" w:rsidRDefault="008547EE" w:rsidP="003417E1">
            <w:pPr>
              <w:pStyle w:val="noidungbang"/>
              <w:jc w:val="left"/>
            </w:pPr>
            <w:r>
              <w:t>sdt</w:t>
            </w:r>
          </w:p>
        </w:tc>
        <w:tc>
          <w:tcPr>
            <w:tcW w:w="1843" w:type="dxa"/>
            <w:tcBorders>
              <w:top w:val="single" w:sz="4" w:space="0" w:color="auto"/>
              <w:left w:val="single" w:sz="4" w:space="0" w:color="auto"/>
              <w:bottom w:val="single" w:sz="4" w:space="0" w:color="auto"/>
              <w:right w:val="single" w:sz="4" w:space="0" w:color="auto"/>
            </w:tcBorders>
          </w:tcPr>
          <w:p w14:paraId="6F8DCC4B" w14:textId="77777777" w:rsidR="008547EE" w:rsidRPr="000858DD" w:rsidRDefault="008547EE" w:rsidP="003417E1">
            <w:pPr>
              <w:pStyle w:val="noidungbang"/>
              <w:jc w:val="left"/>
              <w:rPr>
                <w:lang w:val="vi-VN"/>
              </w:rPr>
            </w:pPr>
            <w:r>
              <w:t>Số</w:t>
            </w:r>
            <w:r>
              <w:rPr>
                <w:lang w:val="vi-VN"/>
              </w:rPr>
              <w:t xml:space="preserve"> điện thoại</w:t>
            </w:r>
          </w:p>
        </w:tc>
        <w:tc>
          <w:tcPr>
            <w:tcW w:w="1559" w:type="dxa"/>
            <w:tcBorders>
              <w:top w:val="single" w:sz="4" w:space="0" w:color="auto"/>
              <w:left w:val="single" w:sz="4" w:space="0" w:color="auto"/>
              <w:bottom w:val="single" w:sz="4" w:space="0" w:color="auto"/>
              <w:right w:val="single" w:sz="4" w:space="0" w:color="auto"/>
            </w:tcBorders>
          </w:tcPr>
          <w:p w14:paraId="2DE349DD" w14:textId="66D31819"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03957D6E"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18F985C8"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378E1290" w14:textId="77777777" w:rsidR="008547EE" w:rsidRDefault="008547EE" w:rsidP="003417E1">
            <w:pPr>
              <w:pStyle w:val="noidungbang"/>
              <w:jc w:val="left"/>
            </w:pPr>
            <w:r>
              <w:t>10</w:t>
            </w:r>
          </w:p>
        </w:tc>
        <w:tc>
          <w:tcPr>
            <w:tcW w:w="1134" w:type="dxa"/>
            <w:tcBorders>
              <w:top w:val="single" w:sz="4" w:space="0" w:color="auto"/>
              <w:left w:val="single" w:sz="4" w:space="0" w:color="auto"/>
              <w:bottom w:val="single" w:sz="4" w:space="0" w:color="auto"/>
              <w:right w:val="single" w:sz="4" w:space="0" w:color="auto"/>
            </w:tcBorders>
          </w:tcPr>
          <w:p w14:paraId="606AEE09" w14:textId="77777777" w:rsidR="008547EE" w:rsidRPr="000858DD" w:rsidRDefault="008547EE" w:rsidP="003417E1">
            <w:pPr>
              <w:pStyle w:val="noidungbang"/>
              <w:jc w:val="left"/>
              <w:rPr>
                <w:lang w:val="vi-VN"/>
              </w:rPr>
            </w:pPr>
          </w:p>
        </w:tc>
      </w:tr>
      <w:tr w:rsidR="008547EE" w:rsidRPr="000858DD" w14:paraId="17D2DEB0"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990A4A" w14:textId="5444AA9B" w:rsidR="008547EE" w:rsidRDefault="008547EE" w:rsidP="003417E1">
            <w:pPr>
              <w:pStyle w:val="noidungbang"/>
              <w:jc w:val="left"/>
            </w:pPr>
            <w:r>
              <w:t>5</w:t>
            </w:r>
          </w:p>
        </w:tc>
        <w:tc>
          <w:tcPr>
            <w:tcW w:w="2689" w:type="dxa"/>
            <w:tcBorders>
              <w:top w:val="single" w:sz="4" w:space="0" w:color="auto"/>
              <w:left w:val="single" w:sz="4" w:space="0" w:color="auto"/>
              <w:bottom w:val="single" w:sz="4" w:space="0" w:color="auto"/>
              <w:right w:val="single" w:sz="4" w:space="0" w:color="auto"/>
            </w:tcBorders>
          </w:tcPr>
          <w:p w14:paraId="43FD5741" w14:textId="0BF6F170" w:rsidR="008547EE" w:rsidRDefault="008547EE" w:rsidP="003417E1">
            <w:pPr>
              <w:pStyle w:val="noidungbang"/>
              <w:jc w:val="left"/>
            </w:pPr>
            <w:r>
              <w:t>email</w:t>
            </w:r>
          </w:p>
        </w:tc>
        <w:tc>
          <w:tcPr>
            <w:tcW w:w="1843" w:type="dxa"/>
            <w:tcBorders>
              <w:top w:val="single" w:sz="4" w:space="0" w:color="auto"/>
              <w:left w:val="single" w:sz="4" w:space="0" w:color="auto"/>
              <w:bottom w:val="single" w:sz="4" w:space="0" w:color="auto"/>
              <w:right w:val="single" w:sz="4" w:space="0" w:color="auto"/>
            </w:tcBorders>
          </w:tcPr>
          <w:p w14:paraId="690940FD" w14:textId="77777777" w:rsidR="008547EE" w:rsidRDefault="008547EE" w:rsidP="003417E1">
            <w:pPr>
              <w:pStyle w:val="noidungbang"/>
              <w:jc w:val="left"/>
            </w:pPr>
            <w:r>
              <w:t>email</w:t>
            </w:r>
          </w:p>
        </w:tc>
        <w:tc>
          <w:tcPr>
            <w:tcW w:w="1559" w:type="dxa"/>
            <w:tcBorders>
              <w:top w:val="single" w:sz="4" w:space="0" w:color="auto"/>
              <w:left w:val="single" w:sz="4" w:space="0" w:color="auto"/>
              <w:bottom w:val="single" w:sz="4" w:space="0" w:color="auto"/>
              <w:right w:val="single" w:sz="4" w:space="0" w:color="auto"/>
            </w:tcBorders>
          </w:tcPr>
          <w:p w14:paraId="230F1030" w14:textId="65680672"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13ECD8F5"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004BE87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7B22500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6E6445B3" w14:textId="77777777" w:rsidR="008547EE" w:rsidRPr="000858DD" w:rsidRDefault="008547EE" w:rsidP="003417E1">
            <w:pPr>
              <w:pStyle w:val="noidungbang"/>
              <w:jc w:val="left"/>
              <w:rPr>
                <w:lang w:val="vi-VN"/>
              </w:rPr>
            </w:pPr>
          </w:p>
        </w:tc>
      </w:tr>
      <w:tr w:rsidR="008547EE" w:rsidRPr="000858DD" w14:paraId="17F6556B"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36F537" w14:textId="5EBE2516" w:rsidR="008547EE" w:rsidRDefault="008547EE" w:rsidP="003417E1">
            <w:pPr>
              <w:pStyle w:val="noidungbang"/>
              <w:jc w:val="left"/>
            </w:pPr>
            <w:r>
              <w:t>6</w:t>
            </w:r>
          </w:p>
        </w:tc>
        <w:tc>
          <w:tcPr>
            <w:tcW w:w="2689" w:type="dxa"/>
            <w:tcBorders>
              <w:top w:val="single" w:sz="4" w:space="0" w:color="auto"/>
              <w:left w:val="single" w:sz="4" w:space="0" w:color="auto"/>
              <w:bottom w:val="single" w:sz="4" w:space="0" w:color="auto"/>
              <w:right w:val="single" w:sz="4" w:space="0" w:color="auto"/>
            </w:tcBorders>
          </w:tcPr>
          <w:p w14:paraId="0FB5C6C1" w14:textId="592C7FFD" w:rsidR="008547EE" w:rsidRDefault="008547EE" w:rsidP="003417E1">
            <w:pPr>
              <w:pStyle w:val="noidungbang"/>
              <w:jc w:val="left"/>
            </w:pPr>
            <w:r>
              <w:t>ngaysinh</w:t>
            </w:r>
          </w:p>
        </w:tc>
        <w:tc>
          <w:tcPr>
            <w:tcW w:w="1843" w:type="dxa"/>
            <w:tcBorders>
              <w:top w:val="single" w:sz="4" w:space="0" w:color="auto"/>
              <w:left w:val="single" w:sz="4" w:space="0" w:color="auto"/>
              <w:bottom w:val="single" w:sz="4" w:space="0" w:color="auto"/>
              <w:right w:val="single" w:sz="4" w:space="0" w:color="auto"/>
            </w:tcBorders>
          </w:tcPr>
          <w:p w14:paraId="4B969229" w14:textId="77777777" w:rsidR="008547EE" w:rsidRPr="000858DD" w:rsidRDefault="008547EE" w:rsidP="003417E1">
            <w:pPr>
              <w:pStyle w:val="noidungbang"/>
              <w:jc w:val="left"/>
              <w:rPr>
                <w:lang w:val="vi-VN"/>
              </w:rPr>
            </w:pPr>
            <w:r>
              <w:t>Ngày</w:t>
            </w:r>
            <w:r>
              <w:rPr>
                <w:lang w:val="vi-VN"/>
              </w:rPr>
              <w:t xml:space="preserve"> sinh</w:t>
            </w:r>
          </w:p>
        </w:tc>
        <w:tc>
          <w:tcPr>
            <w:tcW w:w="1559" w:type="dxa"/>
            <w:tcBorders>
              <w:top w:val="single" w:sz="4" w:space="0" w:color="auto"/>
              <w:left w:val="single" w:sz="4" w:space="0" w:color="auto"/>
              <w:bottom w:val="single" w:sz="4" w:space="0" w:color="auto"/>
              <w:right w:val="single" w:sz="4" w:space="0" w:color="auto"/>
            </w:tcBorders>
          </w:tcPr>
          <w:p w14:paraId="6A7203A3" w14:textId="4D03A758"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33026EC4"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7F6013E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23E8F97C" w14:textId="77777777" w:rsidR="008547EE" w:rsidRDefault="008547EE" w:rsidP="003417E1">
            <w:pPr>
              <w:pStyle w:val="noidungbang"/>
              <w:jc w:val="left"/>
            </w:pPr>
            <w:r>
              <w:t>Ngày</w:t>
            </w:r>
          </w:p>
        </w:tc>
        <w:tc>
          <w:tcPr>
            <w:tcW w:w="1134" w:type="dxa"/>
            <w:tcBorders>
              <w:top w:val="single" w:sz="4" w:space="0" w:color="auto"/>
              <w:left w:val="single" w:sz="4" w:space="0" w:color="auto"/>
              <w:bottom w:val="single" w:sz="4" w:space="0" w:color="auto"/>
              <w:right w:val="single" w:sz="4" w:space="0" w:color="auto"/>
            </w:tcBorders>
          </w:tcPr>
          <w:p w14:paraId="3BB7DF17" w14:textId="77777777" w:rsidR="008547EE" w:rsidRPr="000858DD" w:rsidRDefault="008547EE" w:rsidP="003417E1">
            <w:pPr>
              <w:pStyle w:val="noidungbang"/>
              <w:jc w:val="left"/>
              <w:rPr>
                <w:lang w:val="vi-VN"/>
              </w:rPr>
            </w:pPr>
          </w:p>
        </w:tc>
      </w:tr>
      <w:tr w:rsidR="008547EE" w:rsidRPr="000858DD" w14:paraId="55E3A43C"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48A14E86" w14:textId="0E5E1DF4" w:rsidR="008547EE" w:rsidRDefault="008547EE" w:rsidP="003417E1">
            <w:pPr>
              <w:pStyle w:val="noidungbang"/>
              <w:jc w:val="left"/>
            </w:pPr>
            <w:r>
              <w:t>7</w:t>
            </w:r>
          </w:p>
        </w:tc>
        <w:tc>
          <w:tcPr>
            <w:tcW w:w="2689" w:type="dxa"/>
            <w:tcBorders>
              <w:top w:val="single" w:sz="4" w:space="0" w:color="auto"/>
              <w:left w:val="single" w:sz="4" w:space="0" w:color="auto"/>
              <w:bottom w:val="single" w:sz="4" w:space="0" w:color="auto"/>
              <w:right w:val="single" w:sz="4" w:space="0" w:color="auto"/>
            </w:tcBorders>
          </w:tcPr>
          <w:p w14:paraId="6037981A" w14:textId="2669EC77" w:rsidR="008547EE" w:rsidRDefault="008547EE" w:rsidP="003417E1">
            <w:pPr>
              <w:pStyle w:val="noidungbang"/>
              <w:jc w:val="left"/>
            </w:pPr>
            <w:r>
              <w:t>diachi</w:t>
            </w:r>
          </w:p>
        </w:tc>
        <w:tc>
          <w:tcPr>
            <w:tcW w:w="1843" w:type="dxa"/>
            <w:tcBorders>
              <w:top w:val="single" w:sz="4" w:space="0" w:color="auto"/>
              <w:left w:val="single" w:sz="4" w:space="0" w:color="auto"/>
              <w:bottom w:val="single" w:sz="4" w:space="0" w:color="auto"/>
              <w:right w:val="single" w:sz="4" w:space="0" w:color="auto"/>
            </w:tcBorders>
          </w:tcPr>
          <w:p w14:paraId="4FD2FA0E" w14:textId="77777777" w:rsidR="008547EE" w:rsidRPr="00DD7673" w:rsidRDefault="008547EE" w:rsidP="003417E1">
            <w:pPr>
              <w:pStyle w:val="noidungbang"/>
              <w:jc w:val="left"/>
              <w:rPr>
                <w:lang w:val="vi-VN"/>
              </w:rPr>
            </w:pPr>
            <w:r>
              <w:t>Địa</w:t>
            </w:r>
            <w:r>
              <w:rPr>
                <w:lang w:val="vi-VN"/>
              </w:rPr>
              <w:t xml:space="preserve"> chỉ </w:t>
            </w:r>
          </w:p>
        </w:tc>
        <w:tc>
          <w:tcPr>
            <w:tcW w:w="1559" w:type="dxa"/>
            <w:tcBorders>
              <w:top w:val="single" w:sz="4" w:space="0" w:color="auto"/>
              <w:left w:val="single" w:sz="4" w:space="0" w:color="auto"/>
              <w:bottom w:val="single" w:sz="4" w:space="0" w:color="auto"/>
              <w:right w:val="single" w:sz="4" w:space="0" w:color="auto"/>
            </w:tcBorders>
          </w:tcPr>
          <w:p w14:paraId="6BCFD867"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1FADE826"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DAFAFA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7F370B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2136FF0F" w14:textId="77777777" w:rsidR="008547EE" w:rsidRPr="000858DD" w:rsidRDefault="008547EE" w:rsidP="003417E1">
            <w:pPr>
              <w:pStyle w:val="noidungbang"/>
              <w:jc w:val="left"/>
              <w:rPr>
                <w:lang w:val="vi-VN"/>
              </w:rPr>
            </w:pPr>
          </w:p>
        </w:tc>
      </w:tr>
    </w:tbl>
    <w:p w14:paraId="2B6B126C" w14:textId="77777777" w:rsidR="009678F9" w:rsidRDefault="009678F9" w:rsidP="0017392C">
      <w:pPr>
        <w:pStyle w:val="Noidung"/>
      </w:pPr>
    </w:p>
    <w:p w14:paraId="5480FAC1" w14:textId="77777777" w:rsidR="009678F9" w:rsidRDefault="009678F9" w:rsidP="0017392C">
      <w:pPr>
        <w:pStyle w:val="Noidung"/>
      </w:pPr>
    </w:p>
    <w:p w14:paraId="47FBB493" w14:textId="77777777" w:rsidR="009678F9" w:rsidRDefault="009678F9" w:rsidP="0017392C">
      <w:pPr>
        <w:pStyle w:val="Noidung"/>
      </w:pPr>
    </w:p>
    <w:p w14:paraId="498C631C" w14:textId="77777777" w:rsidR="009678F9" w:rsidRDefault="009678F9" w:rsidP="0017392C">
      <w:pPr>
        <w:pStyle w:val="Noidung"/>
      </w:pPr>
    </w:p>
    <w:p w14:paraId="371875A1" w14:textId="77777777" w:rsidR="009678F9" w:rsidRDefault="009678F9" w:rsidP="0017392C">
      <w:pPr>
        <w:pStyle w:val="Noidung"/>
      </w:pPr>
    </w:p>
    <w:p w14:paraId="19207E12" w14:textId="29C2F407" w:rsidR="00311F72" w:rsidRDefault="00311F72" w:rsidP="0017392C">
      <w:pPr>
        <w:pStyle w:val="Noidung"/>
      </w:pPr>
      <w:r>
        <w:lastRenderedPageBreak/>
        <w:t xml:space="preserve">Mô tả </w:t>
      </w:r>
      <w:r w:rsidR="00343FA3">
        <w:t>bảng</w:t>
      </w:r>
      <w:r>
        <w:t xml:space="preserve"> BENHVIEN</w:t>
      </w:r>
    </w:p>
    <w:p w14:paraId="0E913E13" w14:textId="1F50A258" w:rsidR="00311F72" w:rsidRPr="00E6616D" w:rsidRDefault="00311F72" w:rsidP="00311F72">
      <w:pPr>
        <w:pStyle w:val="Caption"/>
        <w:keepNext/>
        <w:rPr>
          <w:lang w:val="vi-VN"/>
        </w:rPr>
      </w:pPr>
      <w:bookmarkStart w:id="97" w:name="_Toc186269183"/>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4</w:t>
      </w:r>
      <w:r w:rsidR="006167D2">
        <w:rPr>
          <w:lang w:val="vi-VN"/>
        </w:rPr>
        <w:fldChar w:fldCharType="end"/>
      </w:r>
      <w:r>
        <w:rPr>
          <w:lang w:val="vi-VN"/>
        </w:rPr>
        <w:t xml:space="preserve"> Mô tả </w:t>
      </w:r>
      <w:r w:rsidR="006167D2">
        <w:rPr>
          <w:lang w:val="vi-VN"/>
        </w:rPr>
        <w:t>bảng</w:t>
      </w:r>
      <w:r>
        <w:rPr>
          <w:lang w:val="vi-VN"/>
        </w:rPr>
        <w:t xml:space="preserve"> BENHVIEN</w:t>
      </w:r>
      <w:bookmarkEnd w:id="97"/>
    </w:p>
    <w:tbl>
      <w:tblPr>
        <w:tblStyle w:val="TableGrid"/>
        <w:tblW w:w="0" w:type="auto"/>
        <w:jc w:val="center"/>
        <w:tblLook w:val="04A0" w:firstRow="1" w:lastRow="0" w:firstColumn="1" w:lastColumn="0" w:noHBand="0" w:noVBand="1"/>
      </w:tblPr>
      <w:tblGrid>
        <w:gridCol w:w="708"/>
        <w:gridCol w:w="2689"/>
        <w:gridCol w:w="1843"/>
        <w:gridCol w:w="1559"/>
        <w:gridCol w:w="1701"/>
        <w:gridCol w:w="1616"/>
        <w:gridCol w:w="1361"/>
        <w:gridCol w:w="1134"/>
      </w:tblGrid>
      <w:tr w:rsidR="0022718F" w14:paraId="5E1FAE1A" w14:textId="77777777" w:rsidTr="00F91F09">
        <w:trPr>
          <w:tblHeader/>
          <w:jc w:val="center"/>
        </w:trPr>
        <w:tc>
          <w:tcPr>
            <w:tcW w:w="708" w:type="dxa"/>
            <w:vAlign w:val="center"/>
          </w:tcPr>
          <w:p w14:paraId="41829442" w14:textId="45D5B578" w:rsidR="0022718F" w:rsidRPr="00311F72" w:rsidRDefault="0022718F" w:rsidP="00F91F09">
            <w:pPr>
              <w:pStyle w:val="noidungbang"/>
              <w:jc w:val="center"/>
              <w:rPr>
                <w:b/>
                <w:bCs/>
                <w:lang w:val="vi-VN"/>
              </w:rPr>
            </w:pPr>
            <w:r>
              <w:rPr>
                <w:b/>
                <w:bCs/>
                <w:lang w:val="vi-VN"/>
              </w:rPr>
              <w:t>STT</w:t>
            </w:r>
          </w:p>
        </w:tc>
        <w:tc>
          <w:tcPr>
            <w:tcW w:w="2689" w:type="dxa"/>
            <w:vAlign w:val="center"/>
          </w:tcPr>
          <w:p w14:paraId="750727F4" w14:textId="3286E5CC" w:rsidR="0022718F" w:rsidRPr="00311F72" w:rsidRDefault="0022718F" w:rsidP="00F91F09">
            <w:pPr>
              <w:pStyle w:val="noidungbang"/>
              <w:jc w:val="center"/>
              <w:rPr>
                <w:b/>
                <w:bCs/>
                <w:lang w:val="vi-VN"/>
              </w:rPr>
            </w:pPr>
            <w:r w:rsidRPr="00311F72">
              <w:rPr>
                <w:b/>
                <w:bCs/>
                <w:lang w:val="vi-VN"/>
              </w:rPr>
              <w:t>Tên tắt các thuộc tính</w:t>
            </w:r>
          </w:p>
        </w:tc>
        <w:tc>
          <w:tcPr>
            <w:tcW w:w="1843" w:type="dxa"/>
            <w:vAlign w:val="center"/>
          </w:tcPr>
          <w:p w14:paraId="2E94BFAA"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1B89B8B3"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0D7F59A3" w14:textId="77777777" w:rsidR="0022718F" w:rsidRPr="00311F72" w:rsidRDefault="0022718F" w:rsidP="00F91F09">
            <w:pPr>
              <w:pStyle w:val="noidungbang"/>
              <w:jc w:val="center"/>
              <w:rPr>
                <w:b/>
                <w:bCs/>
                <w:lang w:val="vi-VN"/>
              </w:rPr>
            </w:pPr>
            <w:r w:rsidRPr="00311F72">
              <w:rPr>
                <w:b/>
                <w:bCs/>
                <w:lang w:val="vi-VN"/>
              </w:rPr>
              <w:t>Kiểu dữ liệu</w:t>
            </w:r>
          </w:p>
        </w:tc>
        <w:tc>
          <w:tcPr>
            <w:tcW w:w="1616" w:type="dxa"/>
            <w:vAlign w:val="center"/>
          </w:tcPr>
          <w:p w14:paraId="699E74F0" w14:textId="77777777" w:rsidR="0022718F" w:rsidRPr="00311F72" w:rsidRDefault="0022718F" w:rsidP="00F91F09">
            <w:pPr>
              <w:pStyle w:val="noidungbang"/>
              <w:jc w:val="center"/>
              <w:rPr>
                <w:b/>
                <w:bCs/>
                <w:lang w:val="vi-VN"/>
              </w:rPr>
            </w:pPr>
            <w:r w:rsidRPr="00311F72">
              <w:rPr>
                <w:b/>
                <w:bCs/>
                <w:lang w:val="vi-VN"/>
              </w:rPr>
              <w:t>Miền giá trị</w:t>
            </w:r>
          </w:p>
        </w:tc>
        <w:tc>
          <w:tcPr>
            <w:tcW w:w="1361" w:type="dxa"/>
            <w:vAlign w:val="center"/>
          </w:tcPr>
          <w:p w14:paraId="7EF91A43"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35717EF1" w14:textId="77777777" w:rsidR="0022718F" w:rsidRPr="00311F72" w:rsidRDefault="0022718F" w:rsidP="00F91F09">
            <w:pPr>
              <w:pStyle w:val="noidungbang"/>
              <w:jc w:val="center"/>
              <w:rPr>
                <w:b/>
                <w:bCs/>
                <w:lang w:val="vi-VN"/>
              </w:rPr>
            </w:pPr>
            <w:r w:rsidRPr="00311F72">
              <w:rPr>
                <w:b/>
                <w:bCs/>
                <w:lang w:val="vi-VN"/>
              </w:rPr>
              <w:t>Ghi chú</w:t>
            </w:r>
          </w:p>
        </w:tc>
      </w:tr>
      <w:tr w:rsidR="0022718F" w14:paraId="288C893F" w14:textId="77777777" w:rsidTr="0022718F">
        <w:trPr>
          <w:jc w:val="center"/>
        </w:trPr>
        <w:tc>
          <w:tcPr>
            <w:tcW w:w="708" w:type="dxa"/>
          </w:tcPr>
          <w:p w14:paraId="151BE28A" w14:textId="2DF2C94D" w:rsidR="0022718F" w:rsidRDefault="0022718F" w:rsidP="003417E1">
            <w:pPr>
              <w:pStyle w:val="noidungbang"/>
              <w:jc w:val="left"/>
              <w:rPr>
                <w:lang w:val="vi-VN"/>
              </w:rPr>
            </w:pPr>
            <w:r>
              <w:rPr>
                <w:lang w:val="vi-VN"/>
              </w:rPr>
              <w:t>1</w:t>
            </w:r>
          </w:p>
        </w:tc>
        <w:tc>
          <w:tcPr>
            <w:tcW w:w="2689" w:type="dxa"/>
          </w:tcPr>
          <w:p w14:paraId="00671163" w14:textId="497E80B1" w:rsidR="0022718F" w:rsidRPr="0017392C" w:rsidRDefault="0022718F" w:rsidP="003417E1">
            <w:pPr>
              <w:pStyle w:val="noidungbang"/>
              <w:jc w:val="left"/>
              <w:rPr>
                <w:b/>
                <w:bCs/>
                <w:u w:val="single"/>
                <w:lang w:val="vi-VN"/>
              </w:rPr>
            </w:pPr>
            <w:r w:rsidRPr="0017392C">
              <w:rPr>
                <w:b/>
                <w:bCs/>
                <w:u w:val="single"/>
                <w:lang w:val="vi-VN"/>
              </w:rPr>
              <w:t>mabenhvien</w:t>
            </w:r>
          </w:p>
        </w:tc>
        <w:tc>
          <w:tcPr>
            <w:tcW w:w="1843" w:type="dxa"/>
          </w:tcPr>
          <w:p w14:paraId="0D12B2B3" w14:textId="77777777" w:rsidR="0022718F" w:rsidRDefault="0022718F" w:rsidP="003417E1">
            <w:pPr>
              <w:pStyle w:val="noidungbang"/>
              <w:jc w:val="left"/>
              <w:rPr>
                <w:lang w:val="vi-VN"/>
              </w:rPr>
            </w:pPr>
            <w:r>
              <w:rPr>
                <w:lang w:val="vi-VN"/>
              </w:rPr>
              <w:t>Mã bệnh viện</w:t>
            </w:r>
          </w:p>
        </w:tc>
        <w:tc>
          <w:tcPr>
            <w:tcW w:w="1559" w:type="dxa"/>
          </w:tcPr>
          <w:p w14:paraId="215E2531" w14:textId="77777777" w:rsidR="0022718F" w:rsidRDefault="0022718F" w:rsidP="003417E1">
            <w:pPr>
              <w:pStyle w:val="noidungbang"/>
              <w:jc w:val="left"/>
              <w:rPr>
                <w:lang w:val="vi-VN"/>
              </w:rPr>
            </w:pPr>
            <w:r>
              <w:rPr>
                <w:lang w:val="vi-VN"/>
              </w:rPr>
              <w:t>BB</w:t>
            </w:r>
          </w:p>
        </w:tc>
        <w:tc>
          <w:tcPr>
            <w:tcW w:w="1701" w:type="dxa"/>
          </w:tcPr>
          <w:p w14:paraId="33C59871" w14:textId="77777777" w:rsidR="0022718F" w:rsidRDefault="0022718F" w:rsidP="003417E1">
            <w:pPr>
              <w:pStyle w:val="noidungbang"/>
              <w:jc w:val="left"/>
              <w:rPr>
                <w:lang w:val="vi-VN"/>
              </w:rPr>
            </w:pPr>
            <w:r>
              <w:rPr>
                <w:lang w:val="vi-VN"/>
              </w:rPr>
              <w:t>Chuỗi</w:t>
            </w:r>
          </w:p>
        </w:tc>
        <w:tc>
          <w:tcPr>
            <w:tcW w:w="1616" w:type="dxa"/>
          </w:tcPr>
          <w:p w14:paraId="3E75F4DD" w14:textId="77777777" w:rsidR="0022718F" w:rsidRDefault="0022718F" w:rsidP="003417E1">
            <w:pPr>
              <w:pStyle w:val="noidungbang"/>
              <w:jc w:val="left"/>
              <w:rPr>
                <w:lang w:val="vi-VN"/>
              </w:rPr>
            </w:pPr>
            <w:r>
              <w:rPr>
                <w:lang w:val="vi-VN"/>
              </w:rPr>
              <w:t>Khóa chính</w:t>
            </w:r>
          </w:p>
        </w:tc>
        <w:tc>
          <w:tcPr>
            <w:tcW w:w="1361" w:type="dxa"/>
          </w:tcPr>
          <w:p w14:paraId="7A1A3066" w14:textId="658A2066" w:rsidR="0022718F" w:rsidRDefault="0022718F" w:rsidP="003417E1">
            <w:pPr>
              <w:pStyle w:val="noidungbang"/>
              <w:jc w:val="left"/>
              <w:rPr>
                <w:lang w:val="vi-VN"/>
              </w:rPr>
            </w:pPr>
            <w:r>
              <w:rPr>
                <w:lang w:val="vi-VN"/>
              </w:rPr>
              <w:t>10</w:t>
            </w:r>
          </w:p>
        </w:tc>
        <w:tc>
          <w:tcPr>
            <w:tcW w:w="1134" w:type="dxa"/>
          </w:tcPr>
          <w:p w14:paraId="59BFA793" w14:textId="77777777" w:rsidR="0022718F" w:rsidRDefault="0022718F" w:rsidP="003417E1">
            <w:pPr>
              <w:pStyle w:val="noidungbang"/>
              <w:jc w:val="left"/>
              <w:rPr>
                <w:lang w:val="vi-VN"/>
              </w:rPr>
            </w:pPr>
          </w:p>
        </w:tc>
      </w:tr>
      <w:tr w:rsidR="0022718F" w14:paraId="79CD5F80" w14:textId="77777777" w:rsidTr="0022718F">
        <w:trPr>
          <w:jc w:val="center"/>
        </w:trPr>
        <w:tc>
          <w:tcPr>
            <w:tcW w:w="708" w:type="dxa"/>
          </w:tcPr>
          <w:p w14:paraId="34DB59A4" w14:textId="1357B88A" w:rsidR="0022718F" w:rsidRDefault="0022718F" w:rsidP="003417E1">
            <w:pPr>
              <w:pStyle w:val="noidungbang"/>
              <w:jc w:val="left"/>
              <w:rPr>
                <w:lang w:val="vi-VN"/>
              </w:rPr>
            </w:pPr>
            <w:r>
              <w:rPr>
                <w:lang w:val="vi-VN"/>
              </w:rPr>
              <w:t>2</w:t>
            </w:r>
          </w:p>
        </w:tc>
        <w:tc>
          <w:tcPr>
            <w:tcW w:w="2689" w:type="dxa"/>
          </w:tcPr>
          <w:p w14:paraId="3279FD5F" w14:textId="69CE929C" w:rsidR="0022718F" w:rsidRDefault="0022718F" w:rsidP="003417E1">
            <w:pPr>
              <w:pStyle w:val="noidungbang"/>
              <w:jc w:val="left"/>
              <w:rPr>
                <w:lang w:val="vi-VN"/>
              </w:rPr>
            </w:pPr>
            <w:r>
              <w:rPr>
                <w:lang w:val="vi-VN"/>
              </w:rPr>
              <w:t>tenbenhvien</w:t>
            </w:r>
          </w:p>
        </w:tc>
        <w:tc>
          <w:tcPr>
            <w:tcW w:w="1843" w:type="dxa"/>
          </w:tcPr>
          <w:p w14:paraId="0CF9E3EE" w14:textId="77777777" w:rsidR="0022718F" w:rsidRDefault="0022718F" w:rsidP="003417E1">
            <w:pPr>
              <w:pStyle w:val="noidungbang"/>
              <w:jc w:val="left"/>
              <w:rPr>
                <w:lang w:val="vi-VN"/>
              </w:rPr>
            </w:pPr>
            <w:r>
              <w:rPr>
                <w:lang w:val="vi-VN"/>
              </w:rPr>
              <w:t>Tên bệnh viện</w:t>
            </w:r>
          </w:p>
        </w:tc>
        <w:tc>
          <w:tcPr>
            <w:tcW w:w="1559" w:type="dxa"/>
          </w:tcPr>
          <w:p w14:paraId="69A9E0B3" w14:textId="13A4A06F" w:rsidR="0022718F" w:rsidRDefault="0022718F" w:rsidP="003417E1">
            <w:pPr>
              <w:pStyle w:val="noidungbang"/>
              <w:jc w:val="left"/>
              <w:rPr>
                <w:lang w:val="vi-VN"/>
              </w:rPr>
            </w:pPr>
          </w:p>
        </w:tc>
        <w:tc>
          <w:tcPr>
            <w:tcW w:w="1701" w:type="dxa"/>
          </w:tcPr>
          <w:p w14:paraId="351E188E" w14:textId="77777777" w:rsidR="0022718F" w:rsidRDefault="0022718F" w:rsidP="003417E1">
            <w:pPr>
              <w:pStyle w:val="noidungbang"/>
              <w:jc w:val="left"/>
              <w:rPr>
                <w:lang w:val="vi-VN"/>
              </w:rPr>
            </w:pPr>
            <w:r>
              <w:rPr>
                <w:lang w:val="vi-VN"/>
              </w:rPr>
              <w:t>Chuỗi</w:t>
            </w:r>
          </w:p>
        </w:tc>
        <w:tc>
          <w:tcPr>
            <w:tcW w:w="1616" w:type="dxa"/>
          </w:tcPr>
          <w:p w14:paraId="5EA0DE25" w14:textId="77777777" w:rsidR="0022718F" w:rsidRDefault="0022718F" w:rsidP="003417E1">
            <w:pPr>
              <w:pStyle w:val="noidungbang"/>
              <w:jc w:val="left"/>
              <w:rPr>
                <w:lang w:val="vi-VN"/>
              </w:rPr>
            </w:pPr>
          </w:p>
        </w:tc>
        <w:tc>
          <w:tcPr>
            <w:tcW w:w="1361" w:type="dxa"/>
          </w:tcPr>
          <w:p w14:paraId="5C77141F" w14:textId="77777777" w:rsidR="0022718F" w:rsidRDefault="0022718F" w:rsidP="003417E1">
            <w:pPr>
              <w:pStyle w:val="noidungbang"/>
              <w:jc w:val="left"/>
              <w:rPr>
                <w:lang w:val="vi-VN"/>
              </w:rPr>
            </w:pPr>
            <w:r>
              <w:rPr>
                <w:lang w:val="vi-VN"/>
              </w:rPr>
              <w:t>50</w:t>
            </w:r>
          </w:p>
        </w:tc>
        <w:tc>
          <w:tcPr>
            <w:tcW w:w="1134" w:type="dxa"/>
          </w:tcPr>
          <w:p w14:paraId="5F4BCB91" w14:textId="77777777" w:rsidR="0022718F" w:rsidRDefault="0022718F" w:rsidP="003417E1">
            <w:pPr>
              <w:pStyle w:val="noidungbang"/>
              <w:jc w:val="left"/>
              <w:rPr>
                <w:lang w:val="vi-VN"/>
              </w:rPr>
            </w:pPr>
          </w:p>
        </w:tc>
      </w:tr>
    </w:tbl>
    <w:p w14:paraId="56D5ABEF" w14:textId="31BDD311" w:rsidR="00311F72" w:rsidRDefault="00311F72" w:rsidP="00311F72">
      <w:pPr>
        <w:pStyle w:val="Noidung"/>
      </w:pPr>
      <w:r>
        <w:t xml:space="preserve">Mô tả </w:t>
      </w:r>
      <w:r w:rsidR="00343FA3">
        <w:t>bảng</w:t>
      </w:r>
      <w:r>
        <w:t xml:space="preserve"> CHUYENKHOA</w:t>
      </w:r>
    </w:p>
    <w:p w14:paraId="5E31C22B" w14:textId="5505039B" w:rsidR="00311F72" w:rsidRPr="00E6616D" w:rsidRDefault="00311F72" w:rsidP="00311F72">
      <w:pPr>
        <w:pStyle w:val="Caption"/>
        <w:keepNext/>
        <w:rPr>
          <w:lang w:val="vi-VN"/>
        </w:rPr>
      </w:pPr>
      <w:bookmarkStart w:id="98" w:name="_Toc186269184"/>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5</w:t>
      </w:r>
      <w:r w:rsidR="006167D2">
        <w:rPr>
          <w:lang w:val="vi-VN"/>
        </w:rPr>
        <w:fldChar w:fldCharType="end"/>
      </w:r>
      <w:r>
        <w:rPr>
          <w:lang w:val="vi-VN"/>
        </w:rPr>
        <w:t xml:space="preserve"> Mô tả </w:t>
      </w:r>
      <w:r w:rsidR="006167D2">
        <w:rPr>
          <w:lang w:val="vi-VN"/>
        </w:rPr>
        <w:t>bảng</w:t>
      </w:r>
      <w:r>
        <w:rPr>
          <w:lang w:val="vi-VN"/>
        </w:rPr>
        <w:t xml:space="preserve"> CHUYENKHOA</w:t>
      </w:r>
      <w:bookmarkEnd w:id="98"/>
    </w:p>
    <w:tbl>
      <w:tblPr>
        <w:tblStyle w:val="TableGrid"/>
        <w:tblW w:w="0" w:type="auto"/>
        <w:jc w:val="center"/>
        <w:tblLook w:val="04A0" w:firstRow="1" w:lastRow="0" w:firstColumn="1" w:lastColumn="0" w:noHBand="0" w:noVBand="1"/>
      </w:tblPr>
      <w:tblGrid>
        <w:gridCol w:w="708"/>
        <w:gridCol w:w="2689"/>
        <w:gridCol w:w="1985"/>
        <w:gridCol w:w="1559"/>
        <w:gridCol w:w="1559"/>
        <w:gridCol w:w="1560"/>
        <w:gridCol w:w="1383"/>
        <w:gridCol w:w="1129"/>
      </w:tblGrid>
      <w:tr w:rsidR="0022718F" w14:paraId="4CE4FECC" w14:textId="77777777" w:rsidTr="00F91F09">
        <w:trPr>
          <w:jc w:val="center"/>
        </w:trPr>
        <w:tc>
          <w:tcPr>
            <w:tcW w:w="708" w:type="dxa"/>
            <w:vAlign w:val="center"/>
          </w:tcPr>
          <w:p w14:paraId="48C97A23" w14:textId="37CC81F2" w:rsidR="0022718F" w:rsidRPr="00311F72" w:rsidRDefault="0022718F" w:rsidP="00F91F09">
            <w:pPr>
              <w:pStyle w:val="noidungbang"/>
              <w:jc w:val="center"/>
              <w:rPr>
                <w:b/>
                <w:bCs/>
                <w:lang w:val="vi-VN"/>
              </w:rPr>
            </w:pPr>
            <w:r>
              <w:rPr>
                <w:b/>
                <w:bCs/>
                <w:lang w:val="vi-VN"/>
              </w:rPr>
              <w:t>STT</w:t>
            </w:r>
          </w:p>
        </w:tc>
        <w:tc>
          <w:tcPr>
            <w:tcW w:w="2689" w:type="dxa"/>
            <w:vAlign w:val="center"/>
          </w:tcPr>
          <w:p w14:paraId="35F2DD5D" w14:textId="3734605D"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41230849"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7801A7A4" w14:textId="77777777" w:rsidR="0022718F" w:rsidRPr="00311F72" w:rsidRDefault="0022718F" w:rsidP="00F91F09">
            <w:pPr>
              <w:pStyle w:val="noidungbang"/>
              <w:jc w:val="center"/>
              <w:rPr>
                <w:b/>
                <w:bCs/>
                <w:lang w:val="vi-VN"/>
              </w:rPr>
            </w:pPr>
            <w:r w:rsidRPr="00311F72">
              <w:rPr>
                <w:b/>
                <w:bCs/>
                <w:lang w:val="vi-VN"/>
              </w:rPr>
              <w:t>Loại giá trị</w:t>
            </w:r>
          </w:p>
        </w:tc>
        <w:tc>
          <w:tcPr>
            <w:tcW w:w="1559" w:type="dxa"/>
            <w:vAlign w:val="center"/>
          </w:tcPr>
          <w:p w14:paraId="72893796" w14:textId="77777777" w:rsidR="0022718F" w:rsidRPr="00311F72" w:rsidRDefault="0022718F" w:rsidP="00F91F09">
            <w:pPr>
              <w:pStyle w:val="noidungbang"/>
              <w:rPr>
                <w:b/>
                <w:bCs/>
                <w:lang w:val="vi-VN"/>
              </w:rPr>
            </w:pPr>
            <w:r w:rsidRPr="00311F72">
              <w:rPr>
                <w:b/>
                <w:bCs/>
                <w:lang w:val="vi-VN"/>
              </w:rPr>
              <w:t>Kiểu dữ liệu</w:t>
            </w:r>
          </w:p>
        </w:tc>
        <w:tc>
          <w:tcPr>
            <w:tcW w:w="1560" w:type="dxa"/>
            <w:vAlign w:val="center"/>
          </w:tcPr>
          <w:p w14:paraId="15265CD2" w14:textId="77777777" w:rsidR="0022718F" w:rsidRPr="00311F72" w:rsidRDefault="0022718F" w:rsidP="00F91F09">
            <w:pPr>
              <w:pStyle w:val="noidungbang"/>
              <w:jc w:val="center"/>
              <w:rPr>
                <w:b/>
                <w:bCs/>
                <w:lang w:val="vi-VN"/>
              </w:rPr>
            </w:pPr>
            <w:r w:rsidRPr="00311F72">
              <w:rPr>
                <w:b/>
                <w:bCs/>
                <w:lang w:val="vi-VN"/>
              </w:rPr>
              <w:t>Miền giá trị</w:t>
            </w:r>
          </w:p>
        </w:tc>
        <w:tc>
          <w:tcPr>
            <w:tcW w:w="1383" w:type="dxa"/>
            <w:vAlign w:val="center"/>
          </w:tcPr>
          <w:p w14:paraId="7BC3AA58" w14:textId="77777777" w:rsidR="0022718F" w:rsidRPr="00311F72" w:rsidRDefault="0022718F" w:rsidP="00F91F09">
            <w:pPr>
              <w:pStyle w:val="noidungbang"/>
              <w:jc w:val="center"/>
              <w:rPr>
                <w:b/>
                <w:bCs/>
                <w:lang w:val="vi-VN"/>
              </w:rPr>
            </w:pPr>
            <w:r w:rsidRPr="00311F72">
              <w:rPr>
                <w:b/>
                <w:bCs/>
                <w:lang w:val="vi-VN"/>
              </w:rPr>
              <w:t>Chiều dài</w:t>
            </w:r>
          </w:p>
        </w:tc>
        <w:tc>
          <w:tcPr>
            <w:tcW w:w="1129" w:type="dxa"/>
            <w:vAlign w:val="center"/>
          </w:tcPr>
          <w:p w14:paraId="1C6AEBCE" w14:textId="77777777" w:rsidR="0022718F" w:rsidRPr="00311F72" w:rsidRDefault="0022718F" w:rsidP="00F91F09">
            <w:pPr>
              <w:pStyle w:val="noidungbang"/>
              <w:jc w:val="center"/>
              <w:rPr>
                <w:b/>
                <w:bCs/>
                <w:lang w:val="vi-VN"/>
              </w:rPr>
            </w:pPr>
            <w:r w:rsidRPr="00311F72">
              <w:rPr>
                <w:b/>
                <w:bCs/>
                <w:lang w:val="vi-VN"/>
              </w:rPr>
              <w:t>Ghi chú</w:t>
            </w:r>
          </w:p>
        </w:tc>
      </w:tr>
      <w:tr w:rsidR="0022718F" w14:paraId="7F0A789B" w14:textId="77777777" w:rsidTr="00F91F09">
        <w:trPr>
          <w:jc w:val="center"/>
        </w:trPr>
        <w:tc>
          <w:tcPr>
            <w:tcW w:w="708" w:type="dxa"/>
          </w:tcPr>
          <w:p w14:paraId="0BA739D7" w14:textId="1B6626CC" w:rsidR="0022718F" w:rsidRPr="00311F72" w:rsidRDefault="0022718F" w:rsidP="00311F72">
            <w:pPr>
              <w:pStyle w:val="noidungbang"/>
            </w:pPr>
            <w:r>
              <w:t>1</w:t>
            </w:r>
          </w:p>
        </w:tc>
        <w:tc>
          <w:tcPr>
            <w:tcW w:w="2689" w:type="dxa"/>
          </w:tcPr>
          <w:p w14:paraId="080FC476" w14:textId="745F6B60" w:rsidR="0022718F" w:rsidRPr="0017392C" w:rsidRDefault="0022718F" w:rsidP="00311F72">
            <w:pPr>
              <w:pStyle w:val="noidungbang"/>
              <w:rPr>
                <w:b/>
                <w:bCs/>
                <w:u w:val="single"/>
              </w:rPr>
            </w:pPr>
            <w:r w:rsidRPr="0017392C">
              <w:rPr>
                <w:b/>
                <w:bCs/>
                <w:u w:val="single"/>
              </w:rPr>
              <w:t>machuyenkhoa</w:t>
            </w:r>
          </w:p>
        </w:tc>
        <w:tc>
          <w:tcPr>
            <w:tcW w:w="1985" w:type="dxa"/>
          </w:tcPr>
          <w:p w14:paraId="5FF08901" w14:textId="77777777" w:rsidR="0022718F" w:rsidRPr="00311F72" w:rsidRDefault="0022718F" w:rsidP="00311F72">
            <w:pPr>
              <w:pStyle w:val="noidungbang"/>
            </w:pPr>
            <w:r w:rsidRPr="00311F72">
              <w:t>Mã chuyên khoa</w:t>
            </w:r>
          </w:p>
        </w:tc>
        <w:tc>
          <w:tcPr>
            <w:tcW w:w="1559" w:type="dxa"/>
          </w:tcPr>
          <w:p w14:paraId="29C4D6AA" w14:textId="77777777" w:rsidR="0022718F" w:rsidRPr="00311F72" w:rsidRDefault="0022718F" w:rsidP="00311F72">
            <w:pPr>
              <w:pStyle w:val="noidungbang"/>
            </w:pPr>
            <w:r w:rsidRPr="00311F72">
              <w:t>BB</w:t>
            </w:r>
          </w:p>
        </w:tc>
        <w:tc>
          <w:tcPr>
            <w:tcW w:w="1559" w:type="dxa"/>
          </w:tcPr>
          <w:p w14:paraId="7F6BEF6D" w14:textId="77777777" w:rsidR="0022718F" w:rsidRPr="00311F72" w:rsidRDefault="0022718F" w:rsidP="00311F72">
            <w:pPr>
              <w:pStyle w:val="noidungbang"/>
            </w:pPr>
            <w:r w:rsidRPr="00311F72">
              <w:t>Chuỗi</w:t>
            </w:r>
          </w:p>
        </w:tc>
        <w:tc>
          <w:tcPr>
            <w:tcW w:w="1560" w:type="dxa"/>
          </w:tcPr>
          <w:p w14:paraId="6ACD2739" w14:textId="77777777" w:rsidR="0022718F" w:rsidRPr="00311F72" w:rsidRDefault="0022718F" w:rsidP="00311F72">
            <w:pPr>
              <w:pStyle w:val="noidungbang"/>
            </w:pPr>
            <w:r w:rsidRPr="00311F72">
              <w:t>Khóa chính</w:t>
            </w:r>
          </w:p>
        </w:tc>
        <w:tc>
          <w:tcPr>
            <w:tcW w:w="1383" w:type="dxa"/>
          </w:tcPr>
          <w:p w14:paraId="0E3AFEF2" w14:textId="7F09D147" w:rsidR="0022718F" w:rsidRPr="0017392C" w:rsidRDefault="0022718F" w:rsidP="00311F72">
            <w:pPr>
              <w:pStyle w:val="noidungbang"/>
              <w:rPr>
                <w:lang w:val="vi-VN"/>
              </w:rPr>
            </w:pPr>
            <w:r w:rsidRPr="00311F72">
              <w:t>10</w:t>
            </w:r>
          </w:p>
        </w:tc>
        <w:tc>
          <w:tcPr>
            <w:tcW w:w="1129" w:type="dxa"/>
          </w:tcPr>
          <w:p w14:paraId="08534F00" w14:textId="77777777" w:rsidR="0022718F" w:rsidRPr="00311F72" w:rsidRDefault="0022718F" w:rsidP="00311F72">
            <w:pPr>
              <w:pStyle w:val="noidungbang"/>
            </w:pPr>
          </w:p>
        </w:tc>
      </w:tr>
      <w:tr w:rsidR="0022718F" w14:paraId="0847623B" w14:textId="77777777" w:rsidTr="00F91F09">
        <w:trPr>
          <w:jc w:val="center"/>
        </w:trPr>
        <w:tc>
          <w:tcPr>
            <w:tcW w:w="708" w:type="dxa"/>
          </w:tcPr>
          <w:p w14:paraId="469D9279" w14:textId="7F21478E" w:rsidR="0022718F" w:rsidRPr="00311F72" w:rsidRDefault="0022718F" w:rsidP="00311F72">
            <w:pPr>
              <w:pStyle w:val="noidungbang"/>
            </w:pPr>
            <w:r>
              <w:t>2</w:t>
            </w:r>
          </w:p>
        </w:tc>
        <w:tc>
          <w:tcPr>
            <w:tcW w:w="2689" w:type="dxa"/>
          </w:tcPr>
          <w:p w14:paraId="4FC1C8B2" w14:textId="2962993D" w:rsidR="0022718F" w:rsidRPr="00311F72" w:rsidRDefault="0022718F" w:rsidP="00311F72">
            <w:pPr>
              <w:pStyle w:val="noidungbang"/>
            </w:pPr>
            <w:r w:rsidRPr="00311F72">
              <w:t>tenchuyenkhoa</w:t>
            </w:r>
          </w:p>
        </w:tc>
        <w:tc>
          <w:tcPr>
            <w:tcW w:w="1985" w:type="dxa"/>
          </w:tcPr>
          <w:p w14:paraId="583D2E34" w14:textId="77777777" w:rsidR="0022718F" w:rsidRPr="00311F72" w:rsidRDefault="0022718F" w:rsidP="00311F72">
            <w:pPr>
              <w:pStyle w:val="noidungbang"/>
            </w:pPr>
            <w:r w:rsidRPr="00311F72">
              <w:t>Tên chuyên khoa</w:t>
            </w:r>
          </w:p>
        </w:tc>
        <w:tc>
          <w:tcPr>
            <w:tcW w:w="1559" w:type="dxa"/>
          </w:tcPr>
          <w:p w14:paraId="3E225D0E" w14:textId="77777777" w:rsidR="0022718F" w:rsidRPr="00311F72" w:rsidRDefault="0022718F" w:rsidP="00311F72">
            <w:pPr>
              <w:pStyle w:val="noidungbang"/>
            </w:pPr>
            <w:r w:rsidRPr="00311F72">
              <w:t>BB</w:t>
            </w:r>
          </w:p>
        </w:tc>
        <w:tc>
          <w:tcPr>
            <w:tcW w:w="1559" w:type="dxa"/>
          </w:tcPr>
          <w:p w14:paraId="4758A599" w14:textId="77777777" w:rsidR="0022718F" w:rsidRPr="00311F72" w:rsidRDefault="0022718F" w:rsidP="00311F72">
            <w:pPr>
              <w:pStyle w:val="noidungbang"/>
            </w:pPr>
            <w:r w:rsidRPr="00311F72">
              <w:t>Chuỗi</w:t>
            </w:r>
          </w:p>
        </w:tc>
        <w:tc>
          <w:tcPr>
            <w:tcW w:w="1560" w:type="dxa"/>
          </w:tcPr>
          <w:p w14:paraId="2ED5AB4F" w14:textId="77777777" w:rsidR="0022718F" w:rsidRPr="00311F72" w:rsidRDefault="0022718F" w:rsidP="00311F72">
            <w:pPr>
              <w:pStyle w:val="noidungbang"/>
            </w:pPr>
          </w:p>
        </w:tc>
        <w:tc>
          <w:tcPr>
            <w:tcW w:w="1383" w:type="dxa"/>
          </w:tcPr>
          <w:p w14:paraId="5619CF8A" w14:textId="77777777" w:rsidR="0022718F" w:rsidRPr="00311F72" w:rsidRDefault="0022718F" w:rsidP="00311F72">
            <w:pPr>
              <w:pStyle w:val="noidungbang"/>
            </w:pPr>
            <w:r w:rsidRPr="00311F72">
              <w:t>50</w:t>
            </w:r>
          </w:p>
        </w:tc>
        <w:tc>
          <w:tcPr>
            <w:tcW w:w="1129" w:type="dxa"/>
          </w:tcPr>
          <w:p w14:paraId="373BB2CE" w14:textId="77777777" w:rsidR="0022718F" w:rsidRPr="00311F72" w:rsidRDefault="0022718F" w:rsidP="00311F72">
            <w:pPr>
              <w:pStyle w:val="noidungbang"/>
            </w:pPr>
          </w:p>
        </w:tc>
      </w:tr>
    </w:tbl>
    <w:p w14:paraId="44DA1269" w14:textId="77777777" w:rsidR="009678F9" w:rsidRDefault="009678F9" w:rsidP="00311F72">
      <w:pPr>
        <w:pStyle w:val="Noidung"/>
      </w:pPr>
    </w:p>
    <w:p w14:paraId="2E1B24E5" w14:textId="77777777" w:rsidR="009678F9" w:rsidRDefault="009678F9" w:rsidP="00311F72">
      <w:pPr>
        <w:pStyle w:val="Noidung"/>
      </w:pPr>
    </w:p>
    <w:p w14:paraId="11AD07A7" w14:textId="77777777" w:rsidR="009678F9" w:rsidRDefault="009678F9" w:rsidP="00311F72">
      <w:pPr>
        <w:pStyle w:val="Noidung"/>
      </w:pPr>
    </w:p>
    <w:p w14:paraId="6D060478" w14:textId="77777777" w:rsidR="009678F9" w:rsidRDefault="009678F9" w:rsidP="00311F72">
      <w:pPr>
        <w:pStyle w:val="Noidung"/>
      </w:pPr>
    </w:p>
    <w:p w14:paraId="11E65EB1" w14:textId="77777777" w:rsidR="009678F9" w:rsidRDefault="009678F9" w:rsidP="00311F72">
      <w:pPr>
        <w:pStyle w:val="Noidung"/>
      </w:pPr>
    </w:p>
    <w:p w14:paraId="3590194C" w14:textId="1AE658B9" w:rsidR="00311F72" w:rsidRDefault="00311F72" w:rsidP="00311F72">
      <w:pPr>
        <w:pStyle w:val="Noidung"/>
      </w:pPr>
      <w:r>
        <w:lastRenderedPageBreak/>
        <w:t xml:space="preserve">Mô tả </w:t>
      </w:r>
      <w:r w:rsidR="00343FA3">
        <w:t>bảng</w:t>
      </w:r>
      <w:r>
        <w:t xml:space="preserve"> PHONGKHAM</w:t>
      </w:r>
    </w:p>
    <w:p w14:paraId="7427445C" w14:textId="52139ABC" w:rsidR="00311F72" w:rsidRPr="00E6616D" w:rsidRDefault="00311F72" w:rsidP="00311F72">
      <w:pPr>
        <w:pStyle w:val="Caption"/>
        <w:keepNext/>
        <w:rPr>
          <w:lang w:val="vi-VN"/>
        </w:rPr>
      </w:pPr>
      <w:bookmarkStart w:id="99" w:name="_Toc186269185"/>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6</w:t>
      </w:r>
      <w:r w:rsidR="006167D2">
        <w:rPr>
          <w:lang w:val="vi-VN"/>
        </w:rPr>
        <w:fldChar w:fldCharType="end"/>
      </w:r>
      <w:r>
        <w:rPr>
          <w:lang w:val="vi-VN"/>
        </w:rPr>
        <w:t xml:space="preserve"> Mô tả </w:t>
      </w:r>
      <w:r w:rsidR="006167D2">
        <w:rPr>
          <w:lang w:val="vi-VN"/>
        </w:rPr>
        <w:t>bảng</w:t>
      </w:r>
      <w:r>
        <w:rPr>
          <w:lang w:val="vi-VN"/>
        </w:rPr>
        <w:t xml:space="preserve"> PHONGKHAM</w:t>
      </w:r>
      <w:bookmarkEnd w:id="99"/>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134"/>
      </w:tblGrid>
      <w:tr w:rsidR="007B20D0" w14:paraId="51426511" w14:textId="77777777" w:rsidTr="00F91F09">
        <w:trPr>
          <w:tblHeader/>
          <w:jc w:val="center"/>
        </w:trPr>
        <w:tc>
          <w:tcPr>
            <w:tcW w:w="708" w:type="dxa"/>
            <w:vAlign w:val="center"/>
          </w:tcPr>
          <w:p w14:paraId="0428FBE6" w14:textId="79ABE2EA" w:rsidR="0022718F" w:rsidRPr="00311F72" w:rsidRDefault="00237397" w:rsidP="00F91F09">
            <w:pPr>
              <w:pStyle w:val="noidungbang"/>
              <w:jc w:val="center"/>
              <w:rPr>
                <w:b/>
                <w:bCs/>
                <w:lang w:val="vi-VN"/>
              </w:rPr>
            </w:pPr>
            <w:r>
              <w:rPr>
                <w:b/>
                <w:bCs/>
                <w:lang w:val="vi-VN"/>
              </w:rPr>
              <w:t>STT</w:t>
            </w:r>
          </w:p>
        </w:tc>
        <w:tc>
          <w:tcPr>
            <w:tcW w:w="2689" w:type="dxa"/>
            <w:vAlign w:val="center"/>
          </w:tcPr>
          <w:p w14:paraId="21766FC4" w14:textId="11336081"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57AA6CDF"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401F8978"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14E98DFF" w14:textId="77777777" w:rsidR="0022718F" w:rsidRPr="00311F72" w:rsidRDefault="0022718F" w:rsidP="00F91F09">
            <w:pPr>
              <w:pStyle w:val="noidungbang"/>
              <w:jc w:val="center"/>
              <w:rPr>
                <w:b/>
                <w:bCs/>
                <w:lang w:val="vi-VN"/>
              </w:rPr>
            </w:pPr>
            <w:r w:rsidRPr="00311F72">
              <w:rPr>
                <w:b/>
                <w:bCs/>
                <w:lang w:val="vi-VN"/>
              </w:rPr>
              <w:t>Kiểu dữ liệu</w:t>
            </w:r>
          </w:p>
        </w:tc>
        <w:tc>
          <w:tcPr>
            <w:tcW w:w="1559" w:type="dxa"/>
            <w:vAlign w:val="center"/>
          </w:tcPr>
          <w:p w14:paraId="5EF93B76" w14:textId="77777777" w:rsidR="0022718F" w:rsidRPr="00311F72" w:rsidRDefault="0022718F" w:rsidP="00F91F09">
            <w:pPr>
              <w:pStyle w:val="noidungbang"/>
              <w:jc w:val="center"/>
              <w:rPr>
                <w:b/>
                <w:bCs/>
                <w:lang w:val="vi-VN"/>
              </w:rPr>
            </w:pPr>
            <w:r w:rsidRPr="00311F72">
              <w:rPr>
                <w:b/>
                <w:bCs/>
                <w:lang w:val="vi-VN"/>
              </w:rPr>
              <w:t>Miền giá trị</w:t>
            </w:r>
          </w:p>
        </w:tc>
        <w:tc>
          <w:tcPr>
            <w:tcW w:w="1418" w:type="dxa"/>
            <w:vAlign w:val="center"/>
          </w:tcPr>
          <w:p w14:paraId="1A6B172E"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1964F61D" w14:textId="77777777" w:rsidR="0022718F" w:rsidRPr="00311F72" w:rsidRDefault="0022718F" w:rsidP="00F91F09">
            <w:pPr>
              <w:pStyle w:val="noidungbang"/>
              <w:jc w:val="center"/>
              <w:rPr>
                <w:b/>
                <w:bCs/>
                <w:lang w:val="vi-VN"/>
              </w:rPr>
            </w:pPr>
            <w:r w:rsidRPr="00311F72">
              <w:rPr>
                <w:b/>
                <w:bCs/>
                <w:lang w:val="vi-VN"/>
              </w:rPr>
              <w:t>Ghi chú</w:t>
            </w:r>
          </w:p>
        </w:tc>
      </w:tr>
      <w:tr w:rsidR="007B20D0" w14:paraId="2C176B70" w14:textId="77777777" w:rsidTr="00237397">
        <w:trPr>
          <w:jc w:val="center"/>
        </w:trPr>
        <w:tc>
          <w:tcPr>
            <w:tcW w:w="708" w:type="dxa"/>
          </w:tcPr>
          <w:p w14:paraId="481F9EC8" w14:textId="4AEE0759" w:rsidR="0022718F" w:rsidRDefault="00237397" w:rsidP="003417E1">
            <w:pPr>
              <w:pStyle w:val="noidungbang"/>
              <w:jc w:val="left"/>
              <w:rPr>
                <w:lang w:val="vi-VN"/>
              </w:rPr>
            </w:pPr>
            <w:r>
              <w:rPr>
                <w:lang w:val="vi-VN"/>
              </w:rPr>
              <w:t>1</w:t>
            </w:r>
          </w:p>
        </w:tc>
        <w:tc>
          <w:tcPr>
            <w:tcW w:w="2689" w:type="dxa"/>
          </w:tcPr>
          <w:p w14:paraId="7B2C0F4B" w14:textId="335467D1" w:rsidR="0022718F" w:rsidRPr="0017392C" w:rsidRDefault="0022718F" w:rsidP="003417E1">
            <w:pPr>
              <w:pStyle w:val="noidungbang"/>
              <w:jc w:val="left"/>
              <w:rPr>
                <w:b/>
                <w:bCs/>
                <w:u w:val="single"/>
                <w:lang w:val="vi-VN"/>
              </w:rPr>
            </w:pPr>
            <w:r w:rsidRPr="0017392C">
              <w:rPr>
                <w:b/>
                <w:bCs/>
                <w:u w:val="single"/>
                <w:lang w:val="vi-VN"/>
              </w:rPr>
              <w:t>maphongkham</w:t>
            </w:r>
          </w:p>
        </w:tc>
        <w:tc>
          <w:tcPr>
            <w:tcW w:w="1985" w:type="dxa"/>
          </w:tcPr>
          <w:p w14:paraId="6453B372" w14:textId="77777777" w:rsidR="0022718F" w:rsidRDefault="0022718F" w:rsidP="003417E1">
            <w:pPr>
              <w:pStyle w:val="noidungbang"/>
              <w:jc w:val="left"/>
              <w:rPr>
                <w:lang w:val="vi-VN"/>
              </w:rPr>
            </w:pPr>
            <w:r>
              <w:rPr>
                <w:lang w:val="vi-VN"/>
              </w:rPr>
              <w:t>Mã phòng khám</w:t>
            </w:r>
          </w:p>
        </w:tc>
        <w:tc>
          <w:tcPr>
            <w:tcW w:w="1559" w:type="dxa"/>
          </w:tcPr>
          <w:p w14:paraId="7A17F859" w14:textId="77777777" w:rsidR="0022718F" w:rsidRDefault="0022718F" w:rsidP="003417E1">
            <w:pPr>
              <w:pStyle w:val="noidungbang"/>
              <w:jc w:val="left"/>
              <w:rPr>
                <w:lang w:val="vi-VN"/>
              </w:rPr>
            </w:pPr>
            <w:r>
              <w:rPr>
                <w:lang w:val="vi-VN"/>
              </w:rPr>
              <w:t>BB</w:t>
            </w:r>
          </w:p>
        </w:tc>
        <w:tc>
          <w:tcPr>
            <w:tcW w:w="1701" w:type="dxa"/>
          </w:tcPr>
          <w:p w14:paraId="049F69AB" w14:textId="77777777" w:rsidR="0022718F" w:rsidRDefault="0022718F" w:rsidP="003417E1">
            <w:pPr>
              <w:pStyle w:val="noidungbang"/>
              <w:jc w:val="left"/>
              <w:rPr>
                <w:lang w:val="vi-VN"/>
              </w:rPr>
            </w:pPr>
            <w:r>
              <w:rPr>
                <w:lang w:val="vi-VN"/>
              </w:rPr>
              <w:t>Chuỗi</w:t>
            </w:r>
          </w:p>
        </w:tc>
        <w:tc>
          <w:tcPr>
            <w:tcW w:w="1559" w:type="dxa"/>
          </w:tcPr>
          <w:p w14:paraId="72A577FF" w14:textId="77777777" w:rsidR="0022718F" w:rsidRDefault="0022718F" w:rsidP="003417E1">
            <w:pPr>
              <w:pStyle w:val="noidungbang"/>
              <w:jc w:val="left"/>
              <w:rPr>
                <w:lang w:val="vi-VN"/>
              </w:rPr>
            </w:pPr>
            <w:r>
              <w:rPr>
                <w:lang w:val="vi-VN"/>
              </w:rPr>
              <w:t>Khóa chính</w:t>
            </w:r>
          </w:p>
        </w:tc>
        <w:tc>
          <w:tcPr>
            <w:tcW w:w="1418" w:type="dxa"/>
          </w:tcPr>
          <w:p w14:paraId="08BCE308" w14:textId="36AE8409" w:rsidR="0022718F" w:rsidRDefault="0022718F" w:rsidP="003417E1">
            <w:pPr>
              <w:pStyle w:val="noidungbang"/>
              <w:jc w:val="left"/>
              <w:rPr>
                <w:lang w:val="vi-VN"/>
              </w:rPr>
            </w:pPr>
            <w:r>
              <w:rPr>
                <w:lang w:val="vi-VN"/>
              </w:rPr>
              <w:t>10</w:t>
            </w:r>
          </w:p>
        </w:tc>
        <w:tc>
          <w:tcPr>
            <w:tcW w:w="1134" w:type="dxa"/>
          </w:tcPr>
          <w:p w14:paraId="515E5CB5" w14:textId="77777777" w:rsidR="0022718F" w:rsidRDefault="0022718F" w:rsidP="003417E1">
            <w:pPr>
              <w:pStyle w:val="noidungbang"/>
              <w:jc w:val="left"/>
              <w:rPr>
                <w:lang w:val="vi-VN"/>
              </w:rPr>
            </w:pPr>
          </w:p>
        </w:tc>
      </w:tr>
      <w:tr w:rsidR="007B20D0" w14:paraId="0C9FED41" w14:textId="77777777" w:rsidTr="00237397">
        <w:trPr>
          <w:jc w:val="center"/>
        </w:trPr>
        <w:tc>
          <w:tcPr>
            <w:tcW w:w="708" w:type="dxa"/>
          </w:tcPr>
          <w:p w14:paraId="309AE311" w14:textId="279D4D7E" w:rsidR="0022718F" w:rsidRDefault="00237397" w:rsidP="003417E1">
            <w:pPr>
              <w:pStyle w:val="noidungbang"/>
              <w:jc w:val="left"/>
              <w:rPr>
                <w:lang w:val="vi-VN"/>
              </w:rPr>
            </w:pPr>
            <w:r>
              <w:rPr>
                <w:lang w:val="vi-VN"/>
              </w:rPr>
              <w:t>2</w:t>
            </w:r>
          </w:p>
        </w:tc>
        <w:tc>
          <w:tcPr>
            <w:tcW w:w="2689" w:type="dxa"/>
          </w:tcPr>
          <w:p w14:paraId="19817FCE" w14:textId="001B410B" w:rsidR="0022718F" w:rsidRDefault="0022718F" w:rsidP="003417E1">
            <w:pPr>
              <w:pStyle w:val="noidungbang"/>
              <w:jc w:val="left"/>
              <w:rPr>
                <w:lang w:val="vi-VN"/>
              </w:rPr>
            </w:pPr>
            <w:r>
              <w:rPr>
                <w:lang w:val="vi-VN"/>
              </w:rPr>
              <w:t>tenphongkham</w:t>
            </w:r>
          </w:p>
        </w:tc>
        <w:tc>
          <w:tcPr>
            <w:tcW w:w="1985" w:type="dxa"/>
          </w:tcPr>
          <w:p w14:paraId="1810CCB1" w14:textId="77777777" w:rsidR="0022718F" w:rsidRDefault="0022718F" w:rsidP="003417E1">
            <w:pPr>
              <w:pStyle w:val="noidungbang"/>
              <w:jc w:val="left"/>
              <w:rPr>
                <w:lang w:val="vi-VN"/>
              </w:rPr>
            </w:pPr>
            <w:r>
              <w:rPr>
                <w:lang w:val="vi-VN"/>
              </w:rPr>
              <w:t>Tên phòng khám</w:t>
            </w:r>
          </w:p>
        </w:tc>
        <w:tc>
          <w:tcPr>
            <w:tcW w:w="1559" w:type="dxa"/>
          </w:tcPr>
          <w:p w14:paraId="57896762" w14:textId="77777777" w:rsidR="0022718F" w:rsidRDefault="0022718F" w:rsidP="003417E1">
            <w:pPr>
              <w:pStyle w:val="noidungbang"/>
              <w:jc w:val="left"/>
              <w:rPr>
                <w:lang w:val="vi-VN"/>
              </w:rPr>
            </w:pPr>
            <w:r>
              <w:rPr>
                <w:lang w:val="vi-VN"/>
              </w:rPr>
              <w:t>BB</w:t>
            </w:r>
          </w:p>
        </w:tc>
        <w:tc>
          <w:tcPr>
            <w:tcW w:w="1701" w:type="dxa"/>
          </w:tcPr>
          <w:p w14:paraId="4D500693" w14:textId="77777777" w:rsidR="0022718F" w:rsidRDefault="0022718F" w:rsidP="003417E1">
            <w:pPr>
              <w:pStyle w:val="noidungbang"/>
              <w:jc w:val="left"/>
              <w:rPr>
                <w:lang w:val="vi-VN"/>
              </w:rPr>
            </w:pPr>
            <w:r>
              <w:rPr>
                <w:lang w:val="vi-VN"/>
              </w:rPr>
              <w:t>Chuỗi</w:t>
            </w:r>
          </w:p>
        </w:tc>
        <w:tc>
          <w:tcPr>
            <w:tcW w:w="1559" w:type="dxa"/>
          </w:tcPr>
          <w:p w14:paraId="1219056E" w14:textId="77777777" w:rsidR="0022718F" w:rsidRDefault="0022718F" w:rsidP="003417E1">
            <w:pPr>
              <w:pStyle w:val="noidungbang"/>
              <w:jc w:val="left"/>
              <w:rPr>
                <w:lang w:val="vi-VN"/>
              </w:rPr>
            </w:pPr>
          </w:p>
        </w:tc>
        <w:tc>
          <w:tcPr>
            <w:tcW w:w="1418" w:type="dxa"/>
          </w:tcPr>
          <w:p w14:paraId="64F20023" w14:textId="77777777" w:rsidR="0022718F" w:rsidRDefault="0022718F" w:rsidP="003417E1">
            <w:pPr>
              <w:pStyle w:val="noidungbang"/>
              <w:jc w:val="left"/>
              <w:rPr>
                <w:lang w:val="vi-VN"/>
              </w:rPr>
            </w:pPr>
            <w:r>
              <w:rPr>
                <w:lang w:val="vi-VN"/>
              </w:rPr>
              <w:t>50</w:t>
            </w:r>
          </w:p>
        </w:tc>
        <w:tc>
          <w:tcPr>
            <w:tcW w:w="1134" w:type="dxa"/>
          </w:tcPr>
          <w:p w14:paraId="32FC1AE1" w14:textId="77777777" w:rsidR="0022718F" w:rsidRDefault="0022718F" w:rsidP="003417E1">
            <w:pPr>
              <w:pStyle w:val="noidungbang"/>
              <w:jc w:val="left"/>
              <w:rPr>
                <w:lang w:val="vi-VN"/>
              </w:rPr>
            </w:pPr>
          </w:p>
        </w:tc>
      </w:tr>
      <w:tr w:rsidR="007B20D0" w14:paraId="7868A7BA" w14:textId="77777777" w:rsidTr="00237397">
        <w:trPr>
          <w:jc w:val="center"/>
        </w:trPr>
        <w:tc>
          <w:tcPr>
            <w:tcW w:w="708" w:type="dxa"/>
          </w:tcPr>
          <w:p w14:paraId="17815396" w14:textId="08841E90" w:rsidR="0022718F" w:rsidRDefault="00237397" w:rsidP="003417E1">
            <w:pPr>
              <w:pStyle w:val="noidungbang"/>
              <w:jc w:val="left"/>
              <w:rPr>
                <w:lang w:val="vi-VN"/>
              </w:rPr>
            </w:pPr>
            <w:r>
              <w:rPr>
                <w:lang w:val="vi-VN"/>
              </w:rPr>
              <w:t>3</w:t>
            </w:r>
          </w:p>
        </w:tc>
        <w:tc>
          <w:tcPr>
            <w:tcW w:w="2689" w:type="dxa"/>
          </w:tcPr>
          <w:p w14:paraId="6E5D7CF9" w14:textId="4105D320" w:rsidR="0022718F" w:rsidRDefault="0022718F" w:rsidP="003417E1">
            <w:pPr>
              <w:pStyle w:val="noidungbang"/>
              <w:jc w:val="left"/>
              <w:rPr>
                <w:lang w:val="vi-VN"/>
              </w:rPr>
            </w:pPr>
            <w:r>
              <w:rPr>
                <w:lang w:val="vi-VN"/>
              </w:rPr>
              <w:t>vitri</w:t>
            </w:r>
          </w:p>
        </w:tc>
        <w:tc>
          <w:tcPr>
            <w:tcW w:w="1985" w:type="dxa"/>
          </w:tcPr>
          <w:p w14:paraId="13905CAA" w14:textId="77777777" w:rsidR="0022718F" w:rsidRDefault="0022718F" w:rsidP="003417E1">
            <w:pPr>
              <w:pStyle w:val="noidungbang"/>
              <w:jc w:val="left"/>
              <w:rPr>
                <w:lang w:val="vi-VN"/>
              </w:rPr>
            </w:pPr>
            <w:r>
              <w:rPr>
                <w:lang w:val="vi-VN"/>
              </w:rPr>
              <w:t>Vị trí phòng khám</w:t>
            </w:r>
          </w:p>
        </w:tc>
        <w:tc>
          <w:tcPr>
            <w:tcW w:w="1559" w:type="dxa"/>
          </w:tcPr>
          <w:p w14:paraId="243F9125" w14:textId="295102ED" w:rsidR="0022718F" w:rsidRDefault="0022718F" w:rsidP="003417E1">
            <w:pPr>
              <w:pStyle w:val="noidungbang"/>
              <w:jc w:val="left"/>
              <w:rPr>
                <w:lang w:val="vi-VN"/>
              </w:rPr>
            </w:pPr>
          </w:p>
        </w:tc>
        <w:tc>
          <w:tcPr>
            <w:tcW w:w="1701" w:type="dxa"/>
          </w:tcPr>
          <w:p w14:paraId="35AFF270" w14:textId="77777777" w:rsidR="0022718F" w:rsidRDefault="0022718F" w:rsidP="003417E1">
            <w:pPr>
              <w:pStyle w:val="noidungbang"/>
              <w:jc w:val="left"/>
              <w:rPr>
                <w:lang w:val="vi-VN"/>
              </w:rPr>
            </w:pPr>
            <w:r>
              <w:rPr>
                <w:lang w:val="vi-VN"/>
              </w:rPr>
              <w:t>Chuỗi</w:t>
            </w:r>
          </w:p>
        </w:tc>
        <w:tc>
          <w:tcPr>
            <w:tcW w:w="1559" w:type="dxa"/>
          </w:tcPr>
          <w:p w14:paraId="39F47CCB" w14:textId="77777777" w:rsidR="0022718F" w:rsidRDefault="0022718F" w:rsidP="003417E1">
            <w:pPr>
              <w:pStyle w:val="noidungbang"/>
              <w:jc w:val="left"/>
              <w:rPr>
                <w:lang w:val="vi-VN"/>
              </w:rPr>
            </w:pPr>
          </w:p>
        </w:tc>
        <w:tc>
          <w:tcPr>
            <w:tcW w:w="1418" w:type="dxa"/>
          </w:tcPr>
          <w:p w14:paraId="736443DF" w14:textId="77777777" w:rsidR="0022718F" w:rsidRDefault="0022718F" w:rsidP="003417E1">
            <w:pPr>
              <w:pStyle w:val="noidungbang"/>
              <w:jc w:val="left"/>
              <w:rPr>
                <w:lang w:val="vi-VN"/>
              </w:rPr>
            </w:pPr>
            <w:r>
              <w:rPr>
                <w:lang w:val="vi-VN"/>
              </w:rPr>
              <w:t>50</w:t>
            </w:r>
          </w:p>
        </w:tc>
        <w:tc>
          <w:tcPr>
            <w:tcW w:w="1134" w:type="dxa"/>
          </w:tcPr>
          <w:p w14:paraId="688CB0D4" w14:textId="77777777" w:rsidR="0022718F" w:rsidRDefault="0022718F" w:rsidP="003417E1">
            <w:pPr>
              <w:pStyle w:val="noidungbang"/>
              <w:jc w:val="left"/>
              <w:rPr>
                <w:lang w:val="vi-VN"/>
              </w:rPr>
            </w:pPr>
          </w:p>
        </w:tc>
      </w:tr>
    </w:tbl>
    <w:p w14:paraId="61F78E4B" w14:textId="780A5A4F" w:rsidR="00311F72" w:rsidRDefault="00311F72" w:rsidP="00311F72">
      <w:pPr>
        <w:pStyle w:val="Noidung"/>
      </w:pPr>
      <w:r>
        <w:t xml:space="preserve">Mô tả </w:t>
      </w:r>
      <w:r w:rsidR="00343FA3">
        <w:t>bảng</w:t>
      </w:r>
      <w:r>
        <w:t xml:space="preserve"> BACSI</w:t>
      </w:r>
    </w:p>
    <w:p w14:paraId="711AB9AC" w14:textId="757A82F0" w:rsidR="00311F72" w:rsidRPr="00E6616D" w:rsidRDefault="00311F72" w:rsidP="00311F72">
      <w:pPr>
        <w:pStyle w:val="Caption"/>
        <w:keepNext/>
        <w:rPr>
          <w:lang w:val="vi-VN"/>
        </w:rPr>
      </w:pPr>
      <w:bookmarkStart w:id="100" w:name="_Toc186269186"/>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7</w:t>
      </w:r>
      <w:r w:rsidR="006167D2">
        <w:rPr>
          <w:lang w:val="vi-VN"/>
        </w:rPr>
        <w:fldChar w:fldCharType="end"/>
      </w:r>
      <w:r>
        <w:rPr>
          <w:lang w:val="vi-VN"/>
        </w:rPr>
        <w:t xml:space="preserve"> Mô tả </w:t>
      </w:r>
      <w:r w:rsidR="006167D2">
        <w:rPr>
          <w:lang w:val="vi-VN"/>
        </w:rPr>
        <w:t>bảng</w:t>
      </w:r>
      <w:r>
        <w:rPr>
          <w:lang w:val="vi-VN"/>
        </w:rPr>
        <w:t xml:space="preserve"> BACSI</w:t>
      </w:r>
      <w:bookmarkEnd w:id="100"/>
    </w:p>
    <w:tbl>
      <w:tblPr>
        <w:tblStyle w:val="TableGrid"/>
        <w:tblW w:w="0" w:type="auto"/>
        <w:jc w:val="center"/>
        <w:tblLook w:val="04A0" w:firstRow="1" w:lastRow="0" w:firstColumn="1" w:lastColumn="0" w:noHBand="0" w:noVBand="1"/>
      </w:tblPr>
      <w:tblGrid>
        <w:gridCol w:w="708"/>
        <w:gridCol w:w="2689"/>
        <w:gridCol w:w="2127"/>
        <w:gridCol w:w="1559"/>
        <w:gridCol w:w="1701"/>
        <w:gridCol w:w="1559"/>
        <w:gridCol w:w="1418"/>
        <w:gridCol w:w="1134"/>
      </w:tblGrid>
      <w:tr w:rsidR="00237397" w14:paraId="5BA55D79" w14:textId="77777777" w:rsidTr="0017392C">
        <w:trPr>
          <w:tblHeader/>
          <w:jc w:val="center"/>
        </w:trPr>
        <w:tc>
          <w:tcPr>
            <w:tcW w:w="708" w:type="dxa"/>
            <w:vAlign w:val="center"/>
          </w:tcPr>
          <w:p w14:paraId="4F95EF87" w14:textId="1221DE05" w:rsidR="00237397" w:rsidRPr="00311F72" w:rsidRDefault="00237397" w:rsidP="00F91F09">
            <w:pPr>
              <w:pStyle w:val="noidungbang"/>
              <w:jc w:val="center"/>
              <w:rPr>
                <w:b/>
                <w:bCs/>
                <w:lang w:val="vi-VN"/>
              </w:rPr>
            </w:pPr>
            <w:r>
              <w:rPr>
                <w:b/>
                <w:bCs/>
                <w:lang w:val="vi-VN"/>
              </w:rPr>
              <w:t>STT</w:t>
            </w:r>
          </w:p>
        </w:tc>
        <w:tc>
          <w:tcPr>
            <w:tcW w:w="2689" w:type="dxa"/>
            <w:vAlign w:val="center"/>
          </w:tcPr>
          <w:p w14:paraId="2951E0F0" w14:textId="0CEA3D03" w:rsidR="00237397" w:rsidRPr="00311F72" w:rsidRDefault="00237397" w:rsidP="00F91F09">
            <w:pPr>
              <w:pStyle w:val="noidungbang"/>
              <w:jc w:val="center"/>
              <w:rPr>
                <w:b/>
                <w:bCs/>
                <w:lang w:val="vi-VN"/>
              </w:rPr>
            </w:pPr>
            <w:r w:rsidRPr="00311F72">
              <w:rPr>
                <w:b/>
                <w:bCs/>
                <w:lang w:val="vi-VN"/>
              </w:rPr>
              <w:t>Tên tắt các thuộc tính</w:t>
            </w:r>
          </w:p>
        </w:tc>
        <w:tc>
          <w:tcPr>
            <w:tcW w:w="2127" w:type="dxa"/>
            <w:vAlign w:val="center"/>
          </w:tcPr>
          <w:p w14:paraId="452F2EEE" w14:textId="77777777" w:rsidR="00237397" w:rsidRPr="00311F72" w:rsidRDefault="00237397" w:rsidP="00F91F09">
            <w:pPr>
              <w:pStyle w:val="noidungbang"/>
              <w:jc w:val="center"/>
              <w:rPr>
                <w:b/>
                <w:bCs/>
                <w:lang w:val="vi-VN"/>
              </w:rPr>
            </w:pPr>
            <w:r w:rsidRPr="00311F72">
              <w:rPr>
                <w:b/>
                <w:bCs/>
                <w:lang w:val="vi-VN"/>
              </w:rPr>
              <w:t>Diễn giải</w:t>
            </w:r>
          </w:p>
        </w:tc>
        <w:tc>
          <w:tcPr>
            <w:tcW w:w="1559" w:type="dxa"/>
            <w:vAlign w:val="center"/>
          </w:tcPr>
          <w:p w14:paraId="3E282ED6" w14:textId="77777777" w:rsidR="00237397" w:rsidRPr="00311F72" w:rsidRDefault="00237397" w:rsidP="00F91F09">
            <w:pPr>
              <w:pStyle w:val="noidungbang"/>
              <w:jc w:val="center"/>
              <w:rPr>
                <w:b/>
                <w:bCs/>
                <w:lang w:val="vi-VN"/>
              </w:rPr>
            </w:pPr>
            <w:r w:rsidRPr="00311F72">
              <w:rPr>
                <w:b/>
                <w:bCs/>
                <w:lang w:val="vi-VN"/>
              </w:rPr>
              <w:t>Loại giá trị</w:t>
            </w:r>
          </w:p>
        </w:tc>
        <w:tc>
          <w:tcPr>
            <w:tcW w:w="1701" w:type="dxa"/>
            <w:vAlign w:val="center"/>
          </w:tcPr>
          <w:p w14:paraId="2699A16F" w14:textId="77777777" w:rsidR="00237397" w:rsidRPr="00311F72" w:rsidRDefault="00237397" w:rsidP="00F91F09">
            <w:pPr>
              <w:pStyle w:val="noidungbang"/>
              <w:jc w:val="center"/>
              <w:rPr>
                <w:b/>
                <w:bCs/>
                <w:lang w:val="vi-VN"/>
              </w:rPr>
            </w:pPr>
            <w:r w:rsidRPr="00311F72">
              <w:rPr>
                <w:b/>
                <w:bCs/>
                <w:lang w:val="vi-VN"/>
              </w:rPr>
              <w:t>Kiểu dữ liệu</w:t>
            </w:r>
          </w:p>
        </w:tc>
        <w:tc>
          <w:tcPr>
            <w:tcW w:w="1559" w:type="dxa"/>
            <w:vAlign w:val="center"/>
          </w:tcPr>
          <w:p w14:paraId="6ED2E30F" w14:textId="77777777" w:rsidR="00237397" w:rsidRPr="00311F72" w:rsidRDefault="00237397" w:rsidP="00F91F09">
            <w:pPr>
              <w:pStyle w:val="noidungbang"/>
              <w:jc w:val="center"/>
              <w:rPr>
                <w:b/>
                <w:bCs/>
                <w:lang w:val="vi-VN"/>
              </w:rPr>
            </w:pPr>
            <w:r w:rsidRPr="00311F72">
              <w:rPr>
                <w:b/>
                <w:bCs/>
                <w:lang w:val="vi-VN"/>
              </w:rPr>
              <w:t>Miền giá trị</w:t>
            </w:r>
          </w:p>
        </w:tc>
        <w:tc>
          <w:tcPr>
            <w:tcW w:w="1418" w:type="dxa"/>
            <w:vAlign w:val="center"/>
          </w:tcPr>
          <w:p w14:paraId="2B5D9815" w14:textId="77777777" w:rsidR="00237397" w:rsidRPr="00311F72" w:rsidRDefault="00237397" w:rsidP="00F91F09">
            <w:pPr>
              <w:pStyle w:val="noidungbang"/>
              <w:jc w:val="center"/>
              <w:rPr>
                <w:b/>
                <w:bCs/>
                <w:lang w:val="vi-VN"/>
              </w:rPr>
            </w:pPr>
            <w:r w:rsidRPr="00311F72">
              <w:rPr>
                <w:b/>
                <w:bCs/>
                <w:lang w:val="vi-VN"/>
              </w:rPr>
              <w:t>Chiều dài</w:t>
            </w:r>
          </w:p>
        </w:tc>
        <w:tc>
          <w:tcPr>
            <w:tcW w:w="1134" w:type="dxa"/>
            <w:vAlign w:val="center"/>
          </w:tcPr>
          <w:p w14:paraId="40A02B2E" w14:textId="77777777" w:rsidR="00237397" w:rsidRPr="00311F72" w:rsidRDefault="00237397" w:rsidP="00F91F09">
            <w:pPr>
              <w:pStyle w:val="noidungbang"/>
              <w:jc w:val="center"/>
              <w:rPr>
                <w:b/>
                <w:bCs/>
                <w:lang w:val="vi-VN"/>
              </w:rPr>
            </w:pPr>
            <w:r w:rsidRPr="00311F72">
              <w:rPr>
                <w:b/>
                <w:bCs/>
                <w:lang w:val="vi-VN"/>
              </w:rPr>
              <w:t>Ghi chú</w:t>
            </w:r>
          </w:p>
        </w:tc>
      </w:tr>
      <w:tr w:rsidR="00237397" w14:paraId="55C23107" w14:textId="77777777" w:rsidTr="0017392C">
        <w:trPr>
          <w:jc w:val="center"/>
        </w:trPr>
        <w:tc>
          <w:tcPr>
            <w:tcW w:w="708" w:type="dxa"/>
          </w:tcPr>
          <w:p w14:paraId="5E5F3A62" w14:textId="2B9A0EB1" w:rsidR="00237397" w:rsidRDefault="00237397" w:rsidP="003417E1">
            <w:pPr>
              <w:pStyle w:val="noidungbang"/>
              <w:jc w:val="left"/>
              <w:rPr>
                <w:lang w:val="vi-VN"/>
              </w:rPr>
            </w:pPr>
            <w:r>
              <w:rPr>
                <w:lang w:val="vi-VN"/>
              </w:rPr>
              <w:t>1</w:t>
            </w:r>
          </w:p>
        </w:tc>
        <w:tc>
          <w:tcPr>
            <w:tcW w:w="2689" w:type="dxa"/>
          </w:tcPr>
          <w:p w14:paraId="71FFDC05" w14:textId="4612E81B" w:rsidR="00237397" w:rsidRPr="0017392C" w:rsidRDefault="00237397" w:rsidP="003417E1">
            <w:pPr>
              <w:pStyle w:val="noidungbang"/>
              <w:jc w:val="left"/>
              <w:rPr>
                <w:b/>
                <w:bCs/>
                <w:u w:val="single"/>
                <w:lang w:val="vi-VN"/>
              </w:rPr>
            </w:pPr>
            <w:r w:rsidRPr="0017392C">
              <w:rPr>
                <w:b/>
                <w:bCs/>
                <w:u w:val="single"/>
                <w:lang w:val="vi-VN"/>
              </w:rPr>
              <w:t>mabacsi</w:t>
            </w:r>
          </w:p>
        </w:tc>
        <w:tc>
          <w:tcPr>
            <w:tcW w:w="2127" w:type="dxa"/>
          </w:tcPr>
          <w:p w14:paraId="7FA8AFB0" w14:textId="77777777" w:rsidR="00237397" w:rsidRDefault="00237397" w:rsidP="003417E1">
            <w:pPr>
              <w:pStyle w:val="noidungbang"/>
              <w:jc w:val="left"/>
              <w:rPr>
                <w:lang w:val="vi-VN"/>
              </w:rPr>
            </w:pPr>
            <w:r>
              <w:rPr>
                <w:lang w:val="vi-VN"/>
              </w:rPr>
              <w:t>Mã bác sĩ</w:t>
            </w:r>
          </w:p>
        </w:tc>
        <w:tc>
          <w:tcPr>
            <w:tcW w:w="1559" w:type="dxa"/>
          </w:tcPr>
          <w:p w14:paraId="0568E728" w14:textId="77777777" w:rsidR="00237397" w:rsidRDefault="00237397" w:rsidP="003417E1">
            <w:pPr>
              <w:pStyle w:val="noidungbang"/>
              <w:jc w:val="left"/>
              <w:rPr>
                <w:lang w:val="vi-VN"/>
              </w:rPr>
            </w:pPr>
            <w:r>
              <w:rPr>
                <w:lang w:val="vi-VN"/>
              </w:rPr>
              <w:t>BB</w:t>
            </w:r>
          </w:p>
        </w:tc>
        <w:tc>
          <w:tcPr>
            <w:tcW w:w="1701" w:type="dxa"/>
          </w:tcPr>
          <w:p w14:paraId="24789285" w14:textId="77777777" w:rsidR="00237397" w:rsidRDefault="00237397" w:rsidP="003417E1">
            <w:pPr>
              <w:pStyle w:val="noidungbang"/>
              <w:jc w:val="left"/>
              <w:rPr>
                <w:lang w:val="vi-VN"/>
              </w:rPr>
            </w:pPr>
            <w:r>
              <w:rPr>
                <w:lang w:val="vi-VN"/>
              </w:rPr>
              <w:t>Chuỗi</w:t>
            </w:r>
          </w:p>
        </w:tc>
        <w:tc>
          <w:tcPr>
            <w:tcW w:w="1559" w:type="dxa"/>
          </w:tcPr>
          <w:p w14:paraId="4099B981" w14:textId="77777777" w:rsidR="00237397" w:rsidRDefault="00237397" w:rsidP="003417E1">
            <w:pPr>
              <w:pStyle w:val="noidungbang"/>
              <w:jc w:val="left"/>
              <w:rPr>
                <w:lang w:val="vi-VN"/>
              </w:rPr>
            </w:pPr>
            <w:r>
              <w:rPr>
                <w:lang w:val="vi-VN"/>
              </w:rPr>
              <w:t>Khóa chính</w:t>
            </w:r>
          </w:p>
        </w:tc>
        <w:tc>
          <w:tcPr>
            <w:tcW w:w="1418" w:type="dxa"/>
          </w:tcPr>
          <w:p w14:paraId="7A1C0040" w14:textId="600C0ED5" w:rsidR="00237397" w:rsidRDefault="00237397" w:rsidP="003417E1">
            <w:pPr>
              <w:pStyle w:val="noidungbang"/>
              <w:jc w:val="left"/>
              <w:rPr>
                <w:lang w:val="vi-VN"/>
              </w:rPr>
            </w:pPr>
            <w:r>
              <w:rPr>
                <w:lang w:val="vi-VN"/>
              </w:rPr>
              <w:t>10</w:t>
            </w:r>
          </w:p>
        </w:tc>
        <w:tc>
          <w:tcPr>
            <w:tcW w:w="1134" w:type="dxa"/>
          </w:tcPr>
          <w:p w14:paraId="1F4283AC" w14:textId="77777777" w:rsidR="00237397" w:rsidRDefault="00237397" w:rsidP="003417E1">
            <w:pPr>
              <w:pStyle w:val="noidungbang"/>
              <w:jc w:val="left"/>
              <w:rPr>
                <w:lang w:val="vi-VN"/>
              </w:rPr>
            </w:pPr>
          </w:p>
        </w:tc>
      </w:tr>
      <w:tr w:rsidR="00237397" w14:paraId="62CA0463" w14:textId="77777777" w:rsidTr="0017392C">
        <w:trPr>
          <w:jc w:val="center"/>
        </w:trPr>
        <w:tc>
          <w:tcPr>
            <w:tcW w:w="708" w:type="dxa"/>
          </w:tcPr>
          <w:p w14:paraId="3ADF43A0" w14:textId="7D6C98B2" w:rsidR="00237397" w:rsidRDefault="00237397" w:rsidP="003417E1">
            <w:pPr>
              <w:pStyle w:val="noidungbang"/>
              <w:jc w:val="left"/>
              <w:rPr>
                <w:lang w:val="vi-VN"/>
              </w:rPr>
            </w:pPr>
            <w:r>
              <w:rPr>
                <w:lang w:val="vi-VN"/>
              </w:rPr>
              <w:t>2</w:t>
            </w:r>
          </w:p>
        </w:tc>
        <w:tc>
          <w:tcPr>
            <w:tcW w:w="2689" w:type="dxa"/>
          </w:tcPr>
          <w:p w14:paraId="15DFC7B1" w14:textId="064FB4FF" w:rsidR="00237397" w:rsidRDefault="00237397" w:rsidP="003417E1">
            <w:pPr>
              <w:pStyle w:val="noidungbang"/>
              <w:jc w:val="left"/>
              <w:rPr>
                <w:lang w:val="vi-VN"/>
              </w:rPr>
            </w:pPr>
            <w:r>
              <w:rPr>
                <w:lang w:val="vi-VN"/>
              </w:rPr>
              <w:t>tenbacsi</w:t>
            </w:r>
          </w:p>
        </w:tc>
        <w:tc>
          <w:tcPr>
            <w:tcW w:w="2127" w:type="dxa"/>
          </w:tcPr>
          <w:p w14:paraId="44FC853A" w14:textId="77777777" w:rsidR="00237397" w:rsidRDefault="00237397" w:rsidP="003417E1">
            <w:pPr>
              <w:pStyle w:val="noidungbang"/>
              <w:jc w:val="left"/>
              <w:rPr>
                <w:lang w:val="vi-VN"/>
              </w:rPr>
            </w:pPr>
            <w:r>
              <w:rPr>
                <w:lang w:val="vi-VN"/>
              </w:rPr>
              <w:t>Tên bác sĩ</w:t>
            </w:r>
          </w:p>
        </w:tc>
        <w:tc>
          <w:tcPr>
            <w:tcW w:w="1559" w:type="dxa"/>
          </w:tcPr>
          <w:p w14:paraId="268FD731" w14:textId="77777777" w:rsidR="00237397" w:rsidRDefault="00237397" w:rsidP="003417E1">
            <w:pPr>
              <w:pStyle w:val="noidungbang"/>
              <w:jc w:val="left"/>
              <w:rPr>
                <w:lang w:val="vi-VN"/>
              </w:rPr>
            </w:pPr>
            <w:r>
              <w:rPr>
                <w:lang w:val="vi-VN"/>
              </w:rPr>
              <w:t>BB</w:t>
            </w:r>
          </w:p>
        </w:tc>
        <w:tc>
          <w:tcPr>
            <w:tcW w:w="1701" w:type="dxa"/>
          </w:tcPr>
          <w:p w14:paraId="773F3376" w14:textId="77777777" w:rsidR="00237397" w:rsidRDefault="00237397" w:rsidP="003417E1">
            <w:pPr>
              <w:pStyle w:val="noidungbang"/>
              <w:jc w:val="left"/>
              <w:rPr>
                <w:lang w:val="vi-VN"/>
              </w:rPr>
            </w:pPr>
            <w:r>
              <w:rPr>
                <w:lang w:val="vi-VN"/>
              </w:rPr>
              <w:t>Chuỗi</w:t>
            </w:r>
          </w:p>
        </w:tc>
        <w:tc>
          <w:tcPr>
            <w:tcW w:w="1559" w:type="dxa"/>
          </w:tcPr>
          <w:p w14:paraId="4EA62CB4" w14:textId="77777777" w:rsidR="00237397" w:rsidRDefault="00237397" w:rsidP="003417E1">
            <w:pPr>
              <w:pStyle w:val="noidungbang"/>
              <w:jc w:val="left"/>
              <w:rPr>
                <w:lang w:val="vi-VN"/>
              </w:rPr>
            </w:pPr>
          </w:p>
        </w:tc>
        <w:tc>
          <w:tcPr>
            <w:tcW w:w="1418" w:type="dxa"/>
          </w:tcPr>
          <w:p w14:paraId="580DD286" w14:textId="77777777" w:rsidR="00237397" w:rsidRDefault="00237397" w:rsidP="003417E1">
            <w:pPr>
              <w:pStyle w:val="noidungbang"/>
              <w:jc w:val="left"/>
              <w:rPr>
                <w:lang w:val="vi-VN"/>
              </w:rPr>
            </w:pPr>
            <w:r>
              <w:rPr>
                <w:lang w:val="vi-VN"/>
              </w:rPr>
              <w:t>50</w:t>
            </w:r>
          </w:p>
        </w:tc>
        <w:tc>
          <w:tcPr>
            <w:tcW w:w="1134" w:type="dxa"/>
          </w:tcPr>
          <w:p w14:paraId="2552566B" w14:textId="77777777" w:rsidR="00237397" w:rsidRDefault="00237397" w:rsidP="003417E1">
            <w:pPr>
              <w:pStyle w:val="noidungbang"/>
              <w:jc w:val="left"/>
              <w:rPr>
                <w:lang w:val="vi-VN"/>
              </w:rPr>
            </w:pPr>
          </w:p>
        </w:tc>
      </w:tr>
      <w:tr w:rsidR="00237397" w14:paraId="3B87709B" w14:textId="77777777" w:rsidTr="0017392C">
        <w:trPr>
          <w:jc w:val="center"/>
        </w:trPr>
        <w:tc>
          <w:tcPr>
            <w:tcW w:w="708" w:type="dxa"/>
          </w:tcPr>
          <w:p w14:paraId="75F561F3" w14:textId="09C55BF0" w:rsidR="00237397" w:rsidRDefault="00237397" w:rsidP="003417E1">
            <w:pPr>
              <w:pStyle w:val="noidungbang"/>
              <w:jc w:val="left"/>
              <w:rPr>
                <w:lang w:val="vi-VN"/>
              </w:rPr>
            </w:pPr>
            <w:r>
              <w:rPr>
                <w:lang w:val="vi-VN"/>
              </w:rPr>
              <w:t>3</w:t>
            </w:r>
          </w:p>
        </w:tc>
        <w:tc>
          <w:tcPr>
            <w:tcW w:w="2689" w:type="dxa"/>
          </w:tcPr>
          <w:p w14:paraId="68027CDD" w14:textId="22321251" w:rsidR="00237397" w:rsidRDefault="00237397" w:rsidP="003417E1">
            <w:pPr>
              <w:pStyle w:val="noidungbang"/>
              <w:jc w:val="left"/>
              <w:rPr>
                <w:lang w:val="vi-VN"/>
              </w:rPr>
            </w:pPr>
            <w:r>
              <w:rPr>
                <w:lang w:val="vi-VN"/>
              </w:rPr>
              <w:t>namkinhnghiem</w:t>
            </w:r>
          </w:p>
        </w:tc>
        <w:tc>
          <w:tcPr>
            <w:tcW w:w="2127" w:type="dxa"/>
          </w:tcPr>
          <w:p w14:paraId="427D144F" w14:textId="43BCB75E" w:rsidR="00237397" w:rsidRDefault="00237397" w:rsidP="003417E1">
            <w:pPr>
              <w:pStyle w:val="noidungbang"/>
              <w:jc w:val="left"/>
              <w:rPr>
                <w:lang w:val="vi-VN"/>
              </w:rPr>
            </w:pPr>
            <w:r>
              <w:rPr>
                <w:lang w:val="vi-VN"/>
              </w:rPr>
              <w:t>Năm kinh nghiệm</w:t>
            </w:r>
          </w:p>
        </w:tc>
        <w:tc>
          <w:tcPr>
            <w:tcW w:w="1559" w:type="dxa"/>
          </w:tcPr>
          <w:p w14:paraId="5380F55D" w14:textId="77777777" w:rsidR="00237397" w:rsidRDefault="00237397" w:rsidP="003417E1">
            <w:pPr>
              <w:pStyle w:val="noidungbang"/>
              <w:jc w:val="left"/>
              <w:rPr>
                <w:lang w:val="vi-VN"/>
              </w:rPr>
            </w:pPr>
          </w:p>
        </w:tc>
        <w:tc>
          <w:tcPr>
            <w:tcW w:w="1701" w:type="dxa"/>
          </w:tcPr>
          <w:p w14:paraId="1551C263" w14:textId="6AC7E835" w:rsidR="00237397" w:rsidRDefault="00237397" w:rsidP="003417E1">
            <w:pPr>
              <w:pStyle w:val="noidungbang"/>
              <w:jc w:val="left"/>
              <w:rPr>
                <w:lang w:val="vi-VN"/>
              </w:rPr>
            </w:pPr>
            <w:r>
              <w:rPr>
                <w:lang w:val="vi-VN"/>
              </w:rPr>
              <w:t>Số</w:t>
            </w:r>
          </w:p>
        </w:tc>
        <w:tc>
          <w:tcPr>
            <w:tcW w:w="1559" w:type="dxa"/>
          </w:tcPr>
          <w:p w14:paraId="7C9AFC05" w14:textId="77777777" w:rsidR="00237397" w:rsidRDefault="00237397" w:rsidP="003417E1">
            <w:pPr>
              <w:pStyle w:val="noidungbang"/>
              <w:jc w:val="left"/>
              <w:rPr>
                <w:lang w:val="vi-VN"/>
              </w:rPr>
            </w:pPr>
          </w:p>
        </w:tc>
        <w:tc>
          <w:tcPr>
            <w:tcW w:w="1418" w:type="dxa"/>
          </w:tcPr>
          <w:p w14:paraId="60C34486" w14:textId="77777777" w:rsidR="00237397" w:rsidRDefault="00237397" w:rsidP="003417E1">
            <w:pPr>
              <w:pStyle w:val="noidungbang"/>
              <w:jc w:val="left"/>
              <w:rPr>
                <w:lang w:val="vi-VN"/>
              </w:rPr>
            </w:pPr>
          </w:p>
        </w:tc>
        <w:tc>
          <w:tcPr>
            <w:tcW w:w="1134" w:type="dxa"/>
          </w:tcPr>
          <w:p w14:paraId="3E28BA7F" w14:textId="77777777" w:rsidR="00237397" w:rsidRDefault="00237397" w:rsidP="003417E1">
            <w:pPr>
              <w:pStyle w:val="noidungbang"/>
              <w:jc w:val="left"/>
              <w:rPr>
                <w:lang w:val="vi-VN"/>
              </w:rPr>
            </w:pPr>
          </w:p>
        </w:tc>
      </w:tr>
      <w:tr w:rsidR="00237397" w14:paraId="405A1C96" w14:textId="77777777" w:rsidTr="0017392C">
        <w:trPr>
          <w:jc w:val="center"/>
        </w:trPr>
        <w:tc>
          <w:tcPr>
            <w:tcW w:w="708" w:type="dxa"/>
          </w:tcPr>
          <w:p w14:paraId="733AF7B6" w14:textId="12FA2223" w:rsidR="00237397" w:rsidRDefault="00237397" w:rsidP="003417E1">
            <w:pPr>
              <w:pStyle w:val="noidungbang"/>
              <w:jc w:val="left"/>
              <w:rPr>
                <w:lang w:val="vi-VN"/>
              </w:rPr>
            </w:pPr>
            <w:r>
              <w:rPr>
                <w:lang w:val="vi-VN"/>
              </w:rPr>
              <w:t>4</w:t>
            </w:r>
          </w:p>
        </w:tc>
        <w:tc>
          <w:tcPr>
            <w:tcW w:w="2689" w:type="dxa"/>
          </w:tcPr>
          <w:p w14:paraId="492D8924" w14:textId="61BB8DC7" w:rsidR="00237397" w:rsidRDefault="00237397" w:rsidP="003417E1">
            <w:pPr>
              <w:pStyle w:val="noidungbang"/>
              <w:jc w:val="left"/>
              <w:rPr>
                <w:lang w:val="vi-VN"/>
              </w:rPr>
            </w:pPr>
            <w:r>
              <w:rPr>
                <w:lang w:val="vi-VN"/>
              </w:rPr>
              <w:t>gioithieu</w:t>
            </w:r>
          </w:p>
        </w:tc>
        <w:tc>
          <w:tcPr>
            <w:tcW w:w="2127" w:type="dxa"/>
          </w:tcPr>
          <w:p w14:paraId="72F305B6" w14:textId="61580458" w:rsidR="00237397" w:rsidRDefault="00237397" w:rsidP="003417E1">
            <w:pPr>
              <w:pStyle w:val="noidungbang"/>
              <w:jc w:val="left"/>
              <w:rPr>
                <w:lang w:val="vi-VN"/>
              </w:rPr>
            </w:pPr>
            <w:r>
              <w:rPr>
                <w:lang w:val="vi-VN"/>
              </w:rPr>
              <w:t>Giới thiệu</w:t>
            </w:r>
          </w:p>
        </w:tc>
        <w:tc>
          <w:tcPr>
            <w:tcW w:w="1559" w:type="dxa"/>
          </w:tcPr>
          <w:p w14:paraId="702F1CF0" w14:textId="77777777" w:rsidR="00237397" w:rsidRDefault="00237397" w:rsidP="003417E1">
            <w:pPr>
              <w:pStyle w:val="noidungbang"/>
              <w:jc w:val="left"/>
              <w:rPr>
                <w:lang w:val="vi-VN"/>
              </w:rPr>
            </w:pPr>
          </w:p>
        </w:tc>
        <w:tc>
          <w:tcPr>
            <w:tcW w:w="1701" w:type="dxa"/>
          </w:tcPr>
          <w:p w14:paraId="5A760CE9" w14:textId="7DCB3A24" w:rsidR="00237397" w:rsidRDefault="00237397" w:rsidP="003417E1">
            <w:pPr>
              <w:pStyle w:val="noidungbang"/>
              <w:jc w:val="left"/>
              <w:rPr>
                <w:lang w:val="vi-VN"/>
              </w:rPr>
            </w:pPr>
            <w:r>
              <w:rPr>
                <w:lang w:val="vi-VN"/>
              </w:rPr>
              <w:t>Chuỗi</w:t>
            </w:r>
          </w:p>
        </w:tc>
        <w:tc>
          <w:tcPr>
            <w:tcW w:w="1559" w:type="dxa"/>
          </w:tcPr>
          <w:p w14:paraId="7DDA2BDF" w14:textId="77777777" w:rsidR="00237397" w:rsidRDefault="00237397" w:rsidP="003417E1">
            <w:pPr>
              <w:pStyle w:val="noidungbang"/>
              <w:jc w:val="left"/>
              <w:rPr>
                <w:lang w:val="vi-VN"/>
              </w:rPr>
            </w:pPr>
          </w:p>
        </w:tc>
        <w:tc>
          <w:tcPr>
            <w:tcW w:w="1418" w:type="dxa"/>
          </w:tcPr>
          <w:p w14:paraId="35D1F310" w14:textId="77777777" w:rsidR="00237397" w:rsidRDefault="00237397" w:rsidP="003417E1">
            <w:pPr>
              <w:pStyle w:val="noidungbang"/>
              <w:jc w:val="left"/>
              <w:rPr>
                <w:lang w:val="vi-VN"/>
              </w:rPr>
            </w:pPr>
          </w:p>
        </w:tc>
        <w:tc>
          <w:tcPr>
            <w:tcW w:w="1134" w:type="dxa"/>
          </w:tcPr>
          <w:p w14:paraId="526679C3" w14:textId="77777777" w:rsidR="00237397" w:rsidRDefault="00237397" w:rsidP="003417E1">
            <w:pPr>
              <w:pStyle w:val="noidungbang"/>
              <w:jc w:val="left"/>
              <w:rPr>
                <w:lang w:val="vi-VN"/>
              </w:rPr>
            </w:pPr>
          </w:p>
        </w:tc>
      </w:tr>
      <w:tr w:rsidR="00237397" w14:paraId="72BCBBBD" w14:textId="77777777" w:rsidTr="0017392C">
        <w:trPr>
          <w:jc w:val="center"/>
        </w:trPr>
        <w:tc>
          <w:tcPr>
            <w:tcW w:w="708" w:type="dxa"/>
          </w:tcPr>
          <w:p w14:paraId="3CD1239B" w14:textId="1E24591B" w:rsidR="00237397" w:rsidRDefault="00237397" w:rsidP="003417E1">
            <w:pPr>
              <w:pStyle w:val="noidungbang"/>
              <w:jc w:val="left"/>
              <w:rPr>
                <w:lang w:val="vi-VN"/>
              </w:rPr>
            </w:pPr>
            <w:r>
              <w:rPr>
                <w:lang w:val="vi-VN"/>
              </w:rPr>
              <w:lastRenderedPageBreak/>
              <w:t>5</w:t>
            </w:r>
          </w:p>
        </w:tc>
        <w:tc>
          <w:tcPr>
            <w:tcW w:w="2689" w:type="dxa"/>
          </w:tcPr>
          <w:p w14:paraId="7A8B0724" w14:textId="383DFAF4" w:rsidR="00237397" w:rsidRPr="009678F9" w:rsidRDefault="00237397" w:rsidP="003417E1">
            <w:pPr>
              <w:pStyle w:val="noidungbang"/>
              <w:jc w:val="left"/>
              <w:rPr>
                <w:lang w:val="vi-VN"/>
              </w:rPr>
            </w:pPr>
            <w:r w:rsidRPr="009678F9">
              <w:rPr>
                <w:lang w:val="vi-VN"/>
              </w:rPr>
              <w:t>machuyenkhoa</w:t>
            </w:r>
          </w:p>
        </w:tc>
        <w:tc>
          <w:tcPr>
            <w:tcW w:w="2127" w:type="dxa"/>
          </w:tcPr>
          <w:p w14:paraId="429DEBB6" w14:textId="25B3B0A7" w:rsidR="00237397" w:rsidRDefault="00237397" w:rsidP="003417E1">
            <w:pPr>
              <w:pStyle w:val="noidungbang"/>
              <w:jc w:val="left"/>
              <w:rPr>
                <w:lang w:val="vi-VN"/>
              </w:rPr>
            </w:pPr>
            <w:r>
              <w:rPr>
                <w:lang w:val="vi-VN"/>
              </w:rPr>
              <w:t>Mã chuyên khoa</w:t>
            </w:r>
          </w:p>
        </w:tc>
        <w:tc>
          <w:tcPr>
            <w:tcW w:w="1559" w:type="dxa"/>
          </w:tcPr>
          <w:p w14:paraId="3F6873DE" w14:textId="77777777" w:rsidR="00237397" w:rsidRDefault="00237397" w:rsidP="003417E1">
            <w:pPr>
              <w:pStyle w:val="noidungbang"/>
              <w:jc w:val="left"/>
              <w:rPr>
                <w:lang w:val="vi-VN"/>
              </w:rPr>
            </w:pPr>
          </w:p>
        </w:tc>
        <w:tc>
          <w:tcPr>
            <w:tcW w:w="1701" w:type="dxa"/>
          </w:tcPr>
          <w:p w14:paraId="2531E1D1" w14:textId="38A1BDEA" w:rsidR="00237397" w:rsidRDefault="00237397" w:rsidP="003417E1">
            <w:pPr>
              <w:pStyle w:val="noidungbang"/>
              <w:jc w:val="left"/>
              <w:rPr>
                <w:lang w:val="vi-VN"/>
              </w:rPr>
            </w:pPr>
            <w:r>
              <w:rPr>
                <w:lang w:val="vi-VN"/>
              </w:rPr>
              <w:t>Chuỗi</w:t>
            </w:r>
          </w:p>
        </w:tc>
        <w:tc>
          <w:tcPr>
            <w:tcW w:w="1559" w:type="dxa"/>
          </w:tcPr>
          <w:p w14:paraId="05B0E46C" w14:textId="03311481" w:rsidR="00237397" w:rsidRDefault="00237397" w:rsidP="003417E1">
            <w:pPr>
              <w:pStyle w:val="noidungbang"/>
              <w:jc w:val="left"/>
              <w:rPr>
                <w:lang w:val="vi-VN"/>
              </w:rPr>
            </w:pPr>
            <w:r>
              <w:rPr>
                <w:lang w:val="vi-VN"/>
              </w:rPr>
              <w:t>Khóa ngoại</w:t>
            </w:r>
          </w:p>
        </w:tc>
        <w:tc>
          <w:tcPr>
            <w:tcW w:w="1418" w:type="dxa"/>
          </w:tcPr>
          <w:p w14:paraId="6E37C060" w14:textId="73835902" w:rsidR="00237397" w:rsidRDefault="00237397" w:rsidP="003417E1">
            <w:pPr>
              <w:pStyle w:val="noidungbang"/>
              <w:jc w:val="left"/>
              <w:rPr>
                <w:lang w:val="vi-VN"/>
              </w:rPr>
            </w:pPr>
            <w:r>
              <w:rPr>
                <w:lang w:val="vi-VN"/>
              </w:rPr>
              <w:t>10</w:t>
            </w:r>
          </w:p>
        </w:tc>
        <w:tc>
          <w:tcPr>
            <w:tcW w:w="1134" w:type="dxa"/>
          </w:tcPr>
          <w:p w14:paraId="6BDC051B" w14:textId="77777777" w:rsidR="00237397" w:rsidRDefault="00237397" w:rsidP="003417E1">
            <w:pPr>
              <w:pStyle w:val="noidungbang"/>
              <w:jc w:val="left"/>
              <w:rPr>
                <w:lang w:val="vi-VN"/>
              </w:rPr>
            </w:pPr>
          </w:p>
        </w:tc>
      </w:tr>
      <w:tr w:rsidR="00237397" w14:paraId="098D1987" w14:textId="77777777" w:rsidTr="0017392C">
        <w:trPr>
          <w:jc w:val="center"/>
        </w:trPr>
        <w:tc>
          <w:tcPr>
            <w:tcW w:w="708" w:type="dxa"/>
          </w:tcPr>
          <w:p w14:paraId="133784C0" w14:textId="2F7E79FA" w:rsidR="00237397" w:rsidRDefault="00237397" w:rsidP="003417E1">
            <w:pPr>
              <w:pStyle w:val="noidungbang"/>
              <w:jc w:val="left"/>
              <w:rPr>
                <w:lang w:val="vi-VN"/>
              </w:rPr>
            </w:pPr>
            <w:r>
              <w:rPr>
                <w:lang w:val="vi-VN"/>
              </w:rPr>
              <w:t>6</w:t>
            </w:r>
          </w:p>
        </w:tc>
        <w:tc>
          <w:tcPr>
            <w:tcW w:w="2689" w:type="dxa"/>
          </w:tcPr>
          <w:p w14:paraId="295D2A28" w14:textId="3E4FB74B" w:rsidR="00237397" w:rsidRDefault="00237397" w:rsidP="003417E1">
            <w:pPr>
              <w:pStyle w:val="noidungbang"/>
              <w:jc w:val="left"/>
              <w:rPr>
                <w:lang w:val="vi-VN"/>
              </w:rPr>
            </w:pPr>
            <w:r>
              <w:rPr>
                <w:lang w:val="vi-VN"/>
              </w:rPr>
              <w:t>mabenhvien</w:t>
            </w:r>
          </w:p>
        </w:tc>
        <w:tc>
          <w:tcPr>
            <w:tcW w:w="2127" w:type="dxa"/>
          </w:tcPr>
          <w:p w14:paraId="7626F6C7" w14:textId="2FDBFFFF" w:rsidR="00237397" w:rsidRDefault="00237397" w:rsidP="003417E1">
            <w:pPr>
              <w:pStyle w:val="noidungbang"/>
              <w:jc w:val="left"/>
              <w:rPr>
                <w:lang w:val="vi-VN"/>
              </w:rPr>
            </w:pPr>
            <w:r>
              <w:rPr>
                <w:lang w:val="vi-VN"/>
              </w:rPr>
              <w:t>Mã bệnh viện</w:t>
            </w:r>
          </w:p>
        </w:tc>
        <w:tc>
          <w:tcPr>
            <w:tcW w:w="1559" w:type="dxa"/>
          </w:tcPr>
          <w:p w14:paraId="4FD61D9D" w14:textId="77777777" w:rsidR="00237397" w:rsidRDefault="00237397" w:rsidP="003417E1">
            <w:pPr>
              <w:pStyle w:val="noidungbang"/>
              <w:jc w:val="left"/>
              <w:rPr>
                <w:lang w:val="vi-VN"/>
              </w:rPr>
            </w:pPr>
          </w:p>
        </w:tc>
        <w:tc>
          <w:tcPr>
            <w:tcW w:w="1701" w:type="dxa"/>
          </w:tcPr>
          <w:p w14:paraId="643AEA79" w14:textId="3EAE7C99" w:rsidR="00237397" w:rsidRDefault="00237397" w:rsidP="003417E1">
            <w:pPr>
              <w:pStyle w:val="noidungbang"/>
              <w:jc w:val="left"/>
              <w:rPr>
                <w:lang w:val="vi-VN"/>
              </w:rPr>
            </w:pPr>
            <w:r>
              <w:rPr>
                <w:lang w:val="vi-VN"/>
              </w:rPr>
              <w:t>Chuỗi</w:t>
            </w:r>
          </w:p>
        </w:tc>
        <w:tc>
          <w:tcPr>
            <w:tcW w:w="1559" w:type="dxa"/>
          </w:tcPr>
          <w:p w14:paraId="43420703" w14:textId="647422B9" w:rsidR="00237397" w:rsidRDefault="00237397" w:rsidP="003417E1">
            <w:pPr>
              <w:pStyle w:val="noidungbang"/>
              <w:jc w:val="left"/>
              <w:rPr>
                <w:lang w:val="vi-VN"/>
              </w:rPr>
            </w:pPr>
            <w:r>
              <w:rPr>
                <w:lang w:val="vi-VN"/>
              </w:rPr>
              <w:t>Khóa ngoại</w:t>
            </w:r>
          </w:p>
        </w:tc>
        <w:tc>
          <w:tcPr>
            <w:tcW w:w="1418" w:type="dxa"/>
          </w:tcPr>
          <w:p w14:paraId="5713DCE0" w14:textId="3731E74E" w:rsidR="00237397" w:rsidRDefault="00237397" w:rsidP="003417E1">
            <w:pPr>
              <w:pStyle w:val="noidungbang"/>
              <w:jc w:val="left"/>
              <w:rPr>
                <w:lang w:val="vi-VN"/>
              </w:rPr>
            </w:pPr>
            <w:r>
              <w:rPr>
                <w:lang w:val="vi-VN"/>
              </w:rPr>
              <w:t>10</w:t>
            </w:r>
          </w:p>
        </w:tc>
        <w:tc>
          <w:tcPr>
            <w:tcW w:w="1134" w:type="dxa"/>
          </w:tcPr>
          <w:p w14:paraId="300D4E99" w14:textId="77777777" w:rsidR="00237397" w:rsidRDefault="00237397" w:rsidP="003417E1">
            <w:pPr>
              <w:pStyle w:val="noidungbang"/>
              <w:jc w:val="left"/>
              <w:rPr>
                <w:lang w:val="vi-VN"/>
              </w:rPr>
            </w:pPr>
          </w:p>
        </w:tc>
      </w:tr>
      <w:tr w:rsidR="00237397" w14:paraId="54B24150" w14:textId="77777777" w:rsidTr="0017392C">
        <w:trPr>
          <w:jc w:val="center"/>
        </w:trPr>
        <w:tc>
          <w:tcPr>
            <w:tcW w:w="708" w:type="dxa"/>
          </w:tcPr>
          <w:p w14:paraId="32C4DD9C" w14:textId="3C3353DD" w:rsidR="00237397" w:rsidRDefault="00237397" w:rsidP="003417E1">
            <w:pPr>
              <w:pStyle w:val="noidungbang"/>
              <w:jc w:val="left"/>
              <w:rPr>
                <w:lang w:val="vi-VN"/>
              </w:rPr>
            </w:pPr>
            <w:r>
              <w:rPr>
                <w:lang w:val="vi-VN"/>
              </w:rPr>
              <w:t>7</w:t>
            </w:r>
          </w:p>
        </w:tc>
        <w:tc>
          <w:tcPr>
            <w:tcW w:w="2689" w:type="dxa"/>
          </w:tcPr>
          <w:p w14:paraId="5C4AB7DC" w14:textId="53EC7EAF" w:rsidR="00237397" w:rsidRDefault="00237397" w:rsidP="003417E1">
            <w:pPr>
              <w:pStyle w:val="noidungbang"/>
              <w:jc w:val="left"/>
              <w:rPr>
                <w:lang w:val="vi-VN"/>
              </w:rPr>
            </w:pPr>
            <w:r>
              <w:rPr>
                <w:lang w:val="vi-VN"/>
              </w:rPr>
              <w:t>mahocham</w:t>
            </w:r>
          </w:p>
        </w:tc>
        <w:tc>
          <w:tcPr>
            <w:tcW w:w="2127" w:type="dxa"/>
          </w:tcPr>
          <w:p w14:paraId="397C49C4" w14:textId="705D5B1D" w:rsidR="00237397" w:rsidRDefault="00237397" w:rsidP="003417E1">
            <w:pPr>
              <w:pStyle w:val="noidungbang"/>
              <w:jc w:val="left"/>
              <w:rPr>
                <w:lang w:val="vi-VN"/>
              </w:rPr>
            </w:pPr>
            <w:r>
              <w:rPr>
                <w:lang w:val="vi-VN"/>
              </w:rPr>
              <w:t>Mã học hàm</w:t>
            </w:r>
          </w:p>
        </w:tc>
        <w:tc>
          <w:tcPr>
            <w:tcW w:w="1559" w:type="dxa"/>
          </w:tcPr>
          <w:p w14:paraId="7026ABAF" w14:textId="77777777" w:rsidR="00237397" w:rsidRDefault="00237397" w:rsidP="003417E1">
            <w:pPr>
              <w:pStyle w:val="noidungbang"/>
              <w:jc w:val="left"/>
              <w:rPr>
                <w:lang w:val="vi-VN"/>
              </w:rPr>
            </w:pPr>
          </w:p>
        </w:tc>
        <w:tc>
          <w:tcPr>
            <w:tcW w:w="1701" w:type="dxa"/>
          </w:tcPr>
          <w:p w14:paraId="16953D5B" w14:textId="58137AD9" w:rsidR="00237397" w:rsidRDefault="00237397" w:rsidP="003417E1">
            <w:pPr>
              <w:pStyle w:val="noidungbang"/>
              <w:jc w:val="left"/>
              <w:rPr>
                <w:lang w:val="vi-VN"/>
              </w:rPr>
            </w:pPr>
            <w:r>
              <w:rPr>
                <w:lang w:val="vi-VN"/>
              </w:rPr>
              <w:t>Chuỗi</w:t>
            </w:r>
          </w:p>
        </w:tc>
        <w:tc>
          <w:tcPr>
            <w:tcW w:w="1559" w:type="dxa"/>
          </w:tcPr>
          <w:p w14:paraId="765F8B5F" w14:textId="6B2BEDA9" w:rsidR="00237397" w:rsidRDefault="00237397" w:rsidP="003417E1">
            <w:pPr>
              <w:pStyle w:val="noidungbang"/>
              <w:jc w:val="left"/>
              <w:rPr>
                <w:lang w:val="vi-VN"/>
              </w:rPr>
            </w:pPr>
            <w:r>
              <w:rPr>
                <w:lang w:val="vi-VN"/>
              </w:rPr>
              <w:t>Khóa ngoại</w:t>
            </w:r>
          </w:p>
        </w:tc>
        <w:tc>
          <w:tcPr>
            <w:tcW w:w="1418" w:type="dxa"/>
          </w:tcPr>
          <w:p w14:paraId="4A72A802" w14:textId="097463D7" w:rsidR="00237397" w:rsidRDefault="00237397" w:rsidP="003417E1">
            <w:pPr>
              <w:pStyle w:val="noidungbang"/>
              <w:jc w:val="left"/>
              <w:rPr>
                <w:lang w:val="vi-VN"/>
              </w:rPr>
            </w:pPr>
            <w:r>
              <w:rPr>
                <w:lang w:val="vi-VN"/>
              </w:rPr>
              <w:t>10</w:t>
            </w:r>
          </w:p>
        </w:tc>
        <w:tc>
          <w:tcPr>
            <w:tcW w:w="1134" w:type="dxa"/>
          </w:tcPr>
          <w:p w14:paraId="2BA42F2B" w14:textId="77777777" w:rsidR="00237397" w:rsidRDefault="00237397" w:rsidP="003417E1">
            <w:pPr>
              <w:pStyle w:val="noidungbang"/>
              <w:jc w:val="left"/>
              <w:rPr>
                <w:lang w:val="vi-VN"/>
              </w:rPr>
            </w:pPr>
          </w:p>
        </w:tc>
      </w:tr>
      <w:tr w:rsidR="00237397" w14:paraId="6B6B27B8" w14:textId="77777777" w:rsidTr="0017392C">
        <w:trPr>
          <w:jc w:val="center"/>
        </w:trPr>
        <w:tc>
          <w:tcPr>
            <w:tcW w:w="708" w:type="dxa"/>
          </w:tcPr>
          <w:p w14:paraId="6E63ACFA" w14:textId="0C51116E" w:rsidR="00237397" w:rsidRDefault="00237397" w:rsidP="003417E1">
            <w:pPr>
              <w:pStyle w:val="noidungbang"/>
              <w:jc w:val="left"/>
              <w:rPr>
                <w:lang w:val="vi-VN"/>
              </w:rPr>
            </w:pPr>
            <w:r>
              <w:rPr>
                <w:lang w:val="vi-VN"/>
              </w:rPr>
              <w:t>8</w:t>
            </w:r>
          </w:p>
        </w:tc>
        <w:tc>
          <w:tcPr>
            <w:tcW w:w="2689" w:type="dxa"/>
          </w:tcPr>
          <w:p w14:paraId="4DC88D5B" w14:textId="457681F0" w:rsidR="00237397" w:rsidRDefault="00237397" w:rsidP="003417E1">
            <w:pPr>
              <w:pStyle w:val="noidungbang"/>
              <w:jc w:val="left"/>
              <w:rPr>
                <w:lang w:val="vi-VN"/>
              </w:rPr>
            </w:pPr>
            <w:r>
              <w:rPr>
                <w:lang w:val="vi-VN"/>
              </w:rPr>
              <w:t>mahocvi</w:t>
            </w:r>
          </w:p>
        </w:tc>
        <w:tc>
          <w:tcPr>
            <w:tcW w:w="2127" w:type="dxa"/>
          </w:tcPr>
          <w:p w14:paraId="21E3AF3B" w14:textId="1C25A969" w:rsidR="00237397" w:rsidRDefault="00237397" w:rsidP="003417E1">
            <w:pPr>
              <w:pStyle w:val="noidungbang"/>
              <w:jc w:val="left"/>
              <w:rPr>
                <w:lang w:val="vi-VN"/>
              </w:rPr>
            </w:pPr>
            <w:r>
              <w:rPr>
                <w:lang w:val="vi-VN"/>
              </w:rPr>
              <w:t>Mã học vị</w:t>
            </w:r>
          </w:p>
        </w:tc>
        <w:tc>
          <w:tcPr>
            <w:tcW w:w="1559" w:type="dxa"/>
          </w:tcPr>
          <w:p w14:paraId="36C635BD" w14:textId="77777777" w:rsidR="00237397" w:rsidRDefault="00237397" w:rsidP="003417E1">
            <w:pPr>
              <w:pStyle w:val="noidungbang"/>
              <w:jc w:val="left"/>
              <w:rPr>
                <w:lang w:val="vi-VN"/>
              </w:rPr>
            </w:pPr>
          </w:p>
        </w:tc>
        <w:tc>
          <w:tcPr>
            <w:tcW w:w="1701" w:type="dxa"/>
          </w:tcPr>
          <w:p w14:paraId="6D085C30" w14:textId="4F5D8C08" w:rsidR="00237397" w:rsidRDefault="00237397" w:rsidP="003417E1">
            <w:pPr>
              <w:pStyle w:val="noidungbang"/>
              <w:jc w:val="left"/>
              <w:rPr>
                <w:lang w:val="vi-VN"/>
              </w:rPr>
            </w:pPr>
            <w:r>
              <w:rPr>
                <w:lang w:val="vi-VN"/>
              </w:rPr>
              <w:t>Chuỗi</w:t>
            </w:r>
          </w:p>
        </w:tc>
        <w:tc>
          <w:tcPr>
            <w:tcW w:w="1559" w:type="dxa"/>
          </w:tcPr>
          <w:p w14:paraId="74C5970B" w14:textId="4A5F905B" w:rsidR="00237397" w:rsidRDefault="00237397" w:rsidP="003417E1">
            <w:pPr>
              <w:pStyle w:val="noidungbang"/>
              <w:jc w:val="left"/>
              <w:rPr>
                <w:lang w:val="vi-VN"/>
              </w:rPr>
            </w:pPr>
            <w:r>
              <w:rPr>
                <w:lang w:val="vi-VN"/>
              </w:rPr>
              <w:t>Khóa ngoại</w:t>
            </w:r>
          </w:p>
        </w:tc>
        <w:tc>
          <w:tcPr>
            <w:tcW w:w="1418" w:type="dxa"/>
          </w:tcPr>
          <w:p w14:paraId="5B4079B4" w14:textId="6EAC5114" w:rsidR="00237397" w:rsidRDefault="00237397" w:rsidP="003417E1">
            <w:pPr>
              <w:pStyle w:val="noidungbang"/>
              <w:jc w:val="left"/>
              <w:rPr>
                <w:lang w:val="vi-VN"/>
              </w:rPr>
            </w:pPr>
            <w:r>
              <w:rPr>
                <w:lang w:val="vi-VN"/>
              </w:rPr>
              <w:t>10</w:t>
            </w:r>
          </w:p>
        </w:tc>
        <w:tc>
          <w:tcPr>
            <w:tcW w:w="1134" w:type="dxa"/>
          </w:tcPr>
          <w:p w14:paraId="5389E035" w14:textId="77777777" w:rsidR="00237397" w:rsidRDefault="00237397" w:rsidP="003417E1">
            <w:pPr>
              <w:pStyle w:val="noidungbang"/>
              <w:jc w:val="left"/>
              <w:rPr>
                <w:lang w:val="vi-VN"/>
              </w:rPr>
            </w:pPr>
          </w:p>
        </w:tc>
      </w:tr>
    </w:tbl>
    <w:p w14:paraId="7B1728AC" w14:textId="63AF5C95" w:rsidR="00311F72" w:rsidRDefault="00311F72" w:rsidP="00311F72">
      <w:pPr>
        <w:pStyle w:val="Noidung"/>
      </w:pPr>
      <w:r>
        <w:t xml:space="preserve">Mô tả </w:t>
      </w:r>
      <w:r w:rsidR="00343FA3">
        <w:t>bảng</w:t>
      </w:r>
      <w:r>
        <w:t xml:space="preserve"> DICHVU</w:t>
      </w:r>
    </w:p>
    <w:p w14:paraId="42803F1A" w14:textId="153DE631" w:rsidR="00311F72" w:rsidRPr="00E6616D" w:rsidRDefault="00311F72" w:rsidP="00311F72">
      <w:pPr>
        <w:pStyle w:val="Caption"/>
        <w:keepNext/>
        <w:rPr>
          <w:lang w:val="vi-VN"/>
        </w:rPr>
      </w:pPr>
      <w:bookmarkStart w:id="101" w:name="_Toc186269187"/>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8</w:t>
      </w:r>
      <w:r w:rsidR="006167D2">
        <w:rPr>
          <w:lang w:val="vi-VN"/>
        </w:rPr>
        <w:fldChar w:fldCharType="end"/>
      </w:r>
      <w:r>
        <w:rPr>
          <w:lang w:val="vi-VN"/>
        </w:rPr>
        <w:t xml:space="preserve"> Mô tả </w:t>
      </w:r>
      <w:r w:rsidR="006167D2">
        <w:rPr>
          <w:lang w:val="vi-VN"/>
        </w:rPr>
        <w:t>bảng</w:t>
      </w:r>
      <w:r>
        <w:rPr>
          <w:lang w:val="vi-VN"/>
        </w:rPr>
        <w:t xml:space="preserve"> DICHVU</w:t>
      </w:r>
      <w:bookmarkEnd w:id="101"/>
    </w:p>
    <w:tbl>
      <w:tblPr>
        <w:tblStyle w:val="TableGrid"/>
        <w:tblW w:w="0" w:type="auto"/>
        <w:jc w:val="center"/>
        <w:tblLook w:val="04A0" w:firstRow="1" w:lastRow="0" w:firstColumn="1" w:lastColumn="0" w:noHBand="0" w:noVBand="1"/>
      </w:tblPr>
      <w:tblGrid>
        <w:gridCol w:w="708"/>
        <w:gridCol w:w="2831"/>
        <w:gridCol w:w="1559"/>
        <w:gridCol w:w="1560"/>
        <w:gridCol w:w="1701"/>
        <w:gridCol w:w="1890"/>
        <w:gridCol w:w="1370"/>
        <w:gridCol w:w="1138"/>
      </w:tblGrid>
      <w:tr w:rsidR="00A810C4" w14:paraId="2DE5B817" w14:textId="77777777" w:rsidTr="00F91F09">
        <w:trPr>
          <w:jc w:val="center"/>
        </w:trPr>
        <w:tc>
          <w:tcPr>
            <w:tcW w:w="708" w:type="dxa"/>
            <w:vAlign w:val="center"/>
          </w:tcPr>
          <w:p w14:paraId="4B19FEB8" w14:textId="68E8E56A" w:rsidR="00A810C4" w:rsidRPr="00311F72" w:rsidRDefault="00A810C4" w:rsidP="00F91F09">
            <w:pPr>
              <w:pStyle w:val="noidungbang"/>
              <w:jc w:val="center"/>
              <w:rPr>
                <w:b/>
                <w:bCs/>
                <w:lang w:val="vi-VN"/>
              </w:rPr>
            </w:pPr>
            <w:r>
              <w:rPr>
                <w:b/>
                <w:bCs/>
                <w:lang w:val="vi-VN"/>
              </w:rPr>
              <w:t>STT</w:t>
            </w:r>
          </w:p>
        </w:tc>
        <w:tc>
          <w:tcPr>
            <w:tcW w:w="2831" w:type="dxa"/>
            <w:vAlign w:val="center"/>
          </w:tcPr>
          <w:p w14:paraId="4D01A295" w14:textId="35294FE1" w:rsidR="00A810C4" w:rsidRPr="00311F72" w:rsidRDefault="00A810C4" w:rsidP="00F91F09">
            <w:pPr>
              <w:pStyle w:val="noidungbang"/>
              <w:jc w:val="center"/>
              <w:rPr>
                <w:b/>
                <w:bCs/>
                <w:lang w:val="vi-VN"/>
              </w:rPr>
            </w:pPr>
            <w:r w:rsidRPr="00311F72">
              <w:rPr>
                <w:b/>
                <w:bCs/>
                <w:lang w:val="vi-VN"/>
              </w:rPr>
              <w:t>Tên tắt các thuộc tính</w:t>
            </w:r>
          </w:p>
        </w:tc>
        <w:tc>
          <w:tcPr>
            <w:tcW w:w="1559" w:type="dxa"/>
            <w:vAlign w:val="center"/>
          </w:tcPr>
          <w:p w14:paraId="52C71BAC" w14:textId="77777777" w:rsidR="00A810C4" w:rsidRPr="00311F72" w:rsidRDefault="00A810C4" w:rsidP="00F91F09">
            <w:pPr>
              <w:pStyle w:val="noidungbang"/>
              <w:jc w:val="center"/>
              <w:rPr>
                <w:b/>
                <w:bCs/>
                <w:lang w:val="vi-VN"/>
              </w:rPr>
            </w:pPr>
            <w:r w:rsidRPr="00311F72">
              <w:rPr>
                <w:b/>
                <w:bCs/>
                <w:lang w:val="vi-VN"/>
              </w:rPr>
              <w:t>Diễn giải</w:t>
            </w:r>
          </w:p>
        </w:tc>
        <w:tc>
          <w:tcPr>
            <w:tcW w:w="1560" w:type="dxa"/>
            <w:vAlign w:val="center"/>
          </w:tcPr>
          <w:p w14:paraId="3B7D84C1" w14:textId="77777777" w:rsidR="00A810C4" w:rsidRPr="00311F72" w:rsidRDefault="00A810C4" w:rsidP="00F91F09">
            <w:pPr>
              <w:pStyle w:val="noidungbang"/>
              <w:jc w:val="center"/>
              <w:rPr>
                <w:b/>
                <w:bCs/>
                <w:lang w:val="vi-VN"/>
              </w:rPr>
            </w:pPr>
            <w:r w:rsidRPr="00311F72">
              <w:rPr>
                <w:b/>
                <w:bCs/>
                <w:lang w:val="vi-VN"/>
              </w:rPr>
              <w:t>Loại giá trị</w:t>
            </w:r>
          </w:p>
        </w:tc>
        <w:tc>
          <w:tcPr>
            <w:tcW w:w="1701" w:type="dxa"/>
            <w:vAlign w:val="center"/>
          </w:tcPr>
          <w:p w14:paraId="595AAFD6" w14:textId="77777777" w:rsidR="00A810C4" w:rsidRPr="00311F72" w:rsidRDefault="00A810C4" w:rsidP="00F91F09">
            <w:pPr>
              <w:pStyle w:val="noidungbang"/>
              <w:jc w:val="center"/>
              <w:rPr>
                <w:b/>
                <w:bCs/>
                <w:lang w:val="vi-VN"/>
              </w:rPr>
            </w:pPr>
            <w:r w:rsidRPr="00311F72">
              <w:rPr>
                <w:b/>
                <w:bCs/>
                <w:lang w:val="vi-VN"/>
              </w:rPr>
              <w:t>Kiểu dữ liệu</w:t>
            </w:r>
          </w:p>
        </w:tc>
        <w:tc>
          <w:tcPr>
            <w:tcW w:w="1890" w:type="dxa"/>
            <w:vAlign w:val="center"/>
          </w:tcPr>
          <w:p w14:paraId="071888C6" w14:textId="77777777" w:rsidR="00A810C4" w:rsidRPr="00311F72" w:rsidRDefault="00A810C4" w:rsidP="00F91F09">
            <w:pPr>
              <w:pStyle w:val="noidungbang"/>
              <w:jc w:val="center"/>
              <w:rPr>
                <w:b/>
                <w:bCs/>
                <w:lang w:val="vi-VN"/>
              </w:rPr>
            </w:pPr>
            <w:r w:rsidRPr="00311F72">
              <w:rPr>
                <w:b/>
                <w:bCs/>
                <w:lang w:val="vi-VN"/>
              </w:rPr>
              <w:t>Miền giá trị</w:t>
            </w:r>
          </w:p>
        </w:tc>
        <w:tc>
          <w:tcPr>
            <w:tcW w:w="1370" w:type="dxa"/>
            <w:vAlign w:val="center"/>
          </w:tcPr>
          <w:p w14:paraId="5343DA36" w14:textId="77777777" w:rsidR="00A810C4" w:rsidRPr="00311F72" w:rsidRDefault="00A810C4" w:rsidP="00F91F09">
            <w:pPr>
              <w:pStyle w:val="noidungbang"/>
              <w:jc w:val="center"/>
              <w:rPr>
                <w:b/>
                <w:bCs/>
                <w:lang w:val="vi-VN"/>
              </w:rPr>
            </w:pPr>
            <w:r w:rsidRPr="00311F72">
              <w:rPr>
                <w:b/>
                <w:bCs/>
                <w:lang w:val="vi-VN"/>
              </w:rPr>
              <w:t>Chiều dài</w:t>
            </w:r>
          </w:p>
        </w:tc>
        <w:tc>
          <w:tcPr>
            <w:tcW w:w="1138" w:type="dxa"/>
            <w:vAlign w:val="center"/>
          </w:tcPr>
          <w:p w14:paraId="6D1731FD" w14:textId="77777777" w:rsidR="00A810C4" w:rsidRPr="00311F72" w:rsidRDefault="00A810C4" w:rsidP="00F91F09">
            <w:pPr>
              <w:pStyle w:val="noidungbang"/>
              <w:jc w:val="center"/>
              <w:rPr>
                <w:b/>
                <w:bCs/>
                <w:lang w:val="vi-VN"/>
              </w:rPr>
            </w:pPr>
            <w:r w:rsidRPr="00311F72">
              <w:rPr>
                <w:b/>
                <w:bCs/>
                <w:lang w:val="vi-VN"/>
              </w:rPr>
              <w:t>Ghi chú</w:t>
            </w:r>
          </w:p>
        </w:tc>
      </w:tr>
      <w:tr w:rsidR="00A810C4" w14:paraId="772A5803" w14:textId="77777777" w:rsidTr="00A810C4">
        <w:trPr>
          <w:jc w:val="center"/>
        </w:trPr>
        <w:tc>
          <w:tcPr>
            <w:tcW w:w="708" w:type="dxa"/>
          </w:tcPr>
          <w:p w14:paraId="209C2E78" w14:textId="0AF7E97C" w:rsidR="00A810C4" w:rsidRDefault="00A810C4" w:rsidP="003417E1">
            <w:pPr>
              <w:pStyle w:val="noidungbang"/>
              <w:jc w:val="left"/>
              <w:rPr>
                <w:lang w:val="vi-VN"/>
              </w:rPr>
            </w:pPr>
            <w:r>
              <w:rPr>
                <w:lang w:val="vi-VN"/>
              </w:rPr>
              <w:t>1</w:t>
            </w:r>
          </w:p>
        </w:tc>
        <w:tc>
          <w:tcPr>
            <w:tcW w:w="2831" w:type="dxa"/>
          </w:tcPr>
          <w:p w14:paraId="60D40386" w14:textId="3F4DA412" w:rsidR="00A810C4" w:rsidRPr="0017392C" w:rsidRDefault="00A810C4" w:rsidP="003417E1">
            <w:pPr>
              <w:pStyle w:val="noidungbang"/>
              <w:jc w:val="left"/>
              <w:rPr>
                <w:b/>
                <w:bCs/>
                <w:u w:val="single"/>
                <w:lang w:val="vi-VN"/>
              </w:rPr>
            </w:pPr>
            <w:r w:rsidRPr="0017392C">
              <w:rPr>
                <w:b/>
                <w:bCs/>
                <w:u w:val="single"/>
                <w:lang w:val="vi-VN"/>
              </w:rPr>
              <w:t>madichvu</w:t>
            </w:r>
          </w:p>
        </w:tc>
        <w:tc>
          <w:tcPr>
            <w:tcW w:w="1559" w:type="dxa"/>
          </w:tcPr>
          <w:p w14:paraId="40981C39" w14:textId="77777777" w:rsidR="00A810C4" w:rsidRDefault="00A810C4" w:rsidP="003417E1">
            <w:pPr>
              <w:pStyle w:val="noidungbang"/>
              <w:jc w:val="left"/>
              <w:rPr>
                <w:lang w:val="vi-VN"/>
              </w:rPr>
            </w:pPr>
            <w:r>
              <w:rPr>
                <w:lang w:val="vi-VN"/>
              </w:rPr>
              <w:t>Mã dịch vụ</w:t>
            </w:r>
          </w:p>
        </w:tc>
        <w:tc>
          <w:tcPr>
            <w:tcW w:w="1560" w:type="dxa"/>
          </w:tcPr>
          <w:p w14:paraId="267F89CE" w14:textId="77777777" w:rsidR="00A810C4" w:rsidRDefault="00A810C4" w:rsidP="003417E1">
            <w:pPr>
              <w:pStyle w:val="noidungbang"/>
              <w:jc w:val="left"/>
              <w:rPr>
                <w:lang w:val="vi-VN"/>
              </w:rPr>
            </w:pPr>
            <w:r>
              <w:rPr>
                <w:lang w:val="vi-VN"/>
              </w:rPr>
              <w:t>BB</w:t>
            </w:r>
          </w:p>
        </w:tc>
        <w:tc>
          <w:tcPr>
            <w:tcW w:w="1701" w:type="dxa"/>
          </w:tcPr>
          <w:p w14:paraId="05D6682D" w14:textId="77777777" w:rsidR="00A810C4" w:rsidRDefault="00A810C4" w:rsidP="003417E1">
            <w:pPr>
              <w:pStyle w:val="noidungbang"/>
              <w:jc w:val="left"/>
              <w:rPr>
                <w:lang w:val="vi-VN"/>
              </w:rPr>
            </w:pPr>
            <w:r>
              <w:rPr>
                <w:lang w:val="vi-VN"/>
              </w:rPr>
              <w:t>Chuỗi</w:t>
            </w:r>
          </w:p>
        </w:tc>
        <w:tc>
          <w:tcPr>
            <w:tcW w:w="1890" w:type="dxa"/>
          </w:tcPr>
          <w:p w14:paraId="0D672CA4" w14:textId="77777777" w:rsidR="00A810C4" w:rsidRDefault="00A810C4" w:rsidP="003417E1">
            <w:pPr>
              <w:pStyle w:val="noidungbang"/>
              <w:jc w:val="left"/>
              <w:rPr>
                <w:lang w:val="vi-VN"/>
              </w:rPr>
            </w:pPr>
            <w:r>
              <w:rPr>
                <w:lang w:val="vi-VN"/>
              </w:rPr>
              <w:t>Khóa chính</w:t>
            </w:r>
          </w:p>
        </w:tc>
        <w:tc>
          <w:tcPr>
            <w:tcW w:w="1370" w:type="dxa"/>
          </w:tcPr>
          <w:p w14:paraId="0495EDCA" w14:textId="0A9F2118" w:rsidR="00A810C4" w:rsidRDefault="00A810C4" w:rsidP="003417E1">
            <w:pPr>
              <w:pStyle w:val="noidungbang"/>
              <w:jc w:val="left"/>
              <w:rPr>
                <w:lang w:val="vi-VN"/>
              </w:rPr>
            </w:pPr>
            <w:r>
              <w:rPr>
                <w:lang w:val="vi-VN"/>
              </w:rPr>
              <w:t>10</w:t>
            </w:r>
          </w:p>
        </w:tc>
        <w:tc>
          <w:tcPr>
            <w:tcW w:w="1138" w:type="dxa"/>
          </w:tcPr>
          <w:p w14:paraId="06D0110A" w14:textId="77777777" w:rsidR="00A810C4" w:rsidRDefault="00A810C4" w:rsidP="003417E1">
            <w:pPr>
              <w:pStyle w:val="noidungbang"/>
              <w:jc w:val="left"/>
              <w:rPr>
                <w:lang w:val="vi-VN"/>
              </w:rPr>
            </w:pPr>
          </w:p>
        </w:tc>
      </w:tr>
      <w:tr w:rsidR="00A810C4" w14:paraId="1D7D642E" w14:textId="77777777" w:rsidTr="00A810C4">
        <w:trPr>
          <w:jc w:val="center"/>
        </w:trPr>
        <w:tc>
          <w:tcPr>
            <w:tcW w:w="708" w:type="dxa"/>
          </w:tcPr>
          <w:p w14:paraId="3D66597B" w14:textId="02D2CBA5" w:rsidR="00A810C4" w:rsidRDefault="00A810C4" w:rsidP="003417E1">
            <w:pPr>
              <w:pStyle w:val="noidungbang"/>
              <w:jc w:val="left"/>
              <w:rPr>
                <w:lang w:val="vi-VN"/>
              </w:rPr>
            </w:pPr>
            <w:r>
              <w:rPr>
                <w:lang w:val="vi-VN"/>
              </w:rPr>
              <w:t>2</w:t>
            </w:r>
          </w:p>
        </w:tc>
        <w:tc>
          <w:tcPr>
            <w:tcW w:w="2831" w:type="dxa"/>
          </w:tcPr>
          <w:p w14:paraId="2E7F71D0" w14:textId="22AF6299" w:rsidR="00A810C4" w:rsidRDefault="00A810C4" w:rsidP="003417E1">
            <w:pPr>
              <w:pStyle w:val="noidungbang"/>
              <w:jc w:val="left"/>
              <w:rPr>
                <w:lang w:val="vi-VN"/>
              </w:rPr>
            </w:pPr>
            <w:r>
              <w:rPr>
                <w:lang w:val="vi-VN"/>
              </w:rPr>
              <w:t>tendichvu</w:t>
            </w:r>
          </w:p>
        </w:tc>
        <w:tc>
          <w:tcPr>
            <w:tcW w:w="1559" w:type="dxa"/>
          </w:tcPr>
          <w:p w14:paraId="6A3E02D0" w14:textId="77777777" w:rsidR="00A810C4" w:rsidRDefault="00A810C4" w:rsidP="003417E1">
            <w:pPr>
              <w:pStyle w:val="noidungbang"/>
              <w:jc w:val="left"/>
              <w:rPr>
                <w:lang w:val="vi-VN"/>
              </w:rPr>
            </w:pPr>
            <w:r>
              <w:rPr>
                <w:lang w:val="vi-VN"/>
              </w:rPr>
              <w:t>Tên dịch vụ</w:t>
            </w:r>
          </w:p>
        </w:tc>
        <w:tc>
          <w:tcPr>
            <w:tcW w:w="1560" w:type="dxa"/>
          </w:tcPr>
          <w:p w14:paraId="67FEE5FD" w14:textId="77777777" w:rsidR="00A810C4" w:rsidRDefault="00A810C4" w:rsidP="003417E1">
            <w:pPr>
              <w:pStyle w:val="noidungbang"/>
              <w:jc w:val="left"/>
              <w:rPr>
                <w:lang w:val="vi-VN"/>
              </w:rPr>
            </w:pPr>
            <w:r>
              <w:rPr>
                <w:lang w:val="vi-VN"/>
              </w:rPr>
              <w:t>BB</w:t>
            </w:r>
          </w:p>
        </w:tc>
        <w:tc>
          <w:tcPr>
            <w:tcW w:w="1701" w:type="dxa"/>
          </w:tcPr>
          <w:p w14:paraId="38CA017D" w14:textId="77777777" w:rsidR="00A810C4" w:rsidRDefault="00A810C4" w:rsidP="003417E1">
            <w:pPr>
              <w:pStyle w:val="noidungbang"/>
              <w:jc w:val="left"/>
              <w:rPr>
                <w:lang w:val="vi-VN"/>
              </w:rPr>
            </w:pPr>
            <w:r>
              <w:rPr>
                <w:lang w:val="vi-VN"/>
              </w:rPr>
              <w:t>Chuỗi</w:t>
            </w:r>
          </w:p>
        </w:tc>
        <w:tc>
          <w:tcPr>
            <w:tcW w:w="1890" w:type="dxa"/>
          </w:tcPr>
          <w:p w14:paraId="38A7E570" w14:textId="77777777" w:rsidR="00A810C4" w:rsidRDefault="00A810C4" w:rsidP="003417E1">
            <w:pPr>
              <w:pStyle w:val="noidungbang"/>
              <w:jc w:val="left"/>
              <w:rPr>
                <w:lang w:val="vi-VN"/>
              </w:rPr>
            </w:pPr>
          </w:p>
        </w:tc>
        <w:tc>
          <w:tcPr>
            <w:tcW w:w="1370" w:type="dxa"/>
          </w:tcPr>
          <w:p w14:paraId="1C19C90A" w14:textId="77777777" w:rsidR="00A810C4" w:rsidRDefault="00A810C4" w:rsidP="003417E1">
            <w:pPr>
              <w:pStyle w:val="noidungbang"/>
              <w:jc w:val="left"/>
              <w:rPr>
                <w:lang w:val="vi-VN"/>
              </w:rPr>
            </w:pPr>
            <w:r>
              <w:rPr>
                <w:lang w:val="vi-VN"/>
              </w:rPr>
              <w:t>50</w:t>
            </w:r>
          </w:p>
        </w:tc>
        <w:tc>
          <w:tcPr>
            <w:tcW w:w="1138" w:type="dxa"/>
          </w:tcPr>
          <w:p w14:paraId="244245D3" w14:textId="77777777" w:rsidR="00A810C4" w:rsidRDefault="00A810C4" w:rsidP="003417E1">
            <w:pPr>
              <w:pStyle w:val="noidungbang"/>
              <w:jc w:val="left"/>
              <w:rPr>
                <w:lang w:val="vi-VN"/>
              </w:rPr>
            </w:pPr>
          </w:p>
        </w:tc>
      </w:tr>
    </w:tbl>
    <w:p w14:paraId="02088646" w14:textId="77777777" w:rsidR="009678F9" w:rsidRDefault="009678F9" w:rsidP="009678F9">
      <w:pPr>
        <w:pStyle w:val="Noidung"/>
      </w:pPr>
    </w:p>
    <w:p w14:paraId="432A0722" w14:textId="77777777" w:rsidR="009678F9" w:rsidRDefault="009678F9" w:rsidP="009678F9">
      <w:pPr>
        <w:pStyle w:val="Noidung"/>
      </w:pPr>
    </w:p>
    <w:p w14:paraId="185EBF14" w14:textId="77777777" w:rsidR="009678F9" w:rsidRDefault="009678F9" w:rsidP="009678F9">
      <w:pPr>
        <w:pStyle w:val="Noidung"/>
      </w:pPr>
    </w:p>
    <w:p w14:paraId="59F7F3F9" w14:textId="77777777" w:rsidR="009678F9" w:rsidRDefault="009678F9" w:rsidP="009678F9">
      <w:pPr>
        <w:pStyle w:val="Noidung"/>
      </w:pPr>
    </w:p>
    <w:p w14:paraId="6CD90B55" w14:textId="77777777" w:rsidR="009678F9" w:rsidRDefault="009678F9" w:rsidP="009678F9">
      <w:pPr>
        <w:pStyle w:val="Noidung"/>
      </w:pPr>
    </w:p>
    <w:p w14:paraId="6E78F8D9" w14:textId="18576C0E" w:rsidR="00311F72" w:rsidRDefault="00311F72" w:rsidP="009678F9">
      <w:pPr>
        <w:pStyle w:val="Noidung"/>
      </w:pPr>
      <w:r>
        <w:lastRenderedPageBreak/>
        <w:t xml:space="preserve">Mô tả </w:t>
      </w:r>
      <w:r w:rsidR="00343FA3">
        <w:t>bảng</w:t>
      </w:r>
      <w:r>
        <w:t xml:space="preserve"> LICHKHAM</w:t>
      </w:r>
    </w:p>
    <w:p w14:paraId="31EF8941" w14:textId="3E825401" w:rsidR="00311F72" w:rsidRPr="00E6616D" w:rsidRDefault="00311F72" w:rsidP="00311F72">
      <w:pPr>
        <w:pStyle w:val="Caption"/>
        <w:keepNext/>
        <w:rPr>
          <w:lang w:val="vi-VN"/>
        </w:rPr>
      </w:pPr>
      <w:bookmarkStart w:id="102" w:name="_Toc186269188"/>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E171EE">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E171EE">
        <w:rPr>
          <w:noProof/>
          <w:lang w:val="vi-VN"/>
        </w:rPr>
        <w:t>9</w:t>
      </w:r>
      <w:r w:rsidR="006167D2">
        <w:rPr>
          <w:lang w:val="vi-VN"/>
        </w:rPr>
        <w:fldChar w:fldCharType="end"/>
      </w:r>
      <w:r>
        <w:rPr>
          <w:lang w:val="vi-VN"/>
        </w:rPr>
        <w:t xml:space="preserve"> Mô tả </w:t>
      </w:r>
      <w:r w:rsidR="006167D2">
        <w:rPr>
          <w:lang w:val="vi-VN"/>
        </w:rPr>
        <w:t>bảng</w:t>
      </w:r>
      <w:r>
        <w:rPr>
          <w:lang w:val="vi-VN"/>
        </w:rPr>
        <w:t xml:space="preserve"> LICHKHAM</w:t>
      </w:r>
      <w:bookmarkEnd w:id="102"/>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276"/>
      </w:tblGrid>
      <w:tr w:rsidR="007B20D0" w14:paraId="4AE91B24" w14:textId="77777777" w:rsidTr="00F91F09">
        <w:trPr>
          <w:jc w:val="center"/>
        </w:trPr>
        <w:tc>
          <w:tcPr>
            <w:tcW w:w="708" w:type="dxa"/>
            <w:vAlign w:val="center"/>
          </w:tcPr>
          <w:p w14:paraId="7853AB61" w14:textId="1FD7D3F7" w:rsidR="00A810C4" w:rsidRPr="00343FA3" w:rsidRDefault="00A810C4" w:rsidP="00F91F09">
            <w:pPr>
              <w:pStyle w:val="noidungbang"/>
              <w:jc w:val="center"/>
              <w:rPr>
                <w:b/>
                <w:bCs/>
                <w:lang w:val="vi-VN"/>
              </w:rPr>
            </w:pPr>
            <w:r>
              <w:rPr>
                <w:b/>
                <w:bCs/>
                <w:lang w:val="vi-VN"/>
              </w:rPr>
              <w:t>STT</w:t>
            </w:r>
          </w:p>
        </w:tc>
        <w:tc>
          <w:tcPr>
            <w:tcW w:w="2689" w:type="dxa"/>
            <w:vAlign w:val="center"/>
          </w:tcPr>
          <w:p w14:paraId="4D715628" w14:textId="6CEEEE69" w:rsidR="00A810C4" w:rsidRPr="00343FA3" w:rsidRDefault="00A810C4" w:rsidP="00F91F09">
            <w:pPr>
              <w:pStyle w:val="noidungbang"/>
              <w:jc w:val="center"/>
              <w:rPr>
                <w:b/>
                <w:bCs/>
                <w:lang w:val="vi-VN"/>
              </w:rPr>
            </w:pPr>
            <w:r w:rsidRPr="00343FA3">
              <w:rPr>
                <w:b/>
                <w:bCs/>
                <w:lang w:val="vi-VN"/>
              </w:rPr>
              <w:t>Tên tắt các thuộc tính</w:t>
            </w:r>
          </w:p>
        </w:tc>
        <w:tc>
          <w:tcPr>
            <w:tcW w:w="1985" w:type="dxa"/>
            <w:vAlign w:val="center"/>
          </w:tcPr>
          <w:p w14:paraId="10032AAE" w14:textId="77777777" w:rsidR="00A810C4" w:rsidRPr="00343FA3" w:rsidRDefault="00A810C4" w:rsidP="00F91F09">
            <w:pPr>
              <w:pStyle w:val="noidungbang"/>
              <w:jc w:val="center"/>
              <w:rPr>
                <w:b/>
                <w:bCs/>
                <w:lang w:val="vi-VN"/>
              </w:rPr>
            </w:pPr>
            <w:r w:rsidRPr="00343FA3">
              <w:rPr>
                <w:b/>
                <w:bCs/>
                <w:lang w:val="vi-VN"/>
              </w:rPr>
              <w:t>Diễn giải</w:t>
            </w:r>
          </w:p>
        </w:tc>
        <w:tc>
          <w:tcPr>
            <w:tcW w:w="1559" w:type="dxa"/>
            <w:vAlign w:val="center"/>
          </w:tcPr>
          <w:p w14:paraId="64890922" w14:textId="77777777" w:rsidR="00A810C4" w:rsidRPr="00343FA3" w:rsidRDefault="00A810C4" w:rsidP="00F91F09">
            <w:pPr>
              <w:pStyle w:val="noidungbang"/>
              <w:jc w:val="center"/>
              <w:rPr>
                <w:b/>
                <w:bCs/>
                <w:lang w:val="vi-VN"/>
              </w:rPr>
            </w:pPr>
            <w:r w:rsidRPr="00343FA3">
              <w:rPr>
                <w:b/>
                <w:bCs/>
                <w:lang w:val="vi-VN"/>
              </w:rPr>
              <w:t>Loại giá trị</w:t>
            </w:r>
          </w:p>
        </w:tc>
        <w:tc>
          <w:tcPr>
            <w:tcW w:w="1701" w:type="dxa"/>
            <w:vAlign w:val="center"/>
          </w:tcPr>
          <w:p w14:paraId="783058D5" w14:textId="77777777" w:rsidR="00A810C4" w:rsidRPr="00343FA3" w:rsidRDefault="00A810C4" w:rsidP="00F91F09">
            <w:pPr>
              <w:pStyle w:val="noidungbang"/>
              <w:jc w:val="center"/>
              <w:rPr>
                <w:b/>
                <w:bCs/>
                <w:lang w:val="vi-VN"/>
              </w:rPr>
            </w:pPr>
            <w:r w:rsidRPr="00343FA3">
              <w:rPr>
                <w:b/>
                <w:bCs/>
                <w:lang w:val="vi-VN"/>
              </w:rPr>
              <w:t>Kiểu dữ liệu</w:t>
            </w:r>
          </w:p>
        </w:tc>
        <w:tc>
          <w:tcPr>
            <w:tcW w:w="1559" w:type="dxa"/>
            <w:vAlign w:val="center"/>
          </w:tcPr>
          <w:p w14:paraId="71CCCA67" w14:textId="77777777" w:rsidR="00A810C4" w:rsidRPr="00343FA3" w:rsidRDefault="00A810C4" w:rsidP="00F91F09">
            <w:pPr>
              <w:pStyle w:val="noidungbang"/>
              <w:jc w:val="center"/>
              <w:rPr>
                <w:b/>
                <w:bCs/>
                <w:lang w:val="vi-VN"/>
              </w:rPr>
            </w:pPr>
            <w:r w:rsidRPr="00343FA3">
              <w:rPr>
                <w:b/>
                <w:bCs/>
                <w:lang w:val="vi-VN"/>
              </w:rPr>
              <w:t>Miền giá trị</w:t>
            </w:r>
          </w:p>
        </w:tc>
        <w:tc>
          <w:tcPr>
            <w:tcW w:w="1418" w:type="dxa"/>
            <w:vAlign w:val="center"/>
          </w:tcPr>
          <w:p w14:paraId="587DC854" w14:textId="77777777" w:rsidR="00A810C4" w:rsidRPr="00343FA3" w:rsidRDefault="00A810C4" w:rsidP="00F91F09">
            <w:pPr>
              <w:pStyle w:val="noidungbang"/>
              <w:jc w:val="center"/>
              <w:rPr>
                <w:b/>
                <w:bCs/>
                <w:lang w:val="vi-VN"/>
              </w:rPr>
            </w:pPr>
            <w:r w:rsidRPr="00343FA3">
              <w:rPr>
                <w:b/>
                <w:bCs/>
                <w:lang w:val="vi-VN"/>
              </w:rPr>
              <w:t>Chiều dài</w:t>
            </w:r>
          </w:p>
        </w:tc>
        <w:tc>
          <w:tcPr>
            <w:tcW w:w="1276" w:type="dxa"/>
            <w:vAlign w:val="center"/>
          </w:tcPr>
          <w:p w14:paraId="6C7B228B" w14:textId="77777777" w:rsidR="00A810C4" w:rsidRPr="00343FA3" w:rsidRDefault="00A810C4" w:rsidP="00F91F09">
            <w:pPr>
              <w:pStyle w:val="noidungbang"/>
              <w:jc w:val="center"/>
              <w:rPr>
                <w:b/>
                <w:bCs/>
                <w:lang w:val="vi-VN"/>
              </w:rPr>
            </w:pPr>
            <w:r w:rsidRPr="00343FA3">
              <w:rPr>
                <w:b/>
                <w:bCs/>
                <w:lang w:val="vi-VN"/>
              </w:rPr>
              <w:t>Ghi chú</w:t>
            </w:r>
          </w:p>
        </w:tc>
      </w:tr>
      <w:tr w:rsidR="007B20D0" w14:paraId="30741DD9" w14:textId="77777777" w:rsidTr="009747D0">
        <w:trPr>
          <w:jc w:val="center"/>
        </w:trPr>
        <w:tc>
          <w:tcPr>
            <w:tcW w:w="708" w:type="dxa"/>
          </w:tcPr>
          <w:p w14:paraId="5F228043" w14:textId="0ACC335A" w:rsidR="00A810C4" w:rsidRPr="0017392C" w:rsidRDefault="00A810C4" w:rsidP="003417E1">
            <w:pPr>
              <w:pStyle w:val="noidungbang"/>
              <w:jc w:val="left"/>
              <w:rPr>
                <w:b/>
                <w:bCs/>
                <w:u w:val="single"/>
                <w:lang w:val="vi-VN"/>
              </w:rPr>
            </w:pPr>
            <w:r w:rsidRPr="0017392C">
              <w:rPr>
                <w:b/>
                <w:bCs/>
                <w:u w:val="single"/>
                <w:lang w:val="vi-VN"/>
              </w:rPr>
              <w:t>1</w:t>
            </w:r>
          </w:p>
        </w:tc>
        <w:tc>
          <w:tcPr>
            <w:tcW w:w="2689" w:type="dxa"/>
          </w:tcPr>
          <w:p w14:paraId="6BC31C9A" w14:textId="3CE2AD63" w:rsidR="00A810C4" w:rsidRPr="0017392C" w:rsidRDefault="00A810C4" w:rsidP="003417E1">
            <w:pPr>
              <w:pStyle w:val="noidungbang"/>
              <w:jc w:val="left"/>
              <w:rPr>
                <w:b/>
                <w:bCs/>
                <w:u w:val="single"/>
                <w:lang w:val="vi-VN"/>
              </w:rPr>
            </w:pPr>
            <w:r w:rsidRPr="0017392C">
              <w:rPr>
                <w:b/>
                <w:bCs/>
                <w:u w:val="single"/>
                <w:lang w:val="vi-VN"/>
              </w:rPr>
              <w:t>malich</w:t>
            </w:r>
          </w:p>
        </w:tc>
        <w:tc>
          <w:tcPr>
            <w:tcW w:w="1985" w:type="dxa"/>
          </w:tcPr>
          <w:p w14:paraId="372D28B2" w14:textId="77777777" w:rsidR="00A810C4" w:rsidRDefault="00A810C4" w:rsidP="003417E1">
            <w:pPr>
              <w:pStyle w:val="noidungbang"/>
              <w:jc w:val="left"/>
              <w:rPr>
                <w:lang w:val="vi-VN"/>
              </w:rPr>
            </w:pPr>
            <w:r>
              <w:rPr>
                <w:lang w:val="vi-VN"/>
              </w:rPr>
              <w:t>Mã lịch khám</w:t>
            </w:r>
          </w:p>
        </w:tc>
        <w:tc>
          <w:tcPr>
            <w:tcW w:w="1559" w:type="dxa"/>
          </w:tcPr>
          <w:p w14:paraId="5A7F0C1B" w14:textId="77777777" w:rsidR="00A810C4" w:rsidRDefault="00A810C4" w:rsidP="003417E1">
            <w:pPr>
              <w:pStyle w:val="noidungbang"/>
              <w:jc w:val="left"/>
              <w:rPr>
                <w:lang w:val="vi-VN"/>
              </w:rPr>
            </w:pPr>
            <w:r>
              <w:rPr>
                <w:lang w:val="vi-VN"/>
              </w:rPr>
              <w:t>BB</w:t>
            </w:r>
          </w:p>
        </w:tc>
        <w:tc>
          <w:tcPr>
            <w:tcW w:w="1701" w:type="dxa"/>
          </w:tcPr>
          <w:p w14:paraId="570040AC" w14:textId="77777777" w:rsidR="00A810C4" w:rsidRDefault="00A810C4" w:rsidP="003417E1">
            <w:pPr>
              <w:pStyle w:val="noidungbang"/>
              <w:jc w:val="left"/>
              <w:rPr>
                <w:lang w:val="vi-VN"/>
              </w:rPr>
            </w:pPr>
            <w:r>
              <w:rPr>
                <w:lang w:val="vi-VN"/>
              </w:rPr>
              <w:t>Chuỗi</w:t>
            </w:r>
          </w:p>
        </w:tc>
        <w:tc>
          <w:tcPr>
            <w:tcW w:w="1559" w:type="dxa"/>
          </w:tcPr>
          <w:p w14:paraId="3FBDF0A8" w14:textId="77777777" w:rsidR="00A810C4" w:rsidRDefault="00A810C4" w:rsidP="003417E1">
            <w:pPr>
              <w:pStyle w:val="noidungbang"/>
              <w:jc w:val="left"/>
              <w:rPr>
                <w:lang w:val="vi-VN"/>
              </w:rPr>
            </w:pPr>
            <w:r>
              <w:rPr>
                <w:lang w:val="vi-VN"/>
              </w:rPr>
              <w:t>Khóa chính</w:t>
            </w:r>
          </w:p>
        </w:tc>
        <w:tc>
          <w:tcPr>
            <w:tcW w:w="1418" w:type="dxa"/>
          </w:tcPr>
          <w:p w14:paraId="756A2134" w14:textId="15C540F5" w:rsidR="00A810C4" w:rsidRDefault="00A810C4" w:rsidP="003417E1">
            <w:pPr>
              <w:pStyle w:val="noidungbang"/>
              <w:jc w:val="left"/>
              <w:rPr>
                <w:lang w:val="vi-VN"/>
              </w:rPr>
            </w:pPr>
            <w:r>
              <w:rPr>
                <w:lang w:val="vi-VN"/>
              </w:rPr>
              <w:t>10</w:t>
            </w:r>
          </w:p>
        </w:tc>
        <w:tc>
          <w:tcPr>
            <w:tcW w:w="1276" w:type="dxa"/>
          </w:tcPr>
          <w:p w14:paraId="0388C181" w14:textId="77777777" w:rsidR="00A810C4" w:rsidRDefault="00A810C4" w:rsidP="003417E1">
            <w:pPr>
              <w:pStyle w:val="noidungbang"/>
              <w:jc w:val="left"/>
              <w:rPr>
                <w:lang w:val="vi-VN"/>
              </w:rPr>
            </w:pPr>
          </w:p>
        </w:tc>
      </w:tr>
      <w:tr w:rsidR="007B20D0" w14:paraId="2EF32757" w14:textId="77777777" w:rsidTr="009747D0">
        <w:trPr>
          <w:jc w:val="center"/>
        </w:trPr>
        <w:tc>
          <w:tcPr>
            <w:tcW w:w="708" w:type="dxa"/>
          </w:tcPr>
          <w:p w14:paraId="0348E516" w14:textId="77096296" w:rsidR="00A810C4" w:rsidRDefault="00A810C4" w:rsidP="003417E1">
            <w:pPr>
              <w:pStyle w:val="noidungbang"/>
              <w:jc w:val="left"/>
              <w:rPr>
                <w:lang w:val="vi-VN"/>
              </w:rPr>
            </w:pPr>
            <w:r>
              <w:rPr>
                <w:lang w:val="vi-VN"/>
              </w:rPr>
              <w:t>2</w:t>
            </w:r>
          </w:p>
        </w:tc>
        <w:tc>
          <w:tcPr>
            <w:tcW w:w="2689" w:type="dxa"/>
          </w:tcPr>
          <w:p w14:paraId="71A9D935" w14:textId="499F6740" w:rsidR="00A810C4" w:rsidRDefault="00A810C4" w:rsidP="003417E1">
            <w:pPr>
              <w:pStyle w:val="noidungbang"/>
              <w:jc w:val="left"/>
              <w:rPr>
                <w:lang w:val="vi-VN"/>
              </w:rPr>
            </w:pPr>
            <w:r>
              <w:rPr>
                <w:lang w:val="vi-VN"/>
              </w:rPr>
              <w:t>ngay</w:t>
            </w:r>
          </w:p>
        </w:tc>
        <w:tc>
          <w:tcPr>
            <w:tcW w:w="1985" w:type="dxa"/>
          </w:tcPr>
          <w:p w14:paraId="1BFEBC1E" w14:textId="77777777" w:rsidR="00A810C4" w:rsidRDefault="00A810C4" w:rsidP="003417E1">
            <w:pPr>
              <w:pStyle w:val="noidungbang"/>
              <w:jc w:val="left"/>
              <w:rPr>
                <w:lang w:val="vi-VN"/>
              </w:rPr>
            </w:pPr>
            <w:r>
              <w:rPr>
                <w:lang w:val="vi-VN"/>
              </w:rPr>
              <w:t>Ngày khám</w:t>
            </w:r>
          </w:p>
        </w:tc>
        <w:tc>
          <w:tcPr>
            <w:tcW w:w="1559" w:type="dxa"/>
          </w:tcPr>
          <w:p w14:paraId="16839A1A" w14:textId="77777777" w:rsidR="00A810C4" w:rsidRDefault="00A810C4" w:rsidP="003417E1">
            <w:pPr>
              <w:pStyle w:val="noidungbang"/>
              <w:jc w:val="left"/>
              <w:rPr>
                <w:lang w:val="vi-VN"/>
              </w:rPr>
            </w:pPr>
            <w:r>
              <w:rPr>
                <w:lang w:val="vi-VN"/>
              </w:rPr>
              <w:t>BB</w:t>
            </w:r>
          </w:p>
        </w:tc>
        <w:tc>
          <w:tcPr>
            <w:tcW w:w="1701" w:type="dxa"/>
          </w:tcPr>
          <w:p w14:paraId="51BB8AB2" w14:textId="77777777" w:rsidR="00A810C4" w:rsidRDefault="00A810C4" w:rsidP="003417E1">
            <w:pPr>
              <w:pStyle w:val="noidungbang"/>
              <w:jc w:val="left"/>
              <w:rPr>
                <w:lang w:val="vi-VN"/>
              </w:rPr>
            </w:pPr>
            <w:r>
              <w:rPr>
                <w:lang w:val="vi-VN"/>
              </w:rPr>
              <w:t>Chuỗi</w:t>
            </w:r>
          </w:p>
        </w:tc>
        <w:tc>
          <w:tcPr>
            <w:tcW w:w="1559" w:type="dxa"/>
          </w:tcPr>
          <w:p w14:paraId="22C4B1CC" w14:textId="77777777" w:rsidR="00A810C4" w:rsidRDefault="00A810C4" w:rsidP="003417E1">
            <w:pPr>
              <w:pStyle w:val="noidungbang"/>
              <w:jc w:val="left"/>
              <w:rPr>
                <w:lang w:val="vi-VN"/>
              </w:rPr>
            </w:pPr>
          </w:p>
        </w:tc>
        <w:tc>
          <w:tcPr>
            <w:tcW w:w="1418" w:type="dxa"/>
          </w:tcPr>
          <w:p w14:paraId="6EE59E7F" w14:textId="77777777" w:rsidR="00A810C4" w:rsidRDefault="00A810C4" w:rsidP="003417E1">
            <w:pPr>
              <w:pStyle w:val="noidungbang"/>
              <w:jc w:val="left"/>
              <w:rPr>
                <w:lang w:val="vi-VN"/>
              </w:rPr>
            </w:pPr>
            <w:r>
              <w:rPr>
                <w:lang w:val="vi-VN"/>
              </w:rPr>
              <w:t>50</w:t>
            </w:r>
          </w:p>
        </w:tc>
        <w:tc>
          <w:tcPr>
            <w:tcW w:w="1276" w:type="dxa"/>
          </w:tcPr>
          <w:p w14:paraId="79FE6199" w14:textId="77777777" w:rsidR="00A810C4" w:rsidRDefault="00A810C4" w:rsidP="003417E1">
            <w:pPr>
              <w:pStyle w:val="noidungbang"/>
              <w:jc w:val="left"/>
              <w:rPr>
                <w:lang w:val="vi-VN"/>
              </w:rPr>
            </w:pPr>
          </w:p>
        </w:tc>
      </w:tr>
      <w:tr w:rsidR="007B20D0" w14:paraId="4251A70F" w14:textId="77777777" w:rsidTr="009747D0">
        <w:trPr>
          <w:jc w:val="center"/>
        </w:trPr>
        <w:tc>
          <w:tcPr>
            <w:tcW w:w="708" w:type="dxa"/>
          </w:tcPr>
          <w:p w14:paraId="0DB0F8D1" w14:textId="43206A50" w:rsidR="00A810C4" w:rsidRDefault="00A810C4" w:rsidP="003417E1">
            <w:pPr>
              <w:pStyle w:val="noidungbang"/>
              <w:jc w:val="left"/>
              <w:rPr>
                <w:lang w:val="vi-VN"/>
              </w:rPr>
            </w:pPr>
            <w:r>
              <w:rPr>
                <w:lang w:val="vi-VN"/>
              </w:rPr>
              <w:t>3</w:t>
            </w:r>
          </w:p>
        </w:tc>
        <w:tc>
          <w:tcPr>
            <w:tcW w:w="2689" w:type="dxa"/>
          </w:tcPr>
          <w:p w14:paraId="4138F8B7" w14:textId="1E892083" w:rsidR="00A810C4" w:rsidRDefault="00A810C4" w:rsidP="003417E1">
            <w:pPr>
              <w:pStyle w:val="noidungbang"/>
              <w:jc w:val="left"/>
              <w:rPr>
                <w:lang w:val="vi-VN"/>
              </w:rPr>
            </w:pPr>
            <w:r>
              <w:rPr>
                <w:lang w:val="vi-VN"/>
              </w:rPr>
              <w:t>giobatdau</w:t>
            </w:r>
          </w:p>
        </w:tc>
        <w:tc>
          <w:tcPr>
            <w:tcW w:w="1985" w:type="dxa"/>
          </w:tcPr>
          <w:p w14:paraId="41AA6297" w14:textId="77777777" w:rsidR="00A810C4" w:rsidRDefault="00A810C4" w:rsidP="003417E1">
            <w:pPr>
              <w:pStyle w:val="noidungbang"/>
              <w:jc w:val="left"/>
              <w:rPr>
                <w:lang w:val="vi-VN"/>
              </w:rPr>
            </w:pPr>
            <w:r>
              <w:rPr>
                <w:lang w:val="vi-VN"/>
              </w:rPr>
              <w:t>Giờ bắt đầu lịch</w:t>
            </w:r>
          </w:p>
        </w:tc>
        <w:tc>
          <w:tcPr>
            <w:tcW w:w="1559" w:type="dxa"/>
          </w:tcPr>
          <w:p w14:paraId="40951A17" w14:textId="77777777" w:rsidR="00A810C4" w:rsidRDefault="00A810C4" w:rsidP="003417E1">
            <w:pPr>
              <w:pStyle w:val="noidungbang"/>
              <w:jc w:val="left"/>
              <w:rPr>
                <w:lang w:val="vi-VN"/>
              </w:rPr>
            </w:pPr>
            <w:r>
              <w:rPr>
                <w:lang w:val="vi-VN"/>
              </w:rPr>
              <w:t>BB</w:t>
            </w:r>
          </w:p>
        </w:tc>
        <w:tc>
          <w:tcPr>
            <w:tcW w:w="1701" w:type="dxa"/>
          </w:tcPr>
          <w:p w14:paraId="3316B907" w14:textId="77777777" w:rsidR="00A810C4" w:rsidRDefault="00A810C4" w:rsidP="003417E1">
            <w:pPr>
              <w:pStyle w:val="noidungbang"/>
              <w:jc w:val="left"/>
              <w:rPr>
                <w:lang w:val="vi-VN"/>
              </w:rPr>
            </w:pPr>
            <w:r>
              <w:rPr>
                <w:lang w:val="vi-VN"/>
              </w:rPr>
              <w:t>Giờ</w:t>
            </w:r>
          </w:p>
        </w:tc>
        <w:tc>
          <w:tcPr>
            <w:tcW w:w="1559" w:type="dxa"/>
          </w:tcPr>
          <w:p w14:paraId="09C4FEC3" w14:textId="77777777" w:rsidR="00A810C4" w:rsidRDefault="00A810C4" w:rsidP="003417E1">
            <w:pPr>
              <w:pStyle w:val="noidungbang"/>
              <w:jc w:val="left"/>
              <w:rPr>
                <w:lang w:val="vi-VN"/>
              </w:rPr>
            </w:pPr>
          </w:p>
        </w:tc>
        <w:tc>
          <w:tcPr>
            <w:tcW w:w="1418" w:type="dxa"/>
          </w:tcPr>
          <w:p w14:paraId="656E41AD" w14:textId="77777777" w:rsidR="00A810C4" w:rsidRDefault="00A810C4" w:rsidP="003417E1">
            <w:pPr>
              <w:pStyle w:val="noidungbang"/>
              <w:jc w:val="left"/>
              <w:rPr>
                <w:lang w:val="vi-VN"/>
              </w:rPr>
            </w:pPr>
          </w:p>
        </w:tc>
        <w:tc>
          <w:tcPr>
            <w:tcW w:w="1276" w:type="dxa"/>
          </w:tcPr>
          <w:p w14:paraId="51DA6496" w14:textId="77777777" w:rsidR="00A810C4" w:rsidRDefault="00A810C4" w:rsidP="003417E1">
            <w:pPr>
              <w:pStyle w:val="noidungbang"/>
              <w:jc w:val="left"/>
              <w:rPr>
                <w:lang w:val="vi-VN"/>
              </w:rPr>
            </w:pPr>
          </w:p>
        </w:tc>
      </w:tr>
      <w:tr w:rsidR="007B20D0" w14:paraId="4267B7BA" w14:textId="77777777" w:rsidTr="009747D0">
        <w:trPr>
          <w:jc w:val="center"/>
        </w:trPr>
        <w:tc>
          <w:tcPr>
            <w:tcW w:w="708" w:type="dxa"/>
          </w:tcPr>
          <w:p w14:paraId="7494AB0C" w14:textId="47527344" w:rsidR="00A810C4" w:rsidRDefault="00A810C4" w:rsidP="003417E1">
            <w:pPr>
              <w:pStyle w:val="noidungbang"/>
              <w:jc w:val="left"/>
              <w:rPr>
                <w:lang w:val="vi-VN"/>
              </w:rPr>
            </w:pPr>
            <w:r>
              <w:rPr>
                <w:lang w:val="vi-VN"/>
              </w:rPr>
              <w:t>4</w:t>
            </w:r>
          </w:p>
        </w:tc>
        <w:tc>
          <w:tcPr>
            <w:tcW w:w="2689" w:type="dxa"/>
          </w:tcPr>
          <w:p w14:paraId="5182B8C0" w14:textId="59462F62" w:rsidR="00A810C4" w:rsidRDefault="00A810C4" w:rsidP="003417E1">
            <w:pPr>
              <w:pStyle w:val="noidungbang"/>
              <w:jc w:val="left"/>
              <w:rPr>
                <w:lang w:val="vi-VN"/>
              </w:rPr>
            </w:pPr>
            <w:r>
              <w:rPr>
                <w:lang w:val="vi-VN"/>
              </w:rPr>
              <w:t>gioketthuc</w:t>
            </w:r>
          </w:p>
        </w:tc>
        <w:tc>
          <w:tcPr>
            <w:tcW w:w="1985" w:type="dxa"/>
          </w:tcPr>
          <w:p w14:paraId="1EF67079" w14:textId="77777777" w:rsidR="00A810C4" w:rsidRDefault="00A810C4" w:rsidP="003417E1">
            <w:pPr>
              <w:pStyle w:val="noidungbang"/>
              <w:jc w:val="left"/>
              <w:rPr>
                <w:lang w:val="vi-VN"/>
              </w:rPr>
            </w:pPr>
            <w:r>
              <w:rPr>
                <w:lang w:val="vi-VN"/>
              </w:rPr>
              <w:t>Giờ kết thúc lịch</w:t>
            </w:r>
          </w:p>
        </w:tc>
        <w:tc>
          <w:tcPr>
            <w:tcW w:w="1559" w:type="dxa"/>
          </w:tcPr>
          <w:p w14:paraId="6F4599D0" w14:textId="77777777" w:rsidR="00A810C4" w:rsidRDefault="00A810C4" w:rsidP="003417E1">
            <w:pPr>
              <w:pStyle w:val="noidungbang"/>
              <w:jc w:val="left"/>
              <w:rPr>
                <w:lang w:val="vi-VN"/>
              </w:rPr>
            </w:pPr>
            <w:r>
              <w:rPr>
                <w:lang w:val="vi-VN"/>
              </w:rPr>
              <w:t>BB</w:t>
            </w:r>
          </w:p>
        </w:tc>
        <w:tc>
          <w:tcPr>
            <w:tcW w:w="1701" w:type="dxa"/>
          </w:tcPr>
          <w:p w14:paraId="5C2AA1D1" w14:textId="77777777" w:rsidR="00A810C4" w:rsidRDefault="00A810C4" w:rsidP="003417E1">
            <w:pPr>
              <w:pStyle w:val="noidungbang"/>
              <w:jc w:val="left"/>
              <w:rPr>
                <w:lang w:val="vi-VN"/>
              </w:rPr>
            </w:pPr>
            <w:r>
              <w:rPr>
                <w:lang w:val="vi-VN"/>
              </w:rPr>
              <w:t>Giờ</w:t>
            </w:r>
          </w:p>
        </w:tc>
        <w:tc>
          <w:tcPr>
            <w:tcW w:w="1559" w:type="dxa"/>
          </w:tcPr>
          <w:p w14:paraId="6A8EC66F" w14:textId="77777777" w:rsidR="00A810C4" w:rsidRDefault="00A810C4" w:rsidP="003417E1">
            <w:pPr>
              <w:pStyle w:val="noidungbang"/>
              <w:jc w:val="left"/>
              <w:rPr>
                <w:lang w:val="vi-VN"/>
              </w:rPr>
            </w:pPr>
          </w:p>
        </w:tc>
        <w:tc>
          <w:tcPr>
            <w:tcW w:w="1418" w:type="dxa"/>
          </w:tcPr>
          <w:p w14:paraId="025F85AA" w14:textId="77777777" w:rsidR="00A810C4" w:rsidRDefault="00A810C4" w:rsidP="003417E1">
            <w:pPr>
              <w:pStyle w:val="noidungbang"/>
              <w:jc w:val="left"/>
              <w:rPr>
                <w:lang w:val="vi-VN"/>
              </w:rPr>
            </w:pPr>
          </w:p>
        </w:tc>
        <w:tc>
          <w:tcPr>
            <w:tcW w:w="1276" w:type="dxa"/>
          </w:tcPr>
          <w:p w14:paraId="25978F78" w14:textId="77777777" w:rsidR="00A810C4" w:rsidRDefault="00A810C4" w:rsidP="003417E1">
            <w:pPr>
              <w:pStyle w:val="noidungbang"/>
              <w:jc w:val="left"/>
              <w:rPr>
                <w:lang w:val="vi-VN"/>
              </w:rPr>
            </w:pPr>
          </w:p>
        </w:tc>
      </w:tr>
      <w:tr w:rsidR="007B20D0" w14:paraId="30EFDFFB" w14:textId="77777777" w:rsidTr="009747D0">
        <w:trPr>
          <w:jc w:val="center"/>
        </w:trPr>
        <w:tc>
          <w:tcPr>
            <w:tcW w:w="708" w:type="dxa"/>
          </w:tcPr>
          <w:p w14:paraId="02F4775B" w14:textId="1066B321" w:rsidR="00A810C4" w:rsidRDefault="00A810C4" w:rsidP="003417E1">
            <w:pPr>
              <w:pStyle w:val="noidungbang"/>
              <w:jc w:val="left"/>
              <w:rPr>
                <w:lang w:val="vi-VN"/>
              </w:rPr>
            </w:pPr>
            <w:r>
              <w:rPr>
                <w:lang w:val="vi-VN"/>
              </w:rPr>
              <w:t>5</w:t>
            </w:r>
          </w:p>
        </w:tc>
        <w:tc>
          <w:tcPr>
            <w:tcW w:w="2689" w:type="dxa"/>
          </w:tcPr>
          <w:p w14:paraId="675CF9C6" w14:textId="0672F382" w:rsidR="00A810C4" w:rsidRDefault="00A810C4" w:rsidP="003417E1">
            <w:pPr>
              <w:pStyle w:val="noidungbang"/>
              <w:jc w:val="left"/>
              <w:rPr>
                <w:lang w:val="vi-VN"/>
              </w:rPr>
            </w:pPr>
            <w:r>
              <w:rPr>
                <w:lang w:val="vi-VN"/>
              </w:rPr>
              <w:t>maphongkham</w:t>
            </w:r>
          </w:p>
        </w:tc>
        <w:tc>
          <w:tcPr>
            <w:tcW w:w="1985" w:type="dxa"/>
          </w:tcPr>
          <w:p w14:paraId="74E71391" w14:textId="638B9125" w:rsidR="00A810C4" w:rsidRDefault="00A810C4" w:rsidP="003417E1">
            <w:pPr>
              <w:pStyle w:val="noidungbang"/>
              <w:jc w:val="left"/>
              <w:rPr>
                <w:lang w:val="vi-VN"/>
              </w:rPr>
            </w:pPr>
            <w:r>
              <w:rPr>
                <w:lang w:val="vi-VN"/>
              </w:rPr>
              <w:t>Mã phòng khám</w:t>
            </w:r>
          </w:p>
        </w:tc>
        <w:tc>
          <w:tcPr>
            <w:tcW w:w="1559" w:type="dxa"/>
          </w:tcPr>
          <w:p w14:paraId="5FE69E6E" w14:textId="6C28BB44" w:rsidR="00A810C4" w:rsidRDefault="00A810C4" w:rsidP="003417E1">
            <w:pPr>
              <w:pStyle w:val="noidungbang"/>
              <w:jc w:val="left"/>
              <w:rPr>
                <w:lang w:val="vi-VN"/>
              </w:rPr>
            </w:pPr>
            <w:r>
              <w:rPr>
                <w:lang w:val="vi-VN"/>
              </w:rPr>
              <w:t>BB</w:t>
            </w:r>
          </w:p>
        </w:tc>
        <w:tc>
          <w:tcPr>
            <w:tcW w:w="1701" w:type="dxa"/>
          </w:tcPr>
          <w:p w14:paraId="2D58CC6F" w14:textId="731365EF" w:rsidR="00A810C4" w:rsidRDefault="00A810C4" w:rsidP="003417E1">
            <w:pPr>
              <w:pStyle w:val="noidungbang"/>
              <w:jc w:val="left"/>
              <w:rPr>
                <w:lang w:val="vi-VN"/>
              </w:rPr>
            </w:pPr>
            <w:r>
              <w:rPr>
                <w:lang w:val="vi-VN"/>
              </w:rPr>
              <w:t>Chuỗi</w:t>
            </w:r>
          </w:p>
        </w:tc>
        <w:tc>
          <w:tcPr>
            <w:tcW w:w="1559" w:type="dxa"/>
          </w:tcPr>
          <w:p w14:paraId="42A79C6F" w14:textId="1495D02C" w:rsidR="00A810C4" w:rsidRDefault="00A810C4" w:rsidP="003417E1">
            <w:pPr>
              <w:pStyle w:val="noidungbang"/>
              <w:jc w:val="left"/>
              <w:rPr>
                <w:lang w:val="vi-VN"/>
              </w:rPr>
            </w:pPr>
            <w:r>
              <w:rPr>
                <w:lang w:val="vi-VN"/>
              </w:rPr>
              <w:t>Khóa ngoại</w:t>
            </w:r>
          </w:p>
        </w:tc>
        <w:tc>
          <w:tcPr>
            <w:tcW w:w="1418" w:type="dxa"/>
          </w:tcPr>
          <w:p w14:paraId="33292D8F" w14:textId="24FAA548" w:rsidR="00A810C4" w:rsidRDefault="00A810C4" w:rsidP="003417E1">
            <w:pPr>
              <w:pStyle w:val="noidungbang"/>
              <w:jc w:val="left"/>
              <w:rPr>
                <w:lang w:val="vi-VN"/>
              </w:rPr>
            </w:pPr>
            <w:r>
              <w:rPr>
                <w:lang w:val="vi-VN"/>
              </w:rPr>
              <w:t>10</w:t>
            </w:r>
          </w:p>
        </w:tc>
        <w:tc>
          <w:tcPr>
            <w:tcW w:w="1276" w:type="dxa"/>
          </w:tcPr>
          <w:p w14:paraId="4DC59B9E" w14:textId="77777777" w:rsidR="00A810C4" w:rsidRDefault="00A810C4" w:rsidP="003417E1">
            <w:pPr>
              <w:pStyle w:val="noidungbang"/>
              <w:jc w:val="left"/>
              <w:rPr>
                <w:lang w:val="vi-VN"/>
              </w:rPr>
            </w:pPr>
          </w:p>
        </w:tc>
      </w:tr>
    </w:tbl>
    <w:p w14:paraId="3DECEF4D" w14:textId="49272742" w:rsidR="006167D2" w:rsidRDefault="006167D2" w:rsidP="00454ACB">
      <w:pPr>
        <w:pStyle w:val="Noidung"/>
      </w:pPr>
      <w:r>
        <w:t>Mô tả bảng DANGKY</w:t>
      </w:r>
    </w:p>
    <w:p w14:paraId="5F17733F" w14:textId="4A12AA1E" w:rsidR="006167D2" w:rsidRPr="006167D2" w:rsidRDefault="006167D2" w:rsidP="006167D2">
      <w:pPr>
        <w:pStyle w:val="Caption"/>
        <w:keepNext/>
        <w:rPr>
          <w:lang w:val="vi-VN"/>
        </w:rPr>
      </w:pPr>
      <w:bookmarkStart w:id="103" w:name="_Toc186269189"/>
      <w:r>
        <w:t xml:space="preserve">Bảng </w:t>
      </w:r>
      <w:r>
        <w:fldChar w:fldCharType="begin"/>
      </w:r>
      <w:r>
        <w:instrText xml:space="preserve"> STYLEREF 1 \s </w:instrText>
      </w:r>
      <w:r>
        <w:fldChar w:fldCharType="separate"/>
      </w:r>
      <w:r w:rsidR="00E171EE">
        <w:rPr>
          <w:noProof/>
        </w:rPr>
        <w:t>3</w:t>
      </w:r>
      <w:r>
        <w:fldChar w:fldCharType="end"/>
      </w:r>
      <w:r>
        <w:t>.</w:t>
      </w:r>
      <w:r>
        <w:fldChar w:fldCharType="begin"/>
      </w:r>
      <w:r>
        <w:instrText xml:space="preserve"> SEQ Bảng \* ARABIC \s 1 </w:instrText>
      </w:r>
      <w:r>
        <w:fldChar w:fldCharType="separate"/>
      </w:r>
      <w:r w:rsidR="00E171EE">
        <w:rPr>
          <w:noProof/>
        </w:rPr>
        <w:t>10</w:t>
      </w:r>
      <w:r>
        <w:fldChar w:fldCharType="end"/>
      </w:r>
      <w:r>
        <w:rPr>
          <w:lang w:val="vi-VN"/>
        </w:rPr>
        <w:t xml:space="preserve"> Mô tả bảng DANGKY</w:t>
      </w:r>
      <w:bookmarkEnd w:id="103"/>
    </w:p>
    <w:tbl>
      <w:tblPr>
        <w:tblStyle w:val="TableGrid"/>
        <w:tblW w:w="0" w:type="auto"/>
        <w:jc w:val="center"/>
        <w:tblLook w:val="04A0" w:firstRow="1" w:lastRow="0" w:firstColumn="1" w:lastColumn="0" w:noHBand="0" w:noVBand="1"/>
      </w:tblPr>
      <w:tblGrid>
        <w:gridCol w:w="708"/>
        <w:gridCol w:w="2831"/>
        <w:gridCol w:w="1559"/>
        <w:gridCol w:w="1701"/>
        <w:gridCol w:w="1701"/>
        <w:gridCol w:w="1560"/>
        <w:gridCol w:w="1417"/>
        <w:gridCol w:w="1412"/>
      </w:tblGrid>
      <w:tr w:rsidR="009747D0" w:rsidRPr="00343FA3" w14:paraId="24E29F38" w14:textId="77777777" w:rsidTr="00F91F09">
        <w:trPr>
          <w:tblHeader/>
          <w:jc w:val="center"/>
        </w:trPr>
        <w:tc>
          <w:tcPr>
            <w:tcW w:w="708" w:type="dxa"/>
            <w:vAlign w:val="center"/>
          </w:tcPr>
          <w:p w14:paraId="7A0D74D4" w14:textId="793CAAEC" w:rsidR="009747D0" w:rsidRPr="00343FA3" w:rsidRDefault="009747D0" w:rsidP="00F91F09">
            <w:pPr>
              <w:pStyle w:val="noidungbang"/>
              <w:jc w:val="center"/>
              <w:rPr>
                <w:b/>
                <w:bCs/>
                <w:lang w:val="vi-VN"/>
              </w:rPr>
            </w:pPr>
            <w:r>
              <w:rPr>
                <w:b/>
                <w:bCs/>
                <w:lang w:val="vi-VN"/>
              </w:rPr>
              <w:t>STT</w:t>
            </w:r>
          </w:p>
        </w:tc>
        <w:tc>
          <w:tcPr>
            <w:tcW w:w="2831" w:type="dxa"/>
            <w:vAlign w:val="center"/>
          </w:tcPr>
          <w:p w14:paraId="29A33AC0" w14:textId="253D210A" w:rsidR="009747D0" w:rsidRPr="00343FA3" w:rsidRDefault="009747D0" w:rsidP="00F91F09">
            <w:pPr>
              <w:pStyle w:val="noidungbang"/>
              <w:jc w:val="center"/>
              <w:rPr>
                <w:b/>
                <w:bCs/>
                <w:lang w:val="vi-VN"/>
              </w:rPr>
            </w:pPr>
            <w:r w:rsidRPr="00343FA3">
              <w:rPr>
                <w:b/>
                <w:bCs/>
                <w:lang w:val="vi-VN"/>
              </w:rPr>
              <w:t>Tên tắt các thuộc tính</w:t>
            </w:r>
          </w:p>
        </w:tc>
        <w:tc>
          <w:tcPr>
            <w:tcW w:w="1559" w:type="dxa"/>
            <w:vAlign w:val="center"/>
          </w:tcPr>
          <w:p w14:paraId="7611B1E3" w14:textId="77777777" w:rsidR="009747D0" w:rsidRPr="00343FA3" w:rsidRDefault="009747D0" w:rsidP="00F91F09">
            <w:pPr>
              <w:pStyle w:val="noidungbang"/>
              <w:jc w:val="center"/>
              <w:rPr>
                <w:b/>
                <w:bCs/>
                <w:lang w:val="vi-VN"/>
              </w:rPr>
            </w:pPr>
            <w:r w:rsidRPr="00343FA3">
              <w:rPr>
                <w:b/>
                <w:bCs/>
                <w:lang w:val="vi-VN"/>
              </w:rPr>
              <w:t>Diễn giải</w:t>
            </w:r>
          </w:p>
        </w:tc>
        <w:tc>
          <w:tcPr>
            <w:tcW w:w="1701" w:type="dxa"/>
            <w:vAlign w:val="center"/>
          </w:tcPr>
          <w:p w14:paraId="1FE23F03" w14:textId="77777777" w:rsidR="009747D0" w:rsidRPr="00343FA3" w:rsidRDefault="009747D0" w:rsidP="00F91F09">
            <w:pPr>
              <w:pStyle w:val="noidungbang"/>
              <w:jc w:val="center"/>
              <w:rPr>
                <w:b/>
                <w:bCs/>
                <w:lang w:val="vi-VN"/>
              </w:rPr>
            </w:pPr>
            <w:r w:rsidRPr="00343FA3">
              <w:rPr>
                <w:b/>
                <w:bCs/>
                <w:lang w:val="vi-VN"/>
              </w:rPr>
              <w:t>Loại giá trị</w:t>
            </w:r>
          </w:p>
        </w:tc>
        <w:tc>
          <w:tcPr>
            <w:tcW w:w="1701" w:type="dxa"/>
            <w:vAlign w:val="center"/>
          </w:tcPr>
          <w:p w14:paraId="45981F25" w14:textId="77777777" w:rsidR="009747D0" w:rsidRPr="00343FA3" w:rsidRDefault="009747D0" w:rsidP="00F91F09">
            <w:pPr>
              <w:pStyle w:val="noidungbang"/>
              <w:jc w:val="center"/>
              <w:rPr>
                <w:b/>
                <w:bCs/>
                <w:lang w:val="vi-VN"/>
              </w:rPr>
            </w:pPr>
            <w:r w:rsidRPr="00343FA3">
              <w:rPr>
                <w:b/>
                <w:bCs/>
                <w:lang w:val="vi-VN"/>
              </w:rPr>
              <w:t>Kiểu dữ liệu</w:t>
            </w:r>
          </w:p>
        </w:tc>
        <w:tc>
          <w:tcPr>
            <w:tcW w:w="1560" w:type="dxa"/>
            <w:vAlign w:val="center"/>
          </w:tcPr>
          <w:p w14:paraId="77EFAC19" w14:textId="77777777" w:rsidR="009747D0" w:rsidRPr="00343FA3" w:rsidRDefault="009747D0" w:rsidP="00F91F09">
            <w:pPr>
              <w:pStyle w:val="noidungbang"/>
              <w:jc w:val="center"/>
              <w:rPr>
                <w:b/>
                <w:bCs/>
                <w:lang w:val="vi-VN"/>
              </w:rPr>
            </w:pPr>
            <w:r w:rsidRPr="00343FA3">
              <w:rPr>
                <w:b/>
                <w:bCs/>
                <w:lang w:val="vi-VN"/>
              </w:rPr>
              <w:t>Miền giá trị</w:t>
            </w:r>
          </w:p>
        </w:tc>
        <w:tc>
          <w:tcPr>
            <w:tcW w:w="1417" w:type="dxa"/>
            <w:vAlign w:val="center"/>
          </w:tcPr>
          <w:p w14:paraId="40AA3D3C" w14:textId="77777777" w:rsidR="009747D0" w:rsidRPr="00343FA3" w:rsidRDefault="009747D0" w:rsidP="00F91F09">
            <w:pPr>
              <w:pStyle w:val="noidungbang"/>
              <w:jc w:val="center"/>
              <w:rPr>
                <w:b/>
                <w:bCs/>
                <w:lang w:val="vi-VN"/>
              </w:rPr>
            </w:pPr>
            <w:r w:rsidRPr="00343FA3">
              <w:rPr>
                <w:b/>
                <w:bCs/>
                <w:lang w:val="vi-VN"/>
              </w:rPr>
              <w:t>Chiều dài</w:t>
            </w:r>
          </w:p>
        </w:tc>
        <w:tc>
          <w:tcPr>
            <w:tcW w:w="1412" w:type="dxa"/>
            <w:vAlign w:val="center"/>
          </w:tcPr>
          <w:p w14:paraId="5DFBEDE7" w14:textId="77777777" w:rsidR="009747D0" w:rsidRPr="00343FA3" w:rsidRDefault="009747D0" w:rsidP="00F91F09">
            <w:pPr>
              <w:pStyle w:val="noidungbang"/>
              <w:jc w:val="center"/>
              <w:rPr>
                <w:b/>
                <w:bCs/>
                <w:lang w:val="vi-VN"/>
              </w:rPr>
            </w:pPr>
            <w:r w:rsidRPr="00343FA3">
              <w:rPr>
                <w:b/>
                <w:bCs/>
                <w:lang w:val="vi-VN"/>
              </w:rPr>
              <w:t>Ghi chú</w:t>
            </w:r>
          </w:p>
        </w:tc>
      </w:tr>
      <w:tr w:rsidR="009747D0" w14:paraId="0A447570" w14:textId="77777777" w:rsidTr="003D29EE">
        <w:trPr>
          <w:jc w:val="center"/>
        </w:trPr>
        <w:tc>
          <w:tcPr>
            <w:tcW w:w="708" w:type="dxa"/>
          </w:tcPr>
          <w:p w14:paraId="6D15EEBF" w14:textId="44D0CC2C" w:rsidR="009747D0" w:rsidRDefault="009747D0" w:rsidP="003417E1">
            <w:pPr>
              <w:pStyle w:val="noidungbang"/>
              <w:jc w:val="left"/>
              <w:rPr>
                <w:lang w:val="vi-VN"/>
              </w:rPr>
            </w:pPr>
            <w:r>
              <w:rPr>
                <w:lang w:val="vi-VN"/>
              </w:rPr>
              <w:t>1</w:t>
            </w:r>
          </w:p>
        </w:tc>
        <w:tc>
          <w:tcPr>
            <w:tcW w:w="2831" w:type="dxa"/>
          </w:tcPr>
          <w:p w14:paraId="2502FB31" w14:textId="7147DDD3" w:rsidR="009747D0" w:rsidRDefault="009747D0" w:rsidP="003417E1">
            <w:pPr>
              <w:pStyle w:val="noidungbang"/>
              <w:jc w:val="left"/>
              <w:rPr>
                <w:lang w:val="vi-VN"/>
              </w:rPr>
            </w:pPr>
            <w:r>
              <w:rPr>
                <w:lang w:val="vi-VN"/>
              </w:rPr>
              <w:t>madangky</w:t>
            </w:r>
          </w:p>
        </w:tc>
        <w:tc>
          <w:tcPr>
            <w:tcW w:w="1559" w:type="dxa"/>
          </w:tcPr>
          <w:p w14:paraId="7E6B4417" w14:textId="1BB2A8D2" w:rsidR="009747D0" w:rsidRDefault="009747D0" w:rsidP="003417E1">
            <w:pPr>
              <w:pStyle w:val="noidungbang"/>
              <w:jc w:val="left"/>
              <w:rPr>
                <w:lang w:val="vi-VN"/>
              </w:rPr>
            </w:pPr>
            <w:r>
              <w:rPr>
                <w:lang w:val="vi-VN"/>
              </w:rPr>
              <w:t>Mã đăng ký</w:t>
            </w:r>
          </w:p>
        </w:tc>
        <w:tc>
          <w:tcPr>
            <w:tcW w:w="1701" w:type="dxa"/>
          </w:tcPr>
          <w:p w14:paraId="74201685" w14:textId="77777777" w:rsidR="009747D0" w:rsidRDefault="009747D0" w:rsidP="003417E1">
            <w:pPr>
              <w:pStyle w:val="noidungbang"/>
              <w:jc w:val="left"/>
              <w:rPr>
                <w:lang w:val="vi-VN"/>
              </w:rPr>
            </w:pPr>
            <w:r>
              <w:rPr>
                <w:lang w:val="vi-VN"/>
              </w:rPr>
              <w:t>BB</w:t>
            </w:r>
          </w:p>
        </w:tc>
        <w:tc>
          <w:tcPr>
            <w:tcW w:w="1701" w:type="dxa"/>
          </w:tcPr>
          <w:p w14:paraId="0E0CE960" w14:textId="77777777" w:rsidR="009747D0" w:rsidRDefault="009747D0" w:rsidP="003417E1">
            <w:pPr>
              <w:pStyle w:val="noidungbang"/>
              <w:jc w:val="left"/>
              <w:rPr>
                <w:lang w:val="vi-VN"/>
              </w:rPr>
            </w:pPr>
            <w:r>
              <w:rPr>
                <w:lang w:val="vi-VN"/>
              </w:rPr>
              <w:t>Chuỗi</w:t>
            </w:r>
          </w:p>
        </w:tc>
        <w:tc>
          <w:tcPr>
            <w:tcW w:w="1560" w:type="dxa"/>
          </w:tcPr>
          <w:p w14:paraId="2061C17F" w14:textId="77777777" w:rsidR="009747D0" w:rsidRDefault="009747D0" w:rsidP="003417E1">
            <w:pPr>
              <w:pStyle w:val="noidungbang"/>
              <w:jc w:val="left"/>
              <w:rPr>
                <w:lang w:val="vi-VN"/>
              </w:rPr>
            </w:pPr>
            <w:r>
              <w:rPr>
                <w:lang w:val="vi-VN"/>
              </w:rPr>
              <w:t>Khóa chính</w:t>
            </w:r>
          </w:p>
        </w:tc>
        <w:tc>
          <w:tcPr>
            <w:tcW w:w="1417" w:type="dxa"/>
          </w:tcPr>
          <w:p w14:paraId="46960392" w14:textId="2EAB065E" w:rsidR="009747D0" w:rsidRDefault="009747D0" w:rsidP="003417E1">
            <w:pPr>
              <w:pStyle w:val="noidungbang"/>
              <w:jc w:val="left"/>
              <w:rPr>
                <w:lang w:val="vi-VN"/>
              </w:rPr>
            </w:pPr>
            <w:r>
              <w:rPr>
                <w:lang w:val="vi-VN"/>
              </w:rPr>
              <w:t>10</w:t>
            </w:r>
          </w:p>
        </w:tc>
        <w:tc>
          <w:tcPr>
            <w:tcW w:w="1412" w:type="dxa"/>
          </w:tcPr>
          <w:p w14:paraId="0413E4FD" w14:textId="77777777" w:rsidR="009747D0" w:rsidRDefault="009747D0" w:rsidP="003417E1">
            <w:pPr>
              <w:pStyle w:val="noidungbang"/>
              <w:jc w:val="left"/>
              <w:rPr>
                <w:lang w:val="vi-VN"/>
              </w:rPr>
            </w:pPr>
          </w:p>
        </w:tc>
      </w:tr>
      <w:tr w:rsidR="009747D0" w14:paraId="772B57AC" w14:textId="77777777" w:rsidTr="003D29EE">
        <w:trPr>
          <w:jc w:val="center"/>
        </w:trPr>
        <w:tc>
          <w:tcPr>
            <w:tcW w:w="708" w:type="dxa"/>
          </w:tcPr>
          <w:p w14:paraId="0CEA34B7" w14:textId="4736894B" w:rsidR="009747D0" w:rsidRDefault="009747D0" w:rsidP="006167D2">
            <w:pPr>
              <w:pStyle w:val="noidungbang"/>
              <w:jc w:val="left"/>
              <w:rPr>
                <w:lang w:val="vi-VN"/>
              </w:rPr>
            </w:pPr>
            <w:r>
              <w:rPr>
                <w:lang w:val="vi-VN"/>
              </w:rPr>
              <w:t>2</w:t>
            </w:r>
          </w:p>
        </w:tc>
        <w:tc>
          <w:tcPr>
            <w:tcW w:w="2831" w:type="dxa"/>
          </w:tcPr>
          <w:p w14:paraId="7F59EDA6" w14:textId="7D750267" w:rsidR="009747D0" w:rsidRDefault="009747D0" w:rsidP="006167D2">
            <w:pPr>
              <w:pStyle w:val="noidungbang"/>
              <w:jc w:val="left"/>
              <w:rPr>
                <w:lang w:val="vi-VN"/>
              </w:rPr>
            </w:pPr>
            <w:r>
              <w:rPr>
                <w:lang w:val="vi-VN"/>
              </w:rPr>
              <w:t>mabacsi</w:t>
            </w:r>
          </w:p>
        </w:tc>
        <w:tc>
          <w:tcPr>
            <w:tcW w:w="1559" w:type="dxa"/>
          </w:tcPr>
          <w:p w14:paraId="37FF00B3" w14:textId="12E55FEE" w:rsidR="009747D0" w:rsidRDefault="009747D0" w:rsidP="006167D2">
            <w:pPr>
              <w:pStyle w:val="noidungbang"/>
              <w:jc w:val="left"/>
              <w:rPr>
                <w:lang w:val="vi-VN"/>
              </w:rPr>
            </w:pPr>
            <w:r>
              <w:rPr>
                <w:lang w:val="vi-VN"/>
              </w:rPr>
              <w:t>Mã bác sĩ</w:t>
            </w:r>
          </w:p>
        </w:tc>
        <w:tc>
          <w:tcPr>
            <w:tcW w:w="1701" w:type="dxa"/>
          </w:tcPr>
          <w:p w14:paraId="4CCAB58F" w14:textId="7539964D" w:rsidR="009747D0" w:rsidRDefault="009747D0" w:rsidP="006167D2">
            <w:pPr>
              <w:pStyle w:val="noidungbang"/>
              <w:jc w:val="left"/>
              <w:rPr>
                <w:lang w:val="vi-VN"/>
              </w:rPr>
            </w:pPr>
          </w:p>
        </w:tc>
        <w:tc>
          <w:tcPr>
            <w:tcW w:w="1701" w:type="dxa"/>
          </w:tcPr>
          <w:p w14:paraId="17A40352" w14:textId="77777777" w:rsidR="009747D0" w:rsidRDefault="009747D0" w:rsidP="006167D2">
            <w:pPr>
              <w:pStyle w:val="noidungbang"/>
              <w:jc w:val="left"/>
              <w:rPr>
                <w:lang w:val="vi-VN"/>
              </w:rPr>
            </w:pPr>
            <w:r>
              <w:rPr>
                <w:lang w:val="vi-VN"/>
              </w:rPr>
              <w:t>Chuỗi</w:t>
            </w:r>
          </w:p>
        </w:tc>
        <w:tc>
          <w:tcPr>
            <w:tcW w:w="1560" w:type="dxa"/>
          </w:tcPr>
          <w:p w14:paraId="0A202880" w14:textId="23110426" w:rsidR="009747D0" w:rsidRDefault="009747D0" w:rsidP="006167D2">
            <w:pPr>
              <w:pStyle w:val="noidungbang"/>
              <w:jc w:val="left"/>
              <w:rPr>
                <w:lang w:val="vi-VN"/>
              </w:rPr>
            </w:pPr>
            <w:r>
              <w:rPr>
                <w:lang w:val="vi-VN"/>
              </w:rPr>
              <w:t>Khóa ngoại</w:t>
            </w:r>
          </w:p>
        </w:tc>
        <w:tc>
          <w:tcPr>
            <w:tcW w:w="1417" w:type="dxa"/>
          </w:tcPr>
          <w:p w14:paraId="0EBE6376" w14:textId="6CC4A4C7" w:rsidR="009747D0" w:rsidRDefault="009747D0" w:rsidP="006167D2">
            <w:pPr>
              <w:pStyle w:val="noidungbang"/>
              <w:jc w:val="left"/>
              <w:rPr>
                <w:lang w:val="vi-VN"/>
              </w:rPr>
            </w:pPr>
            <w:r>
              <w:rPr>
                <w:lang w:val="vi-VN"/>
              </w:rPr>
              <w:t>10</w:t>
            </w:r>
          </w:p>
        </w:tc>
        <w:tc>
          <w:tcPr>
            <w:tcW w:w="1412" w:type="dxa"/>
          </w:tcPr>
          <w:p w14:paraId="38FA58BF" w14:textId="77777777" w:rsidR="009747D0" w:rsidRDefault="009747D0" w:rsidP="006167D2">
            <w:pPr>
              <w:pStyle w:val="noidungbang"/>
              <w:jc w:val="left"/>
              <w:rPr>
                <w:lang w:val="vi-VN"/>
              </w:rPr>
            </w:pPr>
          </w:p>
        </w:tc>
      </w:tr>
      <w:tr w:rsidR="009747D0" w14:paraId="726690FE" w14:textId="77777777" w:rsidTr="003D29EE">
        <w:trPr>
          <w:jc w:val="center"/>
        </w:trPr>
        <w:tc>
          <w:tcPr>
            <w:tcW w:w="708" w:type="dxa"/>
          </w:tcPr>
          <w:p w14:paraId="43C2B567" w14:textId="13ADC0DB" w:rsidR="009747D0" w:rsidRDefault="009747D0" w:rsidP="006167D2">
            <w:pPr>
              <w:pStyle w:val="noidungbang"/>
              <w:jc w:val="left"/>
              <w:rPr>
                <w:lang w:val="vi-VN"/>
              </w:rPr>
            </w:pPr>
            <w:r>
              <w:rPr>
                <w:lang w:val="vi-VN"/>
              </w:rPr>
              <w:lastRenderedPageBreak/>
              <w:t>3</w:t>
            </w:r>
          </w:p>
        </w:tc>
        <w:tc>
          <w:tcPr>
            <w:tcW w:w="2831" w:type="dxa"/>
          </w:tcPr>
          <w:p w14:paraId="54CF5BD7" w14:textId="0FF4F75F" w:rsidR="009747D0" w:rsidRDefault="009747D0" w:rsidP="006167D2">
            <w:pPr>
              <w:pStyle w:val="noidungbang"/>
              <w:jc w:val="left"/>
              <w:rPr>
                <w:lang w:val="vi-VN"/>
              </w:rPr>
            </w:pPr>
            <w:r>
              <w:rPr>
                <w:lang w:val="vi-VN"/>
              </w:rPr>
              <w:t>mabenhnhan</w:t>
            </w:r>
          </w:p>
        </w:tc>
        <w:tc>
          <w:tcPr>
            <w:tcW w:w="1559" w:type="dxa"/>
          </w:tcPr>
          <w:p w14:paraId="320338C6" w14:textId="44EE96CF" w:rsidR="009747D0" w:rsidRDefault="009747D0" w:rsidP="006167D2">
            <w:pPr>
              <w:pStyle w:val="noidungbang"/>
              <w:jc w:val="left"/>
              <w:rPr>
                <w:lang w:val="vi-VN"/>
              </w:rPr>
            </w:pPr>
            <w:r>
              <w:rPr>
                <w:lang w:val="vi-VN"/>
              </w:rPr>
              <w:t>Mã bệnh nhân</w:t>
            </w:r>
          </w:p>
        </w:tc>
        <w:tc>
          <w:tcPr>
            <w:tcW w:w="1701" w:type="dxa"/>
          </w:tcPr>
          <w:p w14:paraId="40A5CC76" w14:textId="3D47FA04" w:rsidR="009747D0" w:rsidRDefault="009747D0" w:rsidP="006167D2">
            <w:pPr>
              <w:pStyle w:val="noidungbang"/>
              <w:jc w:val="left"/>
              <w:rPr>
                <w:lang w:val="vi-VN"/>
              </w:rPr>
            </w:pPr>
          </w:p>
        </w:tc>
        <w:tc>
          <w:tcPr>
            <w:tcW w:w="1701" w:type="dxa"/>
          </w:tcPr>
          <w:p w14:paraId="33A19E1D" w14:textId="507D37F4" w:rsidR="009747D0" w:rsidRDefault="009747D0" w:rsidP="006167D2">
            <w:pPr>
              <w:pStyle w:val="noidungbang"/>
              <w:jc w:val="left"/>
              <w:rPr>
                <w:lang w:val="vi-VN"/>
              </w:rPr>
            </w:pPr>
            <w:r>
              <w:rPr>
                <w:lang w:val="vi-VN"/>
              </w:rPr>
              <w:t>Chuỗi</w:t>
            </w:r>
          </w:p>
        </w:tc>
        <w:tc>
          <w:tcPr>
            <w:tcW w:w="1560" w:type="dxa"/>
          </w:tcPr>
          <w:p w14:paraId="5A3B90CE" w14:textId="3F5B601D" w:rsidR="009747D0" w:rsidRDefault="009747D0" w:rsidP="006167D2">
            <w:pPr>
              <w:pStyle w:val="noidungbang"/>
              <w:jc w:val="left"/>
              <w:rPr>
                <w:lang w:val="vi-VN"/>
              </w:rPr>
            </w:pPr>
            <w:r>
              <w:rPr>
                <w:lang w:val="vi-VN"/>
              </w:rPr>
              <w:t>Khóa ngoại</w:t>
            </w:r>
          </w:p>
        </w:tc>
        <w:tc>
          <w:tcPr>
            <w:tcW w:w="1417" w:type="dxa"/>
          </w:tcPr>
          <w:p w14:paraId="3A2F199C" w14:textId="762D9DFF" w:rsidR="009747D0" w:rsidRDefault="009747D0" w:rsidP="006167D2">
            <w:pPr>
              <w:pStyle w:val="noidungbang"/>
              <w:jc w:val="left"/>
              <w:rPr>
                <w:lang w:val="vi-VN"/>
              </w:rPr>
            </w:pPr>
            <w:r>
              <w:rPr>
                <w:lang w:val="vi-VN"/>
              </w:rPr>
              <w:t>10</w:t>
            </w:r>
          </w:p>
        </w:tc>
        <w:tc>
          <w:tcPr>
            <w:tcW w:w="1412" w:type="dxa"/>
          </w:tcPr>
          <w:p w14:paraId="3BF6494B" w14:textId="77777777" w:rsidR="009747D0" w:rsidRDefault="009747D0" w:rsidP="006167D2">
            <w:pPr>
              <w:pStyle w:val="noidungbang"/>
              <w:jc w:val="left"/>
              <w:rPr>
                <w:lang w:val="vi-VN"/>
              </w:rPr>
            </w:pPr>
          </w:p>
        </w:tc>
      </w:tr>
      <w:tr w:rsidR="009747D0" w14:paraId="6F1A6AAF" w14:textId="77777777" w:rsidTr="003D29EE">
        <w:trPr>
          <w:jc w:val="center"/>
        </w:trPr>
        <w:tc>
          <w:tcPr>
            <w:tcW w:w="708" w:type="dxa"/>
          </w:tcPr>
          <w:p w14:paraId="25E81553" w14:textId="41B5E833" w:rsidR="009747D0" w:rsidRDefault="009747D0" w:rsidP="006167D2">
            <w:pPr>
              <w:pStyle w:val="noidungbang"/>
              <w:jc w:val="left"/>
              <w:rPr>
                <w:lang w:val="vi-VN"/>
              </w:rPr>
            </w:pPr>
            <w:r>
              <w:rPr>
                <w:lang w:val="vi-VN"/>
              </w:rPr>
              <w:t>4</w:t>
            </w:r>
          </w:p>
        </w:tc>
        <w:tc>
          <w:tcPr>
            <w:tcW w:w="2831" w:type="dxa"/>
          </w:tcPr>
          <w:p w14:paraId="63D55CCD" w14:textId="1FB60B9C" w:rsidR="009747D0" w:rsidRDefault="009747D0" w:rsidP="006167D2">
            <w:pPr>
              <w:pStyle w:val="noidungbang"/>
              <w:jc w:val="left"/>
              <w:rPr>
                <w:lang w:val="vi-VN"/>
              </w:rPr>
            </w:pPr>
            <w:r>
              <w:rPr>
                <w:lang w:val="vi-VN"/>
              </w:rPr>
              <w:t>malich</w:t>
            </w:r>
          </w:p>
        </w:tc>
        <w:tc>
          <w:tcPr>
            <w:tcW w:w="1559" w:type="dxa"/>
          </w:tcPr>
          <w:p w14:paraId="0B56207C" w14:textId="58533701" w:rsidR="009747D0" w:rsidRDefault="009747D0" w:rsidP="006167D2">
            <w:pPr>
              <w:pStyle w:val="noidungbang"/>
              <w:jc w:val="left"/>
              <w:rPr>
                <w:lang w:val="vi-VN"/>
              </w:rPr>
            </w:pPr>
            <w:r>
              <w:rPr>
                <w:lang w:val="vi-VN"/>
              </w:rPr>
              <w:t>Mã lịch khám</w:t>
            </w:r>
          </w:p>
        </w:tc>
        <w:tc>
          <w:tcPr>
            <w:tcW w:w="1701" w:type="dxa"/>
          </w:tcPr>
          <w:p w14:paraId="0228D9C4" w14:textId="0D4F309E" w:rsidR="009747D0" w:rsidRDefault="009747D0" w:rsidP="006167D2">
            <w:pPr>
              <w:pStyle w:val="noidungbang"/>
              <w:jc w:val="left"/>
              <w:rPr>
                <w:lang w:val="vi-VN"/>
              </w:rPr>
            </w:pPr>
          </w:p>
        </w:tc>
        <w:tc>
          <w:tcPr>
            <w:tcW w:w="1701" w:type="dxa"/>
          </w:tcPr>
          <w:p w14:paraId="7436E7D3" w14:textId="5AB558CB" w:rsidR="009747D0" w:rsidRDefault="009747D0" w:rsidP="006167D2">
            <w:pPr>
              <w:pStyle w:val="noidungbang"/>
              <w:jc w:val="left"/>
              <w:rPr>
                <w:lang w:val="vi-VN"/>
              </w:rPr>
            </w:pPr>
            <w:r>
              <w:rPr>
                <w:lang w:val="vi-VN"/>
              </w:rPr>
              <w:t>Chuỗi</w:t>
            </w:r>
          </w:p>
        </w:tc>
        <w:tc>
          <w:tcPr>
            <w:tcW w:w="1560" w:type="dxa"/>
          </w:tcPr>
          <w:p w14:paraId="79688FA0" w14:textId="280FAAEB" w:rsidR="009747D0" w:rsidRDefault="009747D0" w:rsidP="006167D2">
            <w:pPr>
              <w:pStyle w:val="noidungbang"/>
              <w:jc w:val="left"/>
              <w:rPr>
                <w:lang w:val="vi-VN"/>
              </w:rPr>
            </w:pPr>
            <w:r>
              <w:rPr>
                <w:lang w:val="vi-VN"/>
              </w:rPr>
              <w:t>Khóa ngoại</w:t>
            </w:r>
          </w:p>
        </w:tc>
        <w:tc>
          <w:tcPr>
            <w:tcW w:w="1417" w:type="dxa"/>
          </w:tcPr>
          <w:p w14:paraId="3B5AD55A" w14:textId="799A1ED5" w:rsidR="009747D0" w:rsidRDefault="009747D0" w:rsidP="006167D2">
            <w:pPr>
              <w:pStyle w:val="noidungbang"/>
              <w:jc w:val="left"/>
              <w:rPr>
                <w:lang w:val="vi-VN"/>
              </w:rPr>
            </w:pPr>
            <w:r>
              <w:rPr>
                <w:lang w:val="vi-VN"/>
              </w:rPr>
              <w:t>10</w:t>
            </w:r>
          </w:p>
        </w:tc>
        <w:tc>
          <w:tcPr>
            <w:tcW w:w="1412" w:type="dxa"/>
          </w:tcPr>
          <w:p w14:paraId="26B7AAA6" w14:textId="77777777" w:rsidR="009747D0" w:rsidRDefault="009747D0" w:rsidP="006167D2">
            <w:pPr>
              <w:pStyle w:val="noidungbang"/>
              <w:jc w:val="left"/>
              <w:rPr>
                <w:lang w:val="vi-VN"/>
              </w:rPr>
            </w:pPr>
          </w:p>
        </w:tc>
      </w:tr>
      <w:tr w:rsidR="009747D0" w14:paraId="75637CBC" w14:textId="77777777" w:rsidTr="003D29EE">
        <w:trPr>
          <w:jc w:val="center"/>
        </w:trPr>
        <w:tc>
          <w:tcPr>
            <w:tcW w:w="708" w:type="dxa"/>
          </w:tcPr>
          <w:p w14:paraId="7482A289" w14:textId="7F70A310" w:rsidR="009747D0" w:rsidRDefault="009747D0" w:rsidP="006167D2">
            <w:pPr>
              <w:pStyle w:val="noidungbang"/>
              <w:jc w:val="left"/>
              <w:rPr>
                <w:lang w:val="vi-VN"/>
              </w:rPr>
            </w:pPr>
            <w:r>
              <w:rPr>
                <w:lang w:val="vi-VN"/>
              </w:rPr>
              <w:t>5</w:t>
            </w:r>
          </w:p>
        </w:tc>
        <w:tc>
          <w:tcPr>
            <w:tcW w:w="2831" w:type="dxa"/>
          </w:tcPr>
          <w:p w14:paraId="637BA73F" w14:textId="5386C6BA" w:rsidR="009747D0" w:rsidRDefault="009747D0" w:rsidP="006167D2">
            <w:pPr>
              <w:pStyle w:val="noidungbang"/>
              <w:jc w:val="left"/>
              <w:rPr>
                <w:lang w:val="vi-VN"/>
              </w:rPr>
            </w:pPr>
            <w:r>
              <w:rPr>
                <w:lang w:val="vi-VN"/>
              </w:rPr>
              <w:t>madichvu</w:t>
            </w:r>
          </w:p>
        </w:tc>
        <w:tc>
          <w:tcPr>
            <w:tcW w:w="1559" w:type="dxa"/>
          </w:tcPr>
          <w:p w14:paraId="19CBF67A" w14:textId="27FECE35" w:rsidR="009747D0" w:rsidRDefault="009747D0" w:rsidP="006167D2">
            <w:pPr>
              <w:pStyle w:val="noidungbang"/>
              <w:jc w:val="left"/>
              <w:rPr>
                <w:lang w:val="vi-VN"/>
              </w:rPr>
            </w:pPr>
            <w:r>
              <w:rPr>
                <w:lang w:val="vi-VN"/>
              </w:rPr>
              <w:t>Mã dịch vụ</w:t>
            </w:r>
          </w:p>
        </w:tc>
        <w:tc>
          <w:tcPr>
            <w:tcW w:w="1701" w:type="dxa"/>
          </w:tcPr>
          <w:p w14:paraId="40BB70F3" w14:textId="3208C39D" w:rsidR="009747D0" w:rsidRDefault="009747D0" w:rsidP="006167D2">
            <w:pPr>
              <w:pStyle w:val="noidungbang"/>
              <w:jc w:val="left"/>
              <w:rPr>
                <w:lang w:val="vi-VN"/>
              </w:rPr>
            </w:pPr>
          </w:p>
        </w:tc>
        <w:tc>
          <w:tcPr>
            <w:tcW w:w="1701" w:type="dxa"/>
          </w:tcPr>
          <w:p w14:paraId="71E8F0D1" w14:textId="77777777" w:rsidR="009747D0" w:rsidRDefault="009747D0" w:rsidP="006167D2">
            <w:pPr>
              <w:pStyle w:val="noidungbang"/>
              <w:jc w:val="left"/>
              <w:rPr>
                <w:lang w:val="vi-VN"/>
              </w:rPr>
            </w:pPr>
            <w:r>
              <w:rPr>
                <w:lang w:val="vi-VN"/>
              </w:rPr>
              <w:t>Chuỗi</w:t>
            </w:r>
          </w:p>
        </w:tc>
        <w:tc>
          <w:tcPr>
            <w:tcW w:w="1560" w:type="dxa"/>
          </w:tcPr>
          <w:p w14:paraId="106B7A44" w14:textId="77777777" w:rsidR="009747D0" w:rsidRDefault="009747D0" w:rsidP="006167D2">
            <w:pPr>
              <w:pStyle w:val="noidungbang"/>
              <w:jc w:val="left"/>
              <w:rPr>
                <w:lang w:val="vi-VN"/>
              </w:rPr>
            </w:pPr>
            <w:r>
              <w:rPr>
                <w:lang w:val="vi-VN"/>
              </w:rPr>
              <w:t>Khóa ngoại</w:t>
            </w:r>
          </w:p>
        </w:tc>
        <w:tc>
          <w:tcPr>
            <w:tcW w:w="1417" w:type="dxa"/>
          </w:tcPr>
          <w:p w14:paraId="063E2B65" w14:textId="77777777" w:rsidR="009747D0" w:rsidRDefault="009747D0" w:rsidP="006167D2">
            <w:pPr>
              <w:pStyle w:val="noidungbang"/>
              <w:jc w:val="left"/>
              <w:rPr>
                <w:lang w:val="vi-VN"/>
              </w:rPr>
            </w:pPr>
            <w:r>
              <w:rPr>
                <w:lang w:val="vi-VN"/>
              </w:rPr>
              <w:t>10</w:t>
            </w:r>
          </w:p>
        </w:tc>
        <w:tc>
          <w:tcPr>
            <w:tcW w:w="1412" w:type="dxa"/>
          </w:tcPr>
          <w:p w14:paraId="1A136702" w14:textId="77777777" w:rsidR="009747D0" w:rsidRDefault="009747D0" w:rsidP="006167D2">
            <w:pPr>
              <w:pStyle w:val="noidungbang"/>
              <w:jc w:val="left"/>
              <w:rPr>
                <w:lang w:val="vi-VN"/>
              </w:rPr>
            </w:pPr>
          </w:p>
        </w:tc>
      </w:tr>
    </w:tbl>
    <w:p w14:paraId="55288A24" w14:textId="10FE19EC" w:rsidR="00075923" w:rsidRDefault="00075923" w:rsidP="00A01B98">
      <w:pPr>
        <w:pStyle w:val="Noidung"/>
        <w:ind w:firstLine="0"/>
      </w:pPr>
    </w:p>
    <w:p w14:paraId="6C0225AC" w14:textId="77777777" w:rsidR="008547EE" w:rsidRDefault="008547EE" w:rsidP="00075923">
      <w:pPr>
        <w:pStyle w:val="Heading2"/>
        <w:rPr>
          <w:lang w:val="vi-VN"/>
        </w:rPr>
        <w:sectPr w:rsidR="008547EE" w:rsidSect="00B80374">
          <w:pgSz w:w="16840" w:h="11907" w:orient="landscape" w:code="9"/>
          <w:pgMar w:top="1134" w:right="1134" w:bottom="1134" w:left="1701" w:header="284" w:footer="578" w:gutter="0"/>
          <w:cols w:space="720"/>
          <w:docGrid w:linePitch="326"/>
        </w:sectPr>
      </w:pPr>
    </w:p>
    <w:p w14:paraId="05441500" w14:textId="31247977" w:rsidR="00075923" w:rsidRDefault="00075923" w:rsidP="00075923">
      <w:pPr>
        <w:pStyle w:val="Heading2"/>
        <w:rPr>
          <w:lang w:val="vi-VN"/>
        </w:rPr>
      </w:pPr>
      <w:bookmarkStart w:id="104" w:name="_Toc186555185"/>
      <w:r>
        <w:rPr>
          <w:lang w:val="vi-VN"/>
        </w:rPr>
        <w:lastRenderedPageBreak/>
        <w:t>Cài đặt cơ sở dữ liệu</w:t>
      </w:r>
      <w:bookmarkEnd w:id="104"/>
    </w:p>
    <w:p w14:paraId="4DC2513A" w14:textId="404E13B2" w:rsidR="00075923" w:rsidRDefault="00075923" w:rsidP="007B20D0">
      <w:pPr>
        <w:pStyle w:val="Heading3"/>
      </w:pPr>
      <w:bookmarkStart w:id="105" w:name="_Toc186555186"/>
      <w:r>
        <w:t xml:space="preserve">Tạo cơ sở dữ liệu và </w:t>
      </w:r>
      <w:r w:rsidR="00E625B5">
        <w:t>tạo</w:t>
      </w:r>
      <w:r>
        <w:t xml:space="preserve"> các bảng</w:t>
      </w:r>
      <w:bookmarkEnd w:id="105"/>
    </w:p>
    <w:p w14:paraId="28D6453F" w14:textId="0B790E7D" w:rsidR="00E625B5" w:rsidRDefault="00E625B5" w:rsidP="007B20D0">
      <w:pPr>
        <w:pStyle w:val="Heading4"/>
      </w:pPr>
      <w:bookmarkStart w:id="106" w:name="_Toc186555187"/>
      <w:r>
        <w:t>Tạo và sử dụng cơ sở dữ liệu</w:t>
      </w:r>
      <w:bookmarkEnd w:id="106"/>
    </w:p>
    <w:p w14:paraId="733BAB0A" w14:textId="38ECB9A0" w:rsidR="00E625B5" w:rsidRPr="00A810C4" w:rsidRDefault="00303993" w:rsidP="00E625B5">
      <w:pPr>
        <w:pStyle w:val="code"/>
        <w:rPr>
          <w:b/>
          <w:bCs/>
        </w:rPr>
      </w:pPr>
      <w:r w:rsidRPr="00A810C4">
        <w:rPr>
          <w:b/>
          <w:bCs/>
        </w:rPr>
        <w:t xml:space="preserve">CREATE DATABASE </w:t>
      </w:r>
      <w:r w:rsidR="00E625B5" w:rsidRPr="00A810C4">
        <w:rPr>
          <w:b/>
          <w:bCs/>
        </w:rPr>
        <w:t>CSN_DKKB</w:t>
      </w:r>
    </w:p>
    <w:p w14:paraId="1F406B68" w14:textId="53056191" w:rsidR="00E625B5" w:rsidRPr="00A810C4" w:rsidRDefault="00303993" w:rsidP="00E625B5">
      <w:pPr>
        <w:pStyle w:val="code"/>
        <w:rPr>
          <w:b/>
          <w:bCs/>
        </w:rPr>
      </w:pPr>
      <w:r w:rsidRPr="00A810C4">
        <w:rPr>
          <w:b/>
          <w:bCs/>
        </w:rPr>
        <w:t>USE</w:t>
      </w:r>
      <w:r w:rsidR="00E625B5" w:rsidRPr="00A810C4">
        <w:rPr>
          <w:b/>
          <w:bCs/>
        </w:rPr>
        <w:t xml:space="preserve"> CSN_DKKB</w:t>
      </w:r>
    </w:p>
    <w:p w14:paraId="189791AE" w14:textId="5B9E2F15" w:rsidR="00E625B5" w:rsidRDefault="00E625B5" w:rsidP="00E625B5">
      <w:pPr>
        <w:pStyle w:val="Heading4"/>
        <w:rPr>
          <w:lang w:val="vi-VN"/>
        </w:rPr>
      </w:pPr>
      <w:bookmarkStart w:id="107" w:name="_Toc186555188"/>
      <w:r>
        <w:rPr>
          <w:lang w:val="vi-VN"/>
        </w:rPr>
        <w:t>Tạo</w:t>
      </w:r>
      <w:r>
        <w:t xml:space="preserve"> các bảng</w:t>
      </w:r>
      <w:bookmarkEnd w:id="107"/>
    </w:p>
    <w:p w14:paraId="7E9B92A0" w14:textId="04F51CDA" w:rsidR="00E625B5" w:rsidRDefault="00E625B5" w:rsidP="00E625B5">
      <w:pPr>
        <w:pStyle w:val="Noidung"/>
      </w:pPr>
      <w:r>
        <w:t>Tạo bảng BENHVIEN</w:t>
      </w:r>
    </w:p>
    <w:p w14:paraId="0E44B480" w14:textId="77777777" w:rsidR="001525E5" w:rsidRPr="001525E5" w:rsidRDefault="00E625B5" w:rsidP="00E625B5">
      <w:pPr>
        <w:pStyle w:val="code"/>
        <w:rPr>
          <w:b/>
          <w:bCs/>
        </w:rPr>
      </w:pPr>
      <w:r w:rsidRPr="001525E5">
        <w:rPr>
          <w:b/>
          <w:bCs/>
        </w:rPr>
        <w:t>CREATE TABLE BENHVIEN</w:t>
      </w:r>
    </w:p>
    <w:p w14:paraId="16EC5BBD" w14:textId="3F6E872E" w:rsidR="00E625B5" w:rsidRPr="00E625B5" w:rsidRDefault="00E625B5" w:rsidP="00E625B5">
      <w:pPr>
        <w:pStyle w:val="code"/>
      </w:pPr>
      <w:r w:rsidRPr="00E625B5">
        <w:t>(</w:t>
      </w:r>
    </w:p>
    <w:p w14:paraId="04881C55" w14:textId="1E289583" w:rsidR="00E625B5" w:rsidRPr="00E625B5" w:rsidRDefault="00E625B5" w:rsidP="00E625B5">
      <w:pPr>
        <w:pStyle w:val="code"/>
      </w:pPr>
      <w:r w:rsidRPr="00E625B5">
        <w:tab/>
      </w:r>
      <w:r w:rsidR="00303993">
        <w:t>M</w:t>
      </w:r>
      <w:r w:rsidRPr="00E625B5">
        <w:t>abenhvien varchar(10) not null,</w:t>
      </w:r>
    </w:p>
    <w:p w14:paraId="2ACCB1DC" w14:textId="6DD8FDC4" w:rsidR="00E625B5" w:rsidRPr="00E625B5" w:rsidRDefault="00E625B5" w:rsidP="00E625B5">
      <w:pPr>
        <w:pStyle w:val="code"/>
      </w:pPr>
      <w:r w:rsidRPr="00E625B5">
        <w:tab/>
      </w:r>
      <w:r w:rsidR="00303993">
        <w:t>T</w:t>
      </w:r>
      <w:r w:rsidRPr="00E625B5">
        <w:t>enbenhvien nvarchar(50)</w:t>
      </w:r>
    </w:p>
    <w:p w14:paraId="09D010D4" w14:textId="6EA54ABC" w:rsidR="00E625B5" w:rsidRPr="00E625B5" w:rsidRDefault="00E625B5" w:rsidP="00E625B5">
      <w:pPr>
        <w:pStyle w:val="code"/>
      </w:pPr>
      <w:r w:rsidRPr="00E625B5">
        <w:tab/>
        <w:t>PRIMARY KEY (</w:t>
      </w:r>
      <w:r w:rsidR="00303993">
        <w:t>M</w:t>
      </w:r>
      <w:r w:rsidRPr="00E625B5">
        <w:t>abenhvien)</w:t>
      </w:r>
    </w:p>
    <w:p w14:paraId="76278978" w14:textId="0E224892" w:rsidR="00E625B5" w:rsidRDefault="00E625B5" w:rsidP="00E625B5">
      <w:pPr>
        <w:pStyle w:val="code"/>
      </w:pPr>
      <w:r w:rsidRPr="001525E5">
        <w:t>)</w:t>
      </w:r>
    </w:p>
    <w:p w14:paraId="7131C5E0" w14:textId="67ABF0A3" w:rsidR="00E625B5" w:rsidRDefault="00E625B5" w:rsidP="00E625B5">
      <w:pPr>
        <w:pStyle w:val="Noidung"/>
      </w:pPr>
      <w:r>
        <w:t xml:space="preserve"> Tạo bảng CHUYENKHOA</w:t>
      </w:r>
    </w:p>
    <w:p w14:paraId="688CAA4D" w14:textId="77777777" w:rsidR="001525E5" w:rsidRPr="00A810C4" w:rsidRDefault="00E625B5" w:rsidP="00E625B5">
      <w:pPr>
        <w:pStyle w:val="code"/>
        <w:rPr>
          <w:b/>
          <w:bCs/>
        </w:rPr>
      </w:pPr>
      <w:r w:rsidRPr="00A810C4">
        <w:rPr>
          <w:b/>
          <w:bCs/>
        </w:rPr>
        <w:t>CREATE TABLE CHUYENKHOA</w:t>
      </w:r>
    </w:p>
    <w:p w14:paraId="2E23F664" w14:textId="7CCD3C3B" w:rsidR="00E625B5" w:rsidRPr="00E625B5" w:rsidRDefault="00E625B5" w:rsidP="00E625B5">
      <w:pPr>
        <w:pStyle w:val="code"/>
      </w:pPr>
      <w:r w:rsidRPr="00E625B5">
        <w:t>(</w:t>
      </w:r>
    </w:p>
    <w:p w14:paraId="34B019DE" w14:textId="6B985BFB" w:rsidR="00E625B5" w:rsidRPr="00E625B5" w:rsidRDefault="00E625B5" w:rsidP="00E625B5">
      <w:pPr>
        <w:pStyle w:val="code"/>
      </w:pPr>
      <w:r w:rsidRPr="00E625B5">
        <w:tab/>
      </w:r>
      <w:r w:rsidR="00303993">
        <w:t>M</w:t>
      </w:r>
      <w:r w:rsidRPr="00E625B5">
        <w:t xml:space="preserve">achuyenkhoa varchar(10) </w:t>
      </w:r>
      <w:r w:rsidR="00303993" w:rsidRPr="00E625B5">
        <w:t>NOT NULL</w:t>
      </w:r>
      <w:r w:rsidRPr="00E625B5">
        <w:t>,</w:t>
      </w:r>
    </w:p>
    <w:p w14:paraId="5B3B1203" w14:textId="66A14629" w:rsidR="00E625B5" w:rsidRPr="00E625B5" w:rsidRDefault="00E625B5" w:rsidP="00E625B5">
      <w:pPr>
        <w:pStyle w:val="code"/>
      </w:pPr>
      <w:r w:rsidRPr="00E625B5">
        <w:tab/>
      </w:r>
      <w:r w:rsidR="00303993">
        <w:t>T</w:t>
      </w:r>
      <w:r w:rsidRPr="00E625B5">
        <w:t>enchuyenkhoa nvarchar(50)</w:t>
      </w:r>
    </w:p>
    <w:p w14:paraId="042EE146" w14:textId="5B534AB2" w:rsidR="00E625B5" w:rsidRPr="00E625B5" w:rsidRDefault="00E625B5" w:rsidP="00E625B5">
      <w:pPr>
        <w:pStyle w:val="code"/>
      </w:pPr>
      <w:r w:rsidRPr="00E625B5">
        <w:tab/>
      </w:r>
      <w:r w:rsidR="00303993" w:rsidRPr="00E625B5">
        <w:t>PRIMARY KEY</w:t>
      </w:r>
      <w:r w:rsidRPr="00E625B5">
        <w:t>(</w:t>
      </w:r>
      <w:r w:rsidR="00303993">
        <w:t>M</w:t>
      </w:r>
      <w:r w:rsidRPr="00E625B5">
        <w:t>achuyenkhoa)</w:t>
      </w:r>
    </w:p>
    <w:p w14:paraId="68F0E79F" w14:textId="1584E84A" w:rsidR="00E625B5" w:rsidRDefault="00E625B5" w:rsidP="00E625B5">
      <w:pPr>
        <w:pStyle w:val="code"/>
      </w:pPr>
      <w:r w:rsidRPr="001525E5">
        <w:t>)</w:t>
      </w:r>
    </w:p>
    <w:p w14:paraId="6D95FC79" w14:textId="537362BE" w:rsidR="00E625B5" w:rsidRDefault="00E625B5" w:rsidP="00E625B5">
      <w:pPr>
        <w:pStyle w:val="Noidung"/>
      </w:pPr>
      <w:r>
        <w:t>Tạo bảng HOCHAM</w:t>
      </w:r>
    </w:p>
    <w:p w14:paraId="15EBF75C" w14:textId="77777777" w:rsidR="00A810C4" w:rsidRPr="00A810C4" w:rsidRDefault="00E625B5" w:rsidP="00E625B5">
      <w:pPr>
        <w:pStyle w:val="code"/>
        <w:rPr>
          <w:b/>
          <w:bCs/>
        </w:rPr>
      </w:pPr>
      <w:r w:rsidRPr="00A810C4">
        <w:rPr>
          <w:b/>
          <w:bCs/>
        </w:rPr>
        <w:t>CREATE TABLE HOCHAM</w:t>
      </w:r>
    </w:p>
    <w:p w14:paraId="7B3DC798" w14:textId="23A54244" w:rsidR="00E625B5" w:rsidRPr="00E625B5" w:rsidRDefault="00E625B5" w:rsidP="00E625B5">
      <w:pPr>
        <w:pStyle w:val="code"/>
      </w:pPr>
      <w:r w:rsidRPr="00E625B5">
        <w:t>(</w:t>
      </w:r>
    </w:p>
    <w:p w14:paraId="0C1F16C5" w14:textId="72FA3759" w:rsidR="00E625B5" w:rsidRPr="00E625B5" w:rsidRDefault="00E625B5" w:rsidP="00E625B5">
      <w:pPr>
        <w:pStyle w:val="code"/>
      </w:pPr>
      <w:r w:rsidRPr="00E625B5">
        <w:tab/>
      </w:r>
      <w:r w:rsidR="00303993">
        <w:t>M</w:t>
      </w:r>
      <w:r w:rsidRPr="00E625B5">
        <w:t>ahocham varchar(10)</w:t>
      </w:r>
      <w:r w:rsidR="00303993">
        <w:t>NOT NULL</w:t>
      </w:r>
      <w:r w:rsidRPr="00E625B5">
        <w:t>,</w:t>
      </w:r>
    </w:p>
    <w:p w14:paraId="215E9D34" w14:textId="71C97B2E" w:rsidR="00E625B5" w:rsidRPr="00E625B5" w:rsidRDefault="00E625B5" w:rsidP="00E625B5">
      <w:pPr>
        <w:pStyle w:val="code"/>
      </w:pPr>
      <w:r w:rsidRPr="00E625B5">
        <w:tab/>
      </w:r>
      <w:r w:rsidR="00303993">
        <w:t>T</w:t>
      </w:r>
      <w:r w:rsidRPr="00E625B5">
        <w:t>enhocham nvarchar(50)</w:t>
      </w:r>
    </w:p>
    <w:p w14:paraId="45C18D5C" w14:textId="2359F639" w:rsidR="00E625B5" w:rsidRPr="00E625B5" w:rsidRDefault="00E625B5" w:rsidP="00E625B5">
      <w:pPr>
        <w:pStyle w:val="code"/>
      </w:pPr>
      <w:r w:rsidRPr="00E625B5">
        <w:tab/>
        <w:t>PRIMARY KEY(</w:t>
      </w:r>
      <w:r w:rsidR="00303993">
        <w:t>M</w:t>
      </w:r>
      <w:r w:rsidRPr="00E625B5">
        <w:t>ahocham)</w:t>
      </w:r>
    </w:p>
    <w:p w14:paraId="6CE19C61" w14:textId="2D58E87A" w:rsidR="00E625B5" w:rsidRDefault="00E625B5" w:rsidP="00E625B5">
      <w:pPr>
        <w:pStyle w:val="code"/>
      </w:pPr>
      <w:r w:rsidRPr="001525E5">
        <w:t>)</w:t>
      </w:r>
    </w:p>
    <w:p w14:paraId="7E0FEC5F" w14:textId="77777777" w:rsidR="001E63A7" w:rsidRDefault="001E63A7" w:rsidP="00E625B5">
      <w:pPr>
        <w:pStyle w:val="Noidung"/>
      </w:pPr>
    </w:p>
    <w:p w14:paraId="2E5964D5" w14:textId="2B01C5D9" w:rsidR="00E625B5" w:rsidRDefault="00E625B5" w:rsidP="00E625B5">
      <w:pPr>
        <w:pStyle w:val="Noidung"/>
      </w:pPr>
      <w:r>
        <w:lastRenderedPageBreak/>
        <w:t>Tạo bảng HOCVI</w:t>
      </w:r>
    </w:p>
    <w:p w14:paraId="15CAF042" w14:textId="77777777" w:rsidR="00A810C4" w:rsidRPr="00A810C4" w:rsidRDefault="00E625B5" w:rsidP="00E625B5">
      <w:pPr>
        <w:pStyle w:val="code"/>
        <w:rPr>
          <w:b/>
          <w:bCs/>
        </w:rPr>
      </w:pPr>
      <w:r w:rsidRPr="00A810C4">
        <w:rPr>
          <w:b/>
          <w:bCs/>
        </w:rPr>
        <w:t>CREATE TABLE HOCVI</w:t>
      </w:r>
    </w:p>
    <w:p w14:paraId="4903F821" w14:textId="187D30EF" w:rsidR="00E625B5" w:rsidRPr="00E625B5" w:rsidRDefault="00E625B5" w:rsidP="00E625B5">
      <w:pPr>
        <w:pStyle w:val="code"/>
      </w:pPr>
      <w:r w:rsidRPr="00E625B5">
        <w:t>(</w:t>
      </w:r>
    </w:p>
    <w:p w14:paraId="3852EE51" w14:textId="77AD183F" w:rsidR="00E625B5" w:rsidRPr="00E625B5" w:rsidRDefault="00E625B5" w:rsidP="00E625B5">
      <w:pPr>
        <w:pStyle w:val="code"/>
      </w:pPr>
      <w:r w:rsidRPr="00E625B5">
        <w:tab/>
      </w:r>
      <w:r w:rsidR="00303993">
        <w:t>M</w:t>
      </w:r>
      <w:r w:rsidRPr="00E625B5">
        <w:t xml:space="preserve">ahocvi varchar(10) </w:t>
      </w:r>
      <w:r w:rsidR="00303993" w:rsidRPr="00E625B5">
        <w:t>NOT NULL</w:t>
      </w:r>
      <w:r w:rsidRPr="00E625B5">
        <w:t>,</w:t>
      </w:r>
    </w:p>
    <w:p w14:paraId="2ECADB05" w14:textId="436F9606" w:rsidR="00E625B5" w:rsidRPr="00E625B5" w:rsidRDefault="00E625B5" w:rsidP="00E625B5">
      <w:pPr>
        <w:pStyle w:val="code"/>
      </w:pPr>
      <w:r w:rsidRPr="00E625B5">
        <w:tab/>
      </w:r>
      <w:r w:rsidR="00303993">
        <w:t>T</w:t>
      </w:r>
      <w:r w:rsidRPr="00E625B5">
        <w:t>enhocvi nvarchar(50)</w:t>
      </w:r>
    </w:p>
    <w:p w14:paraId="37412B21" w14:textId="45236917" w:rsidR="00E625B5" w:rsidRPr="00E625B5" w:rsidRDefault="00E625B5" w:rsidP="00E625B5">
      <w:pPr>
        <w:pStyle w:val="code"/>
      </w:pPr>
      <w:r w:rsidRPr="00E625B5">
        <w:tab/>
        <w:t>PRIMARY KEY(</w:t>
      </w:r>
      <w:r w:rsidR="00303993">
        <w:t>M</w:t>
      </w:r>
      <w:r w:rsidRPr="00E625B5">
        <w:t>ahocvi)</w:t>
      </w:r>
    </w:p>
    <w:p w14:paraId="4DDC664C" w14:textId="5A20626F" w:rsidR="00E625B5" w:rsidRDefault="00E625B5" w:rsidP="00E625B5">
      <w:pPr>
        <w:pStyle w:val="code"/>
      </w:pPr>
      <w:r w:rsidRPr="001525E5">
        <w:t>)</w:t>
      </w:r>
    </w:p>
    <w:p w14:paraId="290DD588" w14:textId="4C6102E3" w:rsidR="00E625B5" w:rsidRDefault="00E625B5" w:rsidP="00E625B5">
      <w:pPr>
        <w:pStyle w:val="Noidung"/>
      </w:pPr>
      <w:r>
        <w:t>Tạo bảng DICHVU</w:t>
      </w:r>
    </w:p>
    <w:p w14:paraId="4C23E03C" w14:textId="77777777" w:rsidR="00A810C4" w:rsidRPr="00A810C4" w:rsidRDefault="00E625B5" w:rsidP="00E625B5">
      <w:pPr>
        <w:pStyle w:val="code"/>
        <w:rPr>
          <w:b/>
          <w:bCs/>
        </w:rPr>
      </w:pPr>
      <w:r w:rsidRPr="00A810C4">
        <w:rPr>
          <w:b/>
          <w:bCs/>
        </w:rPr>
        <w:t>CREATE TABLE DICHVU</w:t>
      </w:r>
    </w:p>
    <w:p w14:paraId="2B2ADF21" w14:textId="256FC6A1" w:rsidR="00E625B5" w:rsidRPr="00E625B5" w:rsidRDefault="00E625B5" w:rsidP="00E625B5">
      <w:pPr>
        <w:pStyle w:val="code"/>
      </w:pPr>
      <w:r w:rsidRPr="00E625B5">
        <w:t>(</w:t>
      </w:r>
    </w:p>
    <w:p w14:paraId="26BEBBF2" w14:textId="730CC18E" w:rsidR="00E625B5" w:rsidRPr="00E625B5" w:rsidRDefault="00E625B5" w:rsidP="00E625B5">
      <w:pPr>
        <w:pStyle w:val="code"/>
      </w:pPr>
      <w:r w:rsidRPr="00E625B5">
        <w:tab/>
      </w:r>
      <w:r w:rsidR="00303993">
        <w:t>M</w:t>
      </w:r>
      <w:r w:rsidRPr="00E625B5">
        <w:t xml:space="preserve">adichvu varchar(10) </w:t>
      </w:r>
      <w:r w:rsidR="00303993" w:rsidRPr="00E625B5">
        <w:t>NOT NULL</w:t>
      </w:r>
      <w:r w:rsidRPr="00E625B5">
        <w:t>,</w:t>
      </w:r>
    </w:p>
    <w:p w14:paraId="073338E2" w14:textId="31E48178" w:rsidR="00E625B5" w:rsidRPr="00E625B5" w:rsidRDefault="00E625B5" w:rsidP="00303993">
      <w:pPr>
        <w:pStyle w:val="code"/>
      </w:pPr>
      <w:r w:rsidRPr="00E625B5">
        <w:tab/>
      </w:r>
      <w:r w:rsidR="00303993">
        <w:t>T</w:t>
      </w:r>
      <w:r w:rsidRPr="00E625B5">
        <w:t>endichvu nvarchar(50)</w:t>
      </w:r>
    </w:p>
    <w:p w14:paraId="5319F2B8" w14:textId="5DD52610" w:rsidR="00E625B5" w:rsidRPr="00E625B5" w:rsidRDefault="00E625B5" w:rsidP="00E625B5">
      <w:pPr>
        <w:pStyle w:val="code"/>
      </w:pPr>
      <w:r w:rsidRPr="00E625B5">
        <w:tab/>
        <w:t>PRIMARY KEY(</w:t>
      </w:r>
      <w:r w:rsidR="00303993">
        <w:t>M</w:t>
      </w:r>
      <w:r w:rsidRPr="00E625B5">
        <w:t>adichvu)</w:t>
      </w:r>
    </w:p>
    <w:p w14:paraId="046CFD60" w14:textId="258154A9" w:rsidR="00E625B5" w:rsidRDefault="00E625B5" w:rsidP="00E625B5">
      <w:pPr>
        <w:pStyle w:val="code"/>
      </w:pPr>
      <w:r w:rsidRPr="001525E5">
        <w:t>)</w:t>
      </w:r>
    </w:p>
    <w:p w14:paraId="66BDEA8B" w14:textId="411D49CF" w:rsidR="00E625B5" w:rsidRDefault="00E625B5" w:rsidP="00E625B5">
      <w:pPr>
        <w:pStyle w:val="Noidung"/>
      </w:pPr>
      <w:r>
        <w:t>Tạo bảng BACSI</w:t>
      </w:r>
    </w:p>
    <w:p w14:paraId="15834EA3" w14:textId="77777777" w:rsidR="00A810C4" w:rsidRPr="00A810C4" w:rsidRDefault="00875782" w:rsidP="00875782">
      <w:pPr>
        <w:pStyle w:val="code"/>
        <w:pBdr>
          <w:right w:val="dotted" w:sz="4" w:space="10" w:color="auto"/>
        </w:pBdr>
        <w:rPr>
          <w:b/>
          <w:bCs/>
        </w:rPr>
      </w:pPr>
      <w:r w:rsidRPr="00A810C4">
        <w:rPr>
          <w:b/>
          <w:bCs/>
        </w:rPr>
        <w:t xml:space="preserve">CREATE TABLE </w:t>
      </w:r>
      <w:r w:rsidR="00E625B5" w:rsidRPr="00A810C4">
        <w:rPr>
          <w:b/>
          <w:bCs/>
        </w:rPr>
        <w:t>BACSI</w:t>
      </w:r>
    </w:p>
    <w:p w14:paraId="1233CFD6" w14:textId="175E3E28" w:rsidR="00E625B5" w:rsidRPr="00E625B5" w:rsidRDefault="00E625B5" w:rsidP="00875782">
      <w:pPr>
        <w:pStyle w:val="code"/>
        <w:pBdr>
          <w:right w:val="dotted" w:sz="4" w:space="10" w:color="auto"/>
        </w:pBdr>
      </w:pPr>
      <w:r w:rsidRPr="00E625B5">
        <w:t>(</w:t>
      </w:r>
    </w:p>
    <w:p w14:paraId="68B8EF73" w14:textId="5E07D613" w:rsidR="00E625B5" w:rsidRPr="00E625B5" w:rsidRDefault="00E625B5" w:rsidP="00875782">
      <w:pPr>
        <w:pStyle w:val="code"/>
        <w:pBdr>
          <w:right w:val="dotted" w:sz="4" w:space="10" w:color="auto"/>
        </w:pBdr>
      </w:pPr>
      <w:r w:rsidRPr="00E625B5">
        <w:tab/>
      </w:r>
      <w:r w:rsidR="00303993">
        <w:t>M</w:t>
      </w:r>
      <w:r w:rsidRPr="00E625B5">
        <w:t xml:space="preserve">abacsi varchar(10) </w:t>
      </w:r>
      <w:r w:rsidR="00303993" w:rsidRPr="00303993">
        <w:t>NOT NULL</w:t>
      </w:r>
      <w:r w:rsidRPr="00E625B5">
        <w:t>,</w:t>
      </w:r>
    </w:p>
    <w:p w14:paraId="19C6FD26" w14:textId="2C0C2BBF" w:rsidR="00E625B5" w:rsidRPr="00E625B5" w:rsidRDefault="00E625B5" w:rsidP="00875782">
      <w:pPr>
        <w:pStyle w:val="code"/>
        <w:pBdr>
          <w:right w:val="dotted" w:sz="4" w:space="10" w:color="auto"/>
        </w:pBdr>
      </w:pPr>
      <w:r w:rsidRPr="00E625B5">
        <w:tab/>
      </w:r>
      <w:r w:rsidR="00303993">
        <w:t>T</w:t>
      </w:r>
      <w:r w:rsidRPr="00E625B5">
        <w:t>enbacsi nvarchar(50),</w:t>
      </w:r>
    </w:p>
    <w:p w14:paraId="01EA63A4" w14:textId="2C2BF619" w:rsidR="00E625B5" w:rsidRPr="00E625B5" w:rsidRDefault="00E625B5" w:rsidP="00875782">
      <w:pPr>
        <w:pStyle w:val="code"/>
        <w:pBdr>
          <w:right w:val="dotted" w:sz="4" w:space="10" w:color="auto"/>
        </w:pBdr>
      </w:pPr>
      <w:r w:rsidRPr="00E625B5">
        <w:tab/>
      </w:r>
      <w:r w:rsidR="00303993">
        <w:t>G</w:t>
      </w:r>
      <w:r w:rsidRPr="00E625B5">
        <w:t>ioithieu ntext,</w:t>
      </w:r>
    </w:p>
    <w:p w14:paraId="17FD2CF9" w14:textId="4299B3DA" w:rsidR="00E625B5" w:rsidRPr="00E625B5" w:rsidRDefault="00E625B5" w:rsidP="00875782">
      <w:pPr>
        <w:pStyle w:val="code"/>
        <w:pBdr>
          <w:right w:val="dotted" w:sz="4" w:space="10" w:color="auto"/>
        </w:pBdr>
      </w:pPr>
      <w:r w:rsidRPr="00E625B5">
        <w:tab/>
      </w:r>
      <w:r w:rsidR="00303993">
        <w:t>N</w:t>
      </w:r>
      <w:r w:rsidRPr="00E625B5">
        <w:t>amkinhnghiem int,</w:t>
      </w:r>
    </w:p>
    <w:p w14:paraId="66B30E3F" w14:textId="792E6F31" w:rsidR="00E625B5" w:rsidRPr="00E625B5" w:rsidRDefault="00E625B5" w:rsidP="00875782">
      <w:pPr>
        <w:pStyle w:val="code"/>
        <w:pBdr>
          <w:right w:val="dotted" w:sz="4" w:space="10" w:color="auto"/>
        </w:pBdr>
      </w:pPr>
      <w:r w:rsidRPr="00E625B5">
        <w:tab/>
      </w:r>
      <w:r w:rsidR="00303993">
        <w:t>M</w:t>
      </w:r>
      <w:r w:rsidRPr="00E625B5">
        <w:t>achuyenkhoa varchar(10),</w:t>
      </w:r>
    </w:p>
    <w:p w14:paraId="7E3663CB" w14:textId="11ED51F6" w:rsidR="00E625B5" w:rsidRPr="00E625B5" w:rsidRDefault="00E625B5" w:rsidP="00875782">
      <w:pPr>
        <w:pStyle w:val="code"/>
        <w:pBdr>
          <w:right w:val="dotted" w:sz="4" w:space="10" w:color="auto"/>
        </w:pBdr>
      </w:pPr>
      <w:r w:rsidRPr="00E625B5">
        <w:tab/>
      </w:r>
      <w:r w:rsidR="00303993">
        <w:t>M</w:t>
      </w:r>
      <w:r w:rsidRPr="00E625B5">
        <w:t>abenhvien varchar(10),</w:t>
      </w:r>
    </w:p>
    <w:p w14:paraId="079F6BF2" w14:textId="0A6513AE" w:rsidR="00E625B5" w:rsidRPr="00E625B5" w:rsidRDefault="00E625B5" w:rsidP="00875782">
      <w:pPr>
        <w:pStyle w:val="code"/>
        <w:pBdr>
          <w:right w:val="dotted" w:sz="4" w:space="10" w:color="auto"/>
        </w:pBdr>
      </w:pPr>
      <w:r w:rsidRPr="00E625B5">
        <w:tab/>
      </w:r>
      <w:r w:rsidR="00303993">
        <w:t>M</w:t>
      </w:r>
      <w:r w:rsidRPr="00E625B5">
        <w:t>ahocham varchar(10),</w:t>
      </w:r>
    </w:p>
    <w:p w14:paraId="4158276B" w14:textId="54FD79F9" w:rsidR="00E625B5" w:rsidRPr="00E625B5" w:rsidRDefault="00E625B5" w:rsidP="00875782">
      <w:pPr>
        <w:pStyle w:val="code"/>
        <w:pBdr>
          <w:right w:val="dotted" w:sz="4" w:space="10" w:color="auto"/>
        </w:pBdr>
      </w:pPr>
      <w:r w:rsidRPr="00E625B5">
        <w:tab/>
      </w:r>
      <w:r w:rsidR="00303993">
        <w:t>M</w:t>
      </w:r>
      <w:r w:rsidRPr="00E625B5">
        <w:t>ahocvi varchar(10)</w:t>
      </w:r>
    </w:p>
    <w:p w14:paraId="6DED0491" w14:textId="7FD8AE34" w:rsidR="00E625B5" w:rsidRPr="00E625B5" w:rsidRDefault="00E625B5" w:rsidP="00875782">
      <w:pPr>
        <w:pStyle w:val="code"/>
        <w:pBdr>
          <w:right w:val="dotted" w:sz="4" w:space="10" w:color="auto"/>
        </w:pBdr>
      </w:pPr>
      <w:r w:rsidRPr="00E625B5">
        <w:tab/>
      </w:r>
      <w:r w:rsidR="00875782" w:rsidRPr="00E625B5">
        <w:t>PRIMARY</w:t>
      </w:r>
      <w:r w:rsidRPr="00E625B5">
        <w:t xml:space="preserve"> key(</w:t>
      </w:r>
      <w:r w:rsidR="00303993">
        <w:t>M</w:t>
      </w:r>
      <w:r w:rsidRPr="00E625B5">
        <w:t>abacsi)</w:t>
      </w:r>
      <w:r w:rsidRPr="00E625B5">
        <w:tab/>
      </w:r>
    </w:p>
    <w:p w14:paraId="634F381C" w14:textId="7AF58F4C" w:rsidR="00E625B5" w:rsidRDefault="00E625B5" w:rsidP="00875782">
      <w:pPr>
        <w:pStyle w:val="code"/>
        <w:pBdr>
          <w:right w:val="dotted" w:sz="4" w:space="10" w:color="auto"/>
        </w:pBdr>
      </w:pPr>
      <w:r w:rsidRPr="00E625B5">
        <w:t>)</w:t>
      </w:r>
    </w:p>
    <w:p w14:paraId="5D282F1F" w14:textId="77777777" w:rsidR="001525E5" w:rsidRPr="00E625B5" w:rsidRDefault="001525E5" w:rsidP="00875782">
      <w:pPr>
        <w:pStyle w:val="code"/>
        <w:pBdr>
          <w:right w:val="dotted" w:sz="4" w:space="10" w:color="auto"/>
        </w:pBdr>
      </w:pPr>
    </w:p>
    <w:p w14:paraId="7128776A" w14:textId="77777777" w:rsidR="00E625B5" w:rsidRPr="00E625B5" w:rsidRDefault="00E625B5" w:rsidP="00D36ADC">
      <w:pPr>
        <w:pStyle w:val="code"/>
        <w:pBdr>
          <w:right w:val="dotted" w:sz="4" w:space="10" w:color="auto"/>
        </w:pBdr>
      </w:pPr>
      <w:r w:rsidRPr="00E625B5">
        <w:lastRenderedPageBreak/>
        <w:t>ALTER TABLE BACSI ADD CONSTRAINT FK_BACSI_BENHVIEN</w:t>
      </w:r>
    </w:p>
    <w:p w14:paraId="387A1744" w14:textId="2C5118D5" w:rsidR="00E625B5" w:rsidRPr="00E625B5" w:rsidRDefault="00E625B5" w:rsidP="00D36ADC">
      <w:pPr>
        <w:pStyle w:val="code"/>
        <w:pBdr>
          <w:right w:val="dotted" w:sz="4" w:space="10" w:color="auto"/>
        </w:pBdr>
      </w:pPr>
      <w:r w:rsidRPr="00E625B5">
        <w:t>FOREIGN KEY (</w:t>
      </w:r>
      <w:r w:rsidR="00303993">
        <w:t>M</w:t>
      </w:r>
      <w:r w:rsidRPr="00E625B5">
        <w:t>abenhvien) REFERENCES BENHVIEN(</w:t>
      </w:r>
      <w:r w:rsidR="00303993">
        <w:t>M</w:t>
      </w:r>
      <w:r w:rsidRPr="00E625B5">
        <w:t>abenhvien)</w:t>
      </w:r>
    </w:p>
    <w:p w14:paraId="3EDB6BFD" w14:textId="77777777" w:rsidR="00E625B5" w:rsidRPr="00E625B5" w:rsidRDefault="00E625B5" w:rsidP="00D36ADC">
      <w:pPr>
        <w:pStyle w:val="code"/>
        <w:pBdr>
          <w:right w:val="dotted" w:sz="4" w:space="10" w:color="auto"/>
        </w:pBdr>
      </w:pPr>
      <w:r w:rsidRPr="00E625B5">
        <w:t>ALTER TABLE BACSI ADD CONSTRAINT FK_BACSI_CHUYENKHOA</w:t>
      </w:r>
    </w:p>
    <w:p w14:paraId="02CA8C0D" w14:textId="716CA2DC" w:rsidR="00E625B5" w:rsidRPr="00E625B5" w:rsidRDefault="00E625B5" w:rsidP="00D36ADC">
      <w:pPr>
        <w:pStyle w:val="code"/>
        <w:pBdr>
          <w:right w:val="dotted" w:sz="4" w:space="10" w:color="auto"/>
        </w:pBdr>
      </w:pPr>
      <w:r w:rsidRPr="00E625B5">
        <w:t>FOREIGN KEY (</w:t>
      </w:r>
      <w:r w:rsidR="00303993">
        <w:t>M</w:t>
      </w:r>
      <w:r w:rsidRPr="00E625B5">
        <w:t>achuyenkhoa) REFERENCES CHUYENKHOA(</w:t>
      </w:r>
      <w:r w:rsidR="00303993">
        <w:t>M</w:t>
      </w:r>
      <w:r w:rsidRPr="00E625B5">
        <w:t>achuyenkhoa)</w:t>
      </w:r>
    </w:p>
    <w:p w14:paraId="2F6B789C" w14:textId="77777777" w:rsidR="00E625B5" w:rsidRPr="00E625B5" w:rsidRDefault="00E625B5" w:rsidP="00D36ADC">
      <w:pPr>
        <w:pStyle w:val="code"/>
        <w:pBdr>
          <w:right w:val="dotted" w:sz="4" w:space="10" w:color="auto"/>
        </w:pBdr>
      </w:pPr>
      <w:r w:rsidRPr="00E625B5">
        <w:t>ALTER TABLE BACSI ADD CONSTRAINT FK_BACSI_HOCHAM</w:t>
      </w:r>
    </w:p>
    <w:p w14:paraId="48FEC0C1" w14:textId="4C390C0B" w:rsidR="00E625B5" w:rsidRPr="00E625B5" w:rsidRDefault="00E625B5" w:rsidP="00D36ADC">
      <w:pPr>
        <w:pStyle w:val="code"/>
        <w:pBdr>
          <w:right w:val="dotted" w:sz="4" w:space="10" w:color="auto"/>
        </w:pBdr>
      </w:pPr>
      <w:r w:rsidRPr="00E625B5">
        <w:t>FOREIGN KEY (</w:t>
      </w:r>
      <w:r w:rsidR="00303993">
        <w:t>M</w:t>
      </w:r>
      <w:r w:rsidRPr="00E625B5">
        <w:t>ahocham) REFERENCES HOCHAM(</w:t>
      </w:r>
      <w:r w:rsidR="00303993">
        <w:t>M</w:t>
      </w:r>
      <w:r w:rsidRPr="00E625B5">
        <w:t>ahocham)</w:t>
      </w:r>
    </w:p>
    <w:p w14:paraId="703592EA" w14:textId="77777777" w:rsidR="00E625B5" w:rsidRPr="00E625B5" w:rsidRDefault="00E625B5" w:rsidP="00D36ADC">
      <w:pPr>
        <w:pStyle w:val="code"/>
        <w:pBdr>
          <w:right w:val="dotted" w:sz="4" w:space="10" w:color="auto"/>
        </w:pBdr>
      </w:pPr>
      <w:r w:rsidRPr="00E625B5">
        <w:t>ALTER TABLE BACSI ADD CONSTRAINT FK_BACSI_HOCVI1</w:t>
      </w:r>
    </w:p>
    <w:p w14:paraId="3166578A" w14:textId="6511DE6E" w:rsidR="00E625B5" w:rsidRDefault="00E625B5" w:rsidP="00D36ADC">
      <w:pPr>
        <w:pStyle w:val="code"/>
        <w:pBdr>
          <w:right w:val="dotted" w:sz="4" w:space="10" w:color="auto"/>
        </w:pBdr>
      </w:pPr>
      <w:r w:rsidRPr="00E625B5">
        <w:rPr>
          <w:lang w:val="en-US"/>
        </w:rPr>
        <w:t>FOREIGN KEY (</w:t>
      </w:r>
      <w:r w:rsidR="00303993">
        <w:rPr>
          <w:lang w:val="en-US"/>
        </w:rPr>
        <w:t>M</w:t>
      </w:r>
      <w:r w:rsidRPr="00E625B5">
        <w:rPr>
          <w:lang w:val="en-US"/>
        </w:rPr>
        <w:t>ahocvi) REFERENCES HOCVI(</w:t>
      </w:r>
      <w:r w:rsidR="00303993">
        <w:rPr>
          <w:lang w:val="en-US"/>
        </w:rPr>
        <w:t>M</w:t>
      </w:r>
      <w:r w:rsidRPr="00E625B5">
        <w:rPr>
          <w:lang w:val="en-US"/>
        </w:rPr>
        <w:t>ahocvi)</w:t>
      </w:r>
    </w:p>
    <w:p w14:paraId="7E429008" w14:textId="179BB454" w:rsidR="00875782" w:rsidRDefault="00875782" w:rsidP="00875782">
      <w:pPr>
        <w:pStyle w:val="Noidung"/>
      </w:pPr>
      <w:r>
        <w:t>Tạo bảng LICHKHAM</w:t>
      </w:r>
    </w:p>
    <w:p w14:paraId="04C3EB6E" w14:textId="77777777" w:rsidR="00A810C4" w:rsidRPr="00A810C4" w:rsidRDefault="00875782" w:rsidP="00D36ADC">
      <w:pPr>
        <w:pStyle w:val="code"/>
        <w:rPr>
          <w:b/>
          <w:bCs/>
        </w:rPr>
      </w:pPr>
      <w:r w:rsidRPr="00A810C4">
        <w:rPr>
          <w:b/>
          <w:bCs/>
        </w:rPr>
        <w:t>CREATE TABLE LICHKHAM</w:t>
      </w:r>
    </w:p>
    <w:p w14:paraId="1FF9B9B5" w14:textId="696C8F57" w:rsidR="00875782" w:rsidRPr="00875782" w:rsidRDefault="00875782" w:rsidP="00D36ADC">
      <w:pPr>
        <w:pStyle w:val="code"/>
      </w:pPr>
      <w:r w:rsidRPr="00875782">
        <w:t>(</w:t>
      </w:r>
    </w:p>
    <w:p w14:paraId="4A56180A" w14:textId="595F792A" w:rsidR="00875782" w:rsidRPr="00875782" w:rsidRDefault="00875782" w:rsidP="00D36ADC">
      <w:pPr>
        <w:pStyle w:val="code"/>
      </w:pPr>
      <w:r w:rsidRPr="00875782">
        <w:tab/>
      </w:r>
      <w:r w:rsidR="00303993">
        <w:t>M</w:t>
      </w:r>
      <w:r w:rsidRPr="00875782">
        <w:t xml:space="preserve">alich varchar(10) </w:t>
      </w:r>
      <w:r w:rsidR="00303993" w:rsidRPr="00875782">
        <w:t>NOT NULL</w:t>
      </w:r>
      <w:r w:rsidRPr="00875782">
        <w:t>,</w:t>
      </w:r>
    </w:p>
    <w:p w14:paraId="63E515D1" w14:textId="47894955" w:rsidR="00875782" w:rsidRPr="00875782" w:rsidRDefault="00875782" w:rsidP="00D36ADC">
      <w:pPr>
        <w:pStyle w:val="code"/>
      </w:pPr>
      <w:r w:rsidRPr="00875782">
        <w:tab/>
      </w:r>
      <w:r w:rsidR="00303993">
        <w:t>N</w:t>
      </w:r>
      <w:r w:rsidRPr="00875782">
        <w:t>gay date,</w:t>
      </w:r>
    </w:p>
    <w:p w14:paraId="6682D920" w14:textId="0D9896F9" w:rsidR="00875782" w:rsidRPr="00875782" w:rsidRDefault="00875782" w:rsidP="00D36ADC">
      <w:pPr>
        <w:pStyle w:val="code"/>
      </w:pPr>
      <w:r w:rsidRPr="00875782">
        <w:tab/>
      </w:r>
      <w:r w:rsidR="00303993">
        <w:t>G</w:t>
      </w:r>
      <w:r w:rsidRPr="00875782">
        <w:t>iobatdau time,</w:t>
      </w:r>
    </w:p>
    <w:p w14:paraId="44D09789" w14:textId="326C7EDB" w:rsidR="00875782" w:rsidRPr="00875782" w:rsidRDefault="00875782" w:rsidP="00D36ADC">
      <w:pPr>
        <w:pStyle w:val="code"/>
      </w:pPr>
      <w:r w:rsidRPr="00875782">
        <w:tab/>
      </w:r>
      <w:r w:rsidR="00303993">
        <w:t>G</w:t>
      </w:r>
      <w:r w:rsidRPr="00875782">
        <w:t>ioketthuc time,</w:t>
      </w:r>
    </w:p>
    <w:p w14:paraId="1C700CE3" w14:textId="3918449F" w:rsidR="00875782" w:rsidRPr="00875782" w:rsidRDefault="00875782" w:rsidP="00D36ADC">
      <w:pPr>
        <w:pStyle w:val="code"/>
      </w:pPr>
      <w:r w:rsidRPr="00875782">
        <w:tab/>
      </w:r>
      <w:r w:rsidR="00303993">
        <w:t>M</w:t>
      </w:r>
      <w:r w:rsidRPr="00875782">
        <w:t>aphongkham varchar(10)</w:t>
      </w:r>
    </w:p>
    <w:p w14:paraId="11AB269A" w14:textId="4BDC9CD5" w:rsidR="00875782" w:rsidRPr="00875782" w:rsidRDefault="00875782" w:rsidP="00D36ADC">
      <w:pPr>
        <w:pStyle w:val="code"/>
      </w:pPr>
      <w:r w:rsidRPr="00875782">
        <w:tab/>
        <w:t>PRIMARY KEY (malich)</w:t>
      </w:r>
    </w:p>
    <w:p w14:paraId="6DF49605" w14:textId="77777777" w:rsidR="00875782" w:rsidRPr="00875782" w:rsidRDefault="00875782" w:rsidP="00D36ADC">
      <w:pPr>
        <w:pStyle w:val="code"/>
      </w:pPr>
      <w:r w:rsidRPr="00875782">
        <w:tab/>
        <w:t>CONSTRAINT FK_LICHKHAM_PHONGKHAM</w:t>
      </w:r>
    </w:p>
    <w:p w14:paraId="46F5E9F2" w14:textId="4C8DDEB6" w:rsidR="00875782" w:rsidRPr="00875782" w:rsidRDefault="00875782" w:rsidP="00303993">
      <w:pPr>
        <w:pStyle w:val="code"/>
      </w:pPr>
      <w:r w:rsidRPr="00875782">
        <w:tab/>
        <w:t>FOREIGN KEY (</w:t>
      </w:r>
      <w:r w:rsidR="00303993">
        <w:t>M</w:t>
      </w:r>
      <w:r w:rsidRPr="00875782">
        <w:t>aphongkham) REFERENCES PHONGKHAM(</w:t>
      </w:r>
      <w:r w:rsidR="00303993">
        <w:t>M</w:t>
      </w:r>
      <w:r w:rsidRPr="00875782">
        <w:t>aphongkham)</w:t>
      </w:r>
    </w:p>
    <w:p w14:paraId="015C0CE9" w14:textId="631CC812" w:rsidR="00875782" w:rsidRDefault="00875782" w:rsidP="00D36ADC">
      <w:pPr>
        <w:pStyle w:val="code"/>
      </w:pPr>
      <w:r w:rsidRPr="00875782">
        <w:rPr>
          <w:lang w:val="en-US"/>
        </w:rPr>
        <w:t>)</w:t>
      </w:r>
    </w:p>
    <w:p w14:paraId="4D00B7FB" w14:textId="718B8A83" w:rsidR="00875782" w:rsidRDefault="00875782" w:rsidP="00875782">
      <w:pPr>
        <w:pStyle w:val="Noidung"/>
      </w:pPr>
      <w:r>
        <w:t>Tạo bảng BENHNHAN</w:t>
      </w:r>
    </w:p>
    <w:p w14:paraId="7EFBE7C4" w14:textId="77777777" w:rsidR="00A810C4" w:rsidRPr="00A810C4" w:rsidRDefault="00875782" w:rsidP="00875782">
      <w:pPr>
        <w:pStyle w:val="code"/>
        <w:rPr>
          <w:b/>
          <w:bCs/>
        </w:rPr>
      </w:pPr>
      <w:r w:rsidRPr="00A810C4">
        <w:rPr>
          <w:b/>
          <w:bCs/>
        </w:rPr>
        <w:t>CREATE TABLE BENHNHAN</w:t>
      </w:r>
    </w:p>
    <w:p w14:paraId="56FD57F3" w14:textId="6B2B80DF" w:rsidR="00875782" w:rsidRPr="00875782" w:rsidRDefault="00875782" w:rsidP="00875782">
      <w:pPr>
        <w:pStyle w:val="code"/>
      </w:pPr>
      <w:r w:rsidRPr="00875782">
        <w:t>(</w:t>
      </w:r>
    </w:p>
    <w:p w14:paraId="5023F645" w14:textId="147EA0FD" w:rsidR="00875782" w:rsidRPr="00875782" w:rsidRDefault="00875782" w:rsidP="00875782">
      <w:pPr>
        <w:pStyle w:val="code"/>
      </w:pPr>
      <w:r w:rsidRPr="00875782">
        <w:tab/>
      </w:r>
      <w:r w:rsidR="00713249">
        <w:t>M</w:t>
      </w:r>
      <w:r w:rsidRPr="00875782">
        <w:t xml:space="preserve">abenhnhan varchar(10) </w:t>
      </w:r>
      <w:r w:rsidR="00713249" w:rsidRPr="00875782">
        <w:t>NOT NULL</w:t>
      </w:r>
      <w:r w:rsidRPr="00875782">
        <w:t>,</w:t>
      </w:r>
    </w:p>
    <w:p w14:paraId="0EAB8B9D" w14:textId="0B96F081" w:rsidR="00875782" w:rsidRPr="00875782" w:rsidRDefault="00875782" w:rsidP="00875782">
      <w:pPr>
        <w:pStyle w:val="code"/>
      </w:pPr>
      <w:r w:rsidRPr="00875782">
        <w:tab/>
      </w:r>
      <w:r w:rsidR="00713249">
        <w:t>T</w:t>
      </w:r>
      <w:r w:rsidRPr="00875782">
        <w:t>enbenhnhan nvarchar(50),</w:t>
      </w:r>
    </w:p>
    <w:p w14:paraId="6617B1A4" w14:textId="1BF9F69C" w:rsidR="00875782" w:rsidRPr="00875782" w:rsidRDefault="00875782" w:rsidP="00875782">
      <w:pPr>
        <w:pStyle w:val="code"/>
      </w:pPr>
      <w:r w:rsidRPr="00875782">
        <w:tab/>
      </w:r>
      <w:r w:rsidR="00713249">
        <w:t>G</w:t>
      </w:r>
      <w:r w:rsidRPr="00875782">
        <w:t>ioitinh nvarchar(5),</w:t>
      </w:r>
    </w:p>
    <w:p w14:paraId="3606D5D8" w14:textId="7B57AB48" w:rsidR="00875782" w:rsidRPr="00875782" w:rsidRDefault="00875782" w:rsidP="00875782">
      <w:pPr>
        <w:pStyle w:val="code"/>
      </w:pPr>
      <w:r w:rsidRPr="00875782">
        <w:tab/>
      </w:r>
      <w:r w:rsidR="00713249">
        <w:t>S</w:t>
      </w:r>
      <w:r w:rsidRPr="00875782">
        <w:t>dt char(10),</w:t>
      </w:r>
    </w:p>
    <w:p w14:paraId="3F467D36" w14:textId="03FC3825" w:rsidR="00875782" w:rsidRPr="00875782" w:rsidRDefault="00875782" w:rsidP="00875782">
      <w:pPr>
        <w:pStyle w:val="code"/>
      </w:pPr>
      <w:r w:rsidRPr="00875782">
        <w:tab/>
      </w:r>
      <w:r w:rsidR="00713249">
        <w:t>E</w:t>
      </w:r>
      <w:r w:rsidRPr="00875782">
        <w:t>mail varchar(50),</w:t>
      </w:r>
    </w:p>
    <w:p w14:paraId="0E3E4DDF" w14:textId="4B1BC7C6" w:rsidR="00875782" w:rsidRPr="00875782" w:rsidRDefault="00875782" w:rsidP="00875782">
      <w:pPr>
        <w:pStyle w:val="code"/>
      </w:pPr>
      <w:r w:rsidRPr="00875782">
        <w:lastRenderedPageBreak/>
        <w:tab/>
      </w:r>
      <w:r w:rsidR="00713249">
        <w:t>N</w:t>
      </w:r>
      <w:r w:rsidRPr="00875782">
        <w:t>gaysinh date,</w:t>
      </w:r>
    </w:p>
    <w:p w14:paraId="75A7761A" w14:textId="1A09C138" w:rsidR="00875782" w:rsidRPr="00875782" w:rsidRDefault="00875782" w:rsidP="00875782">
      <w:pPr>
        <w:pStyle w:val="code"/>
      </w:pPr>
      <w:r w:rsidRPr="00875782">
        <w:tab/>
      </w:r>
      <w:r w:rsidR="00713249">
        <w:t>D</w:t>
      </w:r>
      <w:r w:rsidRPr="00875782">
        <w:t>iachi nvarchar(100)</w:t>
      </w:r>
    </w:p>
    <w:p w14:paraId="7F33E539" w14:textId="653255BA" w:rsidR="00875782" w:rsidRPr="00875782" w:rsidRDefault="00875782" w:rsidP="00875782">
      <w:pPr>
        <w:pStyle w:val="code"/>
      </w:pPr>
      <w:r w:rsidRPr="00875782">
        <w:tab/>
        <w:t>PRIMARY KEY (</w:t>
      </w:r>
      <w:r w:rsidR="00713249">
        <w:t>M</w:t>
      </w:r>
      <w:r w:rsidRPr="00875782">
        <w:t>abenhnhan)</w:t>
      </w:r>
    </w:p>
    <w:p w14:paraId="3D7D304F" w14:textId="7B3F88F9" w:rsidR="00875782" w:rsidRPr="00D36ADC" w:rsidRDefault="00875782" w:rsidP="00D36ADC">
      <w:pPr>
        <w:pStyle w:val="code"/>
      </w:pPr>
      <w:r w:rsidRPr="00875782">
        <w:rPr>
          <w:lang w:val="en-US"/>
        </w:rPr>
        <w:t>)</w:t>
      </w:r>
    </w:p>
    <w:p w14:paraId="035E0702" w14:textId="617AC24F" w:rsidR="00875782" w:rsidRDefault="00875782" w:rsidP="00875782">
      <w:pPr>
        <w:pStyle w:val="Noidung"/>
      </w:pPr>
      <w:r>
        <w:t>Tạo bảng DANGKY</w:t>
      </w:r>
    </w:p>
    <w:p w14:paraId="46ACAF08" w14:textId="77777777" w:rsidR="00A810C4" w:rsidRPr="00A810C4" w:rsidRDefault="00875782" w:rsidP="00D36ADC">
      <w:pPr>
        <w:pStyle w:val="code"/>
        <w:rPr>
          <w:rFonts w:eastAsia="Calibri"/>
          <w:b/>
          <w:bCs/>
        </w:rPr>
      </w:pPr>
      <w:r w:rsidRPr="00A810C4">
        <w:rPr>
          <w:b/>
          <w:bCs/>
        </w:rPr>
        <w:t xml:space="preserve">CREATE TABLE </w:t>
      </w:r>
      <w:r w:rsidRPr="00A810C4">
        <w:rPr>
          <w:rFonts w:eastAsia="Calibri"/>
          <w:b/>
          <w:bCs/>
        </w:rPr>
        <w:t>DANGKY</w:t>
      </w:r>
    </w:p>
    <w:p w14:paraId="102CEBE2" w14:textId="20F734AE" w:rsidR="00875782" w:rsidRPr="00D36ADC" w:rsidRDefault="00875782" w:rsidP="00D36ADC">
      <w:pPr>
        <w:pStyle w:val="code"/>
        <w:rPr>
          <w:rFonts w:eastAsia="Calibri"/>
        </w:rPr>
      </w:pPr>
      <w:r w:rsidRPr="00D36ADC">
        <w:rPr>
          <w:rFonts w:eastAsia="Calibri"/>
        </w:rPr>
        <w:t>(</w:t>
      </w:r>
    </w:p>
    <w:p w14:paraId="2662087B" w14:textId="02DD41CE"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angky varchar(10) </w:t>
      </w:r>
      <w:r w:rsidR="00C61C7C" w:rsidRPr="00C61C7C">
        <w:rPr>
          <w:rFonts w:eastAsia="Calibri"/>
        </w:rPr>
        <w:t>NOT NULL</w:t>
      </w:r>
      <w:r w:rsidRPr="00D36ADC">
        <w:rPr>
          <w:rFonts w:eastAsia="Calibri"/>
        </w:rPr>
        <w:t>,</w:t>
      </w:r>
    </w:p>
    <w:p w14:paraId="19EC262F" w14:textId="6FE49C59"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acsi varchar(10) ,</w:t>
      </w:r>
    </w:p>
    <w:p w14:paraId="1381A834" w14:textId="79D3CBE5"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enhnhan varchar(10) ,</w:t>
      </w:r>
    </w:p>
    <w:p w14:paraId="701E7F2C" w14:textId="11B2816A"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lich varchar(10) ,</w:t>
      </w:r>
    </w:p>
    <w:p w14:paraId="22B9BD54" w14:textId="65B937BD"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ichvu varchar(10) </w:t>
      </w:r>
    </w:p>
    <w:p w14:paraId="1C4BE3CD" w14:textId="395401EE" w:rsidR="00875782" w:rsidRPr="00D36ADC" w:rsidRDefault="00875782" w:rsidP="00D36ADC">
      <w:pPr>
        <w:pStyle w:val="code"/>
        <w:rPr>
          <w:rFonts w:eastAsia="Calibri"/>
        </w:rPr>
      </w:pPr>
      <w:r w:rsidRPr="00D36ADC">
        <w:rPr>
          <w:rFonts w:eastAsia="Calibri"/>
        </w:rPr>
        <w:tab/>
      </w:r>
      <w:r w:rsidRPr="00D36ADC">
        <w:t>PRIMARY KEY</w:t>
      </w:r>
      <w:r w:rsidRPr="00D36ADC">
        <w:rPr>
          <w:rFonts w:eastAsia="Calibri"/>
        </w:rPr>
        <w:t>(</w:t>
      </w:r>
      <w:r w:rsidR="00C61C7C">
        <w:rPr>
          <w:rFonts w:eastAsia="Calibri"/>
        </w:rPr>
        <w:t>M</w:t>
      </w:r>
      <w:r w:rsidRPr="00D36ADC">
        <w:rPr>
          <w:rFonts w:eastAsia="Calibri"/>
        </w:rPr>
        <w:t>adangky)</w:t>
      </w:r>
    </w:p>
    <w:p w14:paraId="1FA6AECF" w14:textId="266EEB6B" w:rsidR="00875782" w:rsidRDefault="00875782" w:rsidP="00D36ADC">
      <w:pPr>
        <w:pStyle w:val="code"/>
        <w:rPr>
          <w:rFonts w:eastAsia="Calibri"/>
        </w:rPr>
      </w:pPr>
      <w:r w:rsidRPr="00D36ADC">
        <w:rPr>
          <w:rFonts w:eastAsia="Calibri"/>
        </w:rPr>
        <w:t>)</w:t>
      </w:r>
    </w:p>
    <w:p w14:paraId="2B87BEE2" w14:textId="49BF52CF" w:rsidR="00173210" w:rsidRPr="00D36ADC" w:rsidRDefault="00173210" w:rsidP="00D36ADC">
      <w:pPr>
        <w:pStyle w:val="code"/>
      </w:pPr>
      <w:r>
        <w:rPr>
          <w:rFonts w:eastAsia="Calibri"/>
        </w:rPr>
        <w:t>-- Câu lệnh sửa cấu trúc bảng</w:t>
      </w:r>
    </w:p>
    <w:p w14:paraId="0AA40727" w14:textId="77777777" w:rsidR="00875782" w:rsidRPr="00875782" w:rsidRDefault="00875782" w:rsidP="00D36ADC">
      <w:pPr>
        <w:pStyle w:val="code"/>
        <w:rPr>
          <w:rFonts w:eastAsia="Calibri"/>
        </w:rPr>
      </w:pPr>
      <w:r w:rsidRPr="00875782">
        <w:rPr>
          <w:rFonts w:eastAsia="Calibri"/>
        </w:rPr>
        <w:t>ALTER TABLE DANGKY ADD CONSTRAINT FK_DANGKY_BACSI</w:t>
      </w:r>
    </w:p>
    <w:p w14:paraId="51B320C2" w14:textId="5E59262F"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acsi) REFERENCES BACSI(</w:t>
      </w:r>
      <w:r w:rsidR="00C61C7C">
        <w:rPr>
          <w:rFonts w:eastAsia="Calibri"/>
        </w:rPr>
        <w:t>M</w:t>
      </w:r>
      <w:r w:rsidRPr="00875782">
        <w:rPr>
          <w:rFonts w:eastAsia="Calibri"/>
        </w:rPr>
        <w:t>abacsi)</w:t>
      </w:r>
    </w:p>
    <w:p w14:paraId="624E41BE" w14:textId="77777777" w:rsidR="00875782" w:rsidRPr="00875782" w:rsidRDefault="00875782" w:rsidP="00D36ADC">
      <w:pPr>
        <w:pStyle w:val="code"/>
        <w:rPr>
          <w:rFonts w:eastAsia="Calibri"/>
        </w:rPr>
      </w:pPr>
    </w:p>
    <w:p w14:paraId="5FFC9827" w14:textId="77777777" w:rsidR="00875782" w:rsidRPr="00875782" w:rsidRDefault="00875782" w:rsidP="00D36ADC">
      <w:pPr>
        <w:pStyle w:val="code"/>
        <w:rPr>
          <w:rFonts w:eastAsia="Calibri"/>
        </w:rPr>
      </w:pPr>
      <w:r w:rsidRPr="00875782">
        <w:rPr>
          <w:rFonts w:eastAsia="Calibri"/>
        </w:rPr>
        <w:t>ALTER TABLE DANGKY ADD CONSTRAINT FK_DANGKY_BENHNHAN</w:t>
      </w:r>
    </w:p>
    <w:p w14:paraId="7865FCA9" w14:textId="3137CFFD"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enhnhan) REFERENCES BENHNHAN(</w:t>
      </w:r>
      <w:r w:rsidR="00C61C7C">
        <w:rPr>
          <w:rFonts w:eastAsia="Calibri"/>
        </w:rPr>
        <w:t>M</w:t>
      </w:r>
      <w:r w:rsidRPr="00875782">
        <w:rPr>
          <w:rFonts w:eastAsia="Calibri"/>
        </w:rPr>
        <w:t>abenhnhan)</w:t>
      </w:r>
    </w:p>
    <w:p w14:paraId="58B683E9" w14:textId="77777777" w:rsidR="00875782" w:rsidRPr="00875782" w:rsidRDefault="00875782" w:rsidP="00D36ADC">
      <w:pPr>
        <w:pStyle w:val="code"/>
        <w:rPr>
          <w:rFonts w:eastAsia="Calibri"/>
        </w:rPr>
      </w:pPr>
    </w:p>
    <w:p w14:paraId="7B9AE031" w14:textId="77777777" w:rsidR="00875782" w:rsidRPr="00875782" w:rsidRDefault="00875782" w:rsidP="00D36ADC">
      <w:pPr>
        <w:pStyle w:val="code"/>
        <w:rPr>
          <w:rFonts w:eastAsia="Calibri"/>
        </w:rPr>
      </w:pPr>
      <w:r w:rsidRPr="00875782">
        <w:rPr>
          <w:rFonts w:eastAsia="Calibri"/>
        </w:rPr>
        <w:t>ALTER TABLE DANGKY ADD CONSTRAINT FK_DANGKY_DICHVU</w:t>
      </w:r>
    </w:p>
    <w:p w14:paraId="7F97C14A" w14:textId="53ED6305"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dichvu) REFERENCES DICHVU(</w:t>
      </w:r>
      <w:r w:rsidR="00C61C7C">
        <w:rPr>
          <w:rFonts w:eastAsia="Calibri"/>
        </w:rPr>
        <w:t>M</w:t>
      </w:r>
      <w:r w:rsidRPr="00875782">
        <w:rPr>
          <w:rFonts w:eastAsia="Calibri"/>
        </w:rPr>
        <w:t>adichvu)</w:t>
      </w:r>
    </w:p>
    <w:p w14:paraId="152BA503" w14:textId="77777777" w:rsidR="00875782" w:rsidRPr="00875782" w:rsidRDefault="00875782" w:rsidP="00D36ADC">
      <w:pPr>
        <w:pStyle w:val="code"/>
        <w:rPr>
          <w:rFonts w:eastAsia="Calibri"/>
        </w:rPr>
      </w:pPr>
    </w:p>
    <w:p w14:paraId="7BDF4012" w14:textId="77777777" w:rsidR="00875782" w:rsidRPr="00875782" w:rsidRDefault="00875782" w:rsidP="00D36ADC">
      <w:pPr>
        <w:pStyle w:val="code"/>
        <w:rPr>
          <w:rFonts w:eastAsia="Calibri"/>
        </w:rPr>
      </w:pPr>
      <w:r w:rsidRPr="00875782">
        <w:rPr>
          <w:rFonts w:eastAsia="Calibri"/>
        </w:rPr>
        <w:t>ALTER TABLE DANGKY ADD CONSTRAINT FK_DANGKY_LICH</w:t>
      </w:r>
    </w:p>
    <w:p w14:paraId="4796C96C" w14:textId="630C6CEB" w:rsidR="00A309DB" w:rsidRPr="00A309DB" w:rsidRDefault="00875782" w:rsidP="00A309DB">
      <w:pPr>
        <w:pStyle w:val="code"/>
        <w:rPr>
          <w:rFonts w:eastAsia="Calibri"/>
        </w:rPr>
      </w:pPr>
      <w:r w:rsidRPr="00D36ADC">
        <w:rPr>
          <w:rFonts w:eastAsia="Calibri"/>
        </w:rPr>
        <w:t>FOREIGN KEY (</w:t>
      </w:r>
      <w:r w:rsidR="00C61C7C">
        <w:rPr>
          <w:rFonts w:eastAsia="Calibri"/>
        </w:rPr>
        <w:t>M</w:t>
      </w:r>
      <w:r w:rsidRPr="00D36ADC">
        <w:rPr>
          <w:rFonts w:eastAsia="Calibri"/>
        </w:rPr>
        <w:t>alich) REFERENCES LICHKHAM(</w:t>
      </w:r>
      <w:r w:rsidR="00C61C7C">
        <w:rPr>
          <w:rFonts w:eastAsia="Calibri"/>
        </w:rPr>
        <w:t>M</w:t>
      </w:r>
      <w:r w:rsidRPr="00D36ADC">
        <w:rPr>
          <w:rFonts w:eastAsia="Calibri"/>
        </w:rPr>
        <w:t>alich)</w:t>
      </w:r>
    </w:p>
    <w:p w14:paraId="71FC571F" w14:textId="77777777" w:rsidR="00A309DB" w:rsidRDefault="00A309DB" w:rsidP="00A309DB">
      <w:pPr>
        <w:pStyle w:val="Heading3"/>
        <w:numPr>
          <w:ilvl w:val="0"/>
          <w:numId w:val="0"/>
        </w:numPr>
        <w:ind w:left="720" w:hanging="720"/>
        <w:rPr>
          <w:lang w:val="vi-VN"/>
        </w:rPr>
      </w:pPr>
    </w:p>
    <w:p w14:paraId="773D0867" w14:textId="77777777" w:rsidR="00A309DB" w:rsidRPr="00A309DB" w:rsidRDefault="00A309DB" w:rsidP="00A309DB">
      <w:pPr>
        <w:rPr>
          <w:lang w:val="vi-VN" w:eastAsia="x-none"/>
        </w:rPr>
      </w:pPr>
    </w:p>
    <w:p w14:paraId="66371A7A" w14:textId="02456830" w:rsidR="001E63A7" w:rsidRPr="00A309DB" w:rsidRDefault="00075923" w:rsidP="00A309DB">
      <w:pPr>
        <w:pStyle w:val="Heading3"/>
        <w:rPr>
          <w:lang w:val="vi-VN"/>
        </w:rPr>
      </w:pPr>
      <w:bookmarkStart w:id="108" w:name="_Toc186555189"/>
      <w:r>
        <w:rPr>
          <w:lang w:val="vi-VN"/>
        </w:rPr>
        <w:lastRenderedPageBreak/>
        <w:t xml:space="preserve">Thêm dữ liệu mẫu vào các </w:t>
      </w:r>
      <w:r w:rsidR="00D36ADC">
        <w:rPr>
          <w:lang w:val="vi-VN"/>
        </w:rPr>
        <w:t>bảng</w:t>
      </w:r>
      <w:bookmarkEnd w:id="108"/>
    </w:p>
    <w:p w14:paraId="4D8383E2" w14:textId="6AFFABE9" w:rsidR="001E63A7" w:rsidRPr="003602BB" w:rsidRDefault="00D36ADC" w:rsidP="001E63A7">
      <w:pPr>
        <w:pStyle w:val="Noidung"/>
      </w:pPr>
      <w:r w:rsidRPr="003602BB">
        <w:t>Thêm dữ liệu vào bảng BENHVIEN</w:t>
      </w:r>
    </w:p>
    <w:p w14:paraId="02B298BC" w14:textId="0821CDF9" w:rsidR="00FB4FDE" w:rsidRPr="00FB4FDE" w:rsidRDefault="00FB4FDE" w:rsidP="00FB4FDE">
      <w:pPr>
        <w:pStyle w:val="code"/>
      </w:pPr>
      <w:r w:rsidRPr="00A810C4">
        <w:rPr>
          <w:b/>
          <w:bCs/>
        </w:rPr>
        <w:t>INSERT INTO BENHVIEN</w:t>
      </w:r>
      <w:r w:rsidRPr="00FB4FDE">
        <w:t xml:space="preserve"> (</w:t>
      </w:r>
      <w:r w:rsidR="00C61C7C">
        <w:t>M</w:t>
      </w:r>
      <w:r w:rsidRPr="00FB4FDE">
        <w:t xml:space="preserve">abenhvien, </w:t>
      </w:r>
      <w:r w:rsidR="00C61C7C">
        <w:t>T</w:t>
      </w:r>
      <w:r w:rsidRPr="00FB4FDE">
        <w:t xml:space="preserve">enbenhvien) </w:t>
      </w:r>
    </w:p>
    <w:p w14:paraId="189A2676" w14:textId="77777777" w:rsidR="00FB4FDE" w:rsidRPr="00A810C4" w:rsidRDefault="00FB4FDE" w:rsidP="00FB4FDE">
      <w:pPr>
        <w:pStyle w:val="code"/>
        <w:rPr>
          <w:b/>
          <w:bCs/>
        </w:rPr>
      </w:pPr>
      <w:r w:rsidRPr="00A810C4">
        <w:rPr>
          <w:b/>
          <w:bCs/>
        </w:rPr>
        <w:t xml:space="preserve">VALUES </w:t>
      </w:r>
    </w:p>
    <w:p w14:paraId="6CC23F41" w14:textId="77777777" w:rsidR="00FB4FDE" w:rsidRPr="00FB4FDE" w:rsidRDefault="00FB4FDE" w:rsidP="00FB4FDE">
      <w:pPr>
        <w:pStyle w:val="code"/>
      </w:pPr>
      <w:r w:rsidRPr="00FB4FDE">
        <w:tab/>
        <w:t>('bv01', N'Bệnh viện An Việt'),</w:t>
      </w:r>
    </w:p>
    <w:p w14:paraId="73018EE8" w14:textId="77777777" w:rsidR="00FB4FDE" w:rsidRPr="00FB4FDE" w:rsidRDefault="00FB4FDE" w:rsidP="00FB4FDE">
      <w:pPr>
        <w:pStyle w:val="code"/>
      </w:pPr>
      <w:r w:rsidRPr="00FB4FDE">
        <w:tab/>
        <w:t>('bv02', N'Bệnh viện Vạn Hạnh'),</w:t>
      </w:r>
    </w:p>
    <w:p w14:paraId="1DD44282" w14:textId="77777777" w:rsidR="00FB4FDE" w:rsidRPr="00FB4FDE" w:rsidRDefault="00FB4FDE" w:rsidP="00FB4FDE">
      <w:pPr>
        <w:pStyle w:val="code"/>
      </w:pPr>
      <w:r w:rsidRPr="00FB4FDE">
        <w:tab/>
        <w:t>('bv03', N'Bệnh viện Tâm Đức'),</w:t>
      </w:r>
    </w:p>
    <w:p w14:paraId="7308422D" w14:textId="77777777" w:rsidR="00FB4FDE" w:rsidRPr="00FB4FDE" w:rsidRDefault="00FB4FDE" w:rsidP="00FB4FDE">
      <w:pPr>
        <w:pStyle w:val="code"/>
      </w:pPr>
      <w:r w:rsidRPr="00FB4FDE">
        <w:tab/>
        <w:t>('bv04', N'Bệnh viện Thiên Ân'),</w:t>
      </w:r>
    </w:p>
    <w:p w14:paraId="0E167AB8" w14:textId="1EDFA718" w:rsidR="00FB4FDE" w:rsidRDefault="00FB4FDE" w:rsidP="00FB4FDE">
      <w:pPr>
        <w:pStyle w:val="code"/>
      </w:pPr>
      <w:r w:rsidRPr="00FB4FDE">
        <w:tab/>
        <w:t>('bv05', N'Bệnh viện Minh Tâm');</w:t>
      </w:r>
    </w:p>
    <w:p w14:paraId="1FABD96F" w14:textId="36B0DBC5" w:rsidR="003602BB" w:rsidRDefault="003602BB" w:rsidP="003602BB">
      <w:pPr>
        <w:pStyle w:val="Noidung"/>
      </w:pPr>
      <w:r>
        <w:t>Kết quả sau khi thêm:</w:t>
      </w:r>
    </w:p>
    <w:p w14:paraId="45B99C00" w14:textId="5DEF292A" w:rsidR="006D4077" w:rsidRPr="000B3671" w:rsidRDefault="000B3671" w:rsidP="0092616E">
      <w:pPr>
        <w:jc w:val="center"/>
      </w:pPr>
      <w:r w:rsidRPr="000B3671">
        <w:rPr>
          <w:noProof/>
        </w:rPr>
        <w:drawing>
          <wp:inline distT="0" distB="0" distL="0" distR="0" wp14:anchorId="3B0B0AB2" wp14:editId="31A631B8">
            <wp:extent cx="2534004" cy="1181265"/>
            <wp:effectExtent l="0" t="0" r="0" b="0"/>
            <wp:docPr id="2078542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42346" name=""/>
                    <pic:cNvPicPr/>
                  </pic:nvPicPr>
                  <pic:blipFill>
                    <a:blip r:embed="rId41"/>
                    <a:stretch>
                      <a:fillRect/>
                    </a:stretch>
                  </pic:blipFill>
                  <pic:spPr>
                    <a:xfrm>
                      <a:off x="0" y="0"/>
                      <a:ext cx="2534004" cy="1181265"/>
                    </a:xfrm>
                    <a:prstGeom prst="rect">
                      <a:avLst/>
                    </a:prstGeom>
                  </pic:spPr>
                </pic:pic>
              </a:graphicData>
            </a:graphic>
          </wp:inline>
        </w:drawing>
      </w:r>
    </w:p>
    <w:p w14:paraId="27B0854A" w14:textId="587706CD" w:rsidR="003602BB" w:rsidRPr="006D4077" w:rsidRDefault="006D4077" w:rsidP="006D4077">
      <w:pPr>
        <w:pStyle w:val="Caption"/>
        <w:rPr>
          <w:lang w:val="vi-VN"/>
        </w:rPr>
      </w:pPr>
      <w:bookmarkStart w:id="109" w:name="_Toc186269152"/>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3</w:t>
      </w:r>
      <w:r w:rsidR="00DA4E2A">
        <w:rPr>
          <w:lang w:val="vi-VN"/>
        </w:rPr>
        <w:fldChar w:fldCharType="end"/>
      </w:r>
      <w:r>
        <w:rPr>
          <w:lang w:val="vi-VN"/>
        </w:rPr>
        <w:t xml:space="preserve"> Kết quả thêm dữ liệu bảng BENHVIEN</w:t>
      </w:r>
      <w:bookmarkEnd w:id="109"/>
    </w:p>
    <w:p w14:paraId="07BC7AA4" w14:textId="33141DA1" w:rsidR="00D36ADC" w:rsidRDefault="00D36ADC" w:rsidP="00D36ADC">
      <w:pPr>
        <w:pStyle w:val="Noidung"/>
      </w:pPr>
      <w:r>
        <w:t>Thêm dữ liệu vào bảng CHUYENKHOA</w:t>
      </w:r>
    </w:p>
    <w:p w14:paraId="2FC19C14" w14:textId="2CB09C4F" w:rsidR="00FB4FDE" w:rsidRPr="00FB4FDE" w:rsidRDefault="00FB4FDE" w:rsidP="00FB4FDE">
      <w:pPr>
        <w:pStyle w:val="code"/>
      </w:pPr>
      <w:r w:rsidRPr="00A810C4">
        <w:rPr>
          <w:b/>
          <w:bCs/>
        </w:rPr>
        <w:t>INSERT INTO CHUYENKHOA</w:t>
      </w:r>
      <w:r w:rsidRPr="00FB4FDE">
        <w:t xml:space="preserve"> (</w:t>
      </w:r>
      <w:r w:rsidR="007677B9">
        <w:t>M</w:t>
      </w:r>
      <w:r w:rsidRPr="00FB4FDE">
        <w:t xml:space="preserve">achuyenkhoa, </w:t>
      </w:r>
      <w:r w:rsidR="007677B9">
        <w:t>T</w:t>
      </w:r>
      <w:r w:rsidRPr="00FB4FDE">
        <w:t xml:space="preserve">enchuyenkhoa) </w:t>
      </w:r>
    </w:p>
    <w:p w14:paraId="318D87F4" w14:textId="77777777" w:rsidR="00FB4FDE" w:rsidRPr="00A810C4" w:rsidRDefault="00FB4FDE" w:rsidP="00FB4FDE">
      <w:pPr>
        <w:pStyle w:val="code"/>
        <w:rPr>
          <w:b/>
          <w:bCs/>
        </w:rPr>
      </w:pPr>
      <w:r w:rsidRPr="00A810C4">
        <w:rPr>
          <w:b/>
          <w:bCs/>
        </w:rPr>
        <w:t xml:space="preserve">VALUES </w:t>
      </w:r>
    </w:p>
    <w:p w14:paraId="1DA56992" w14:textId="77777777" w:rsidR="00FB4FDE" w:rsidRPr="00FB4FDE" w:rsidRDefault="00FB4FDE" w:rsidP="00FB4FDE">
      <w:pPr>
        <w:pStyle w:val="code"/>
      </w:pPr>
      <w:r w:rsidRPr="00FB4FDE">
        <w:t xml:space="preserve">  ('ck01', N'Cơ xương khớp'),</w:t>
      </w:r>
    </w:p>
    <w:p w14:paraId="6DCFB5EA" w14:textId="77777777" w:rsidR="00FB4FDE" w:rsidRPr="00FB4FDE" w:rsidRDefault="00FB4FDE" w:rsidP="00FB4FDE">
      <w:pPr>
        <w:pStyle w:val="code"/>
      </w:pPr>
      <w:r w:rsidRPr="00FB4FDE">
        <w:t xml:space="preserve">  ('ck02', N'Thần kinh'),</w:t>
      </w:r>
    </w:p>
    <w:p w14:paraId="5482D4D5" w14:textId="77777777" w:rsidR="00FB4FDE" w:rsidRPr="00FB4FDE" w:rsidRDefault="00FB4FDE" w:rsidP="00FB4FDE">
      <w:pPr>
        <w:pStyle w:val="code"/>
      </w:pPr>
      <w:r w:rsidRPr="00FB4FDE">
        <w:t xml:space="preserve">  ('ck03', N'Tiêu hóa'),</w:t>
      </w:r>
    </w:p>
    <w:p w14:paraId="3A2BCEEA" w14:textId="77777777" w:rsidR="00FB4FDE" w:rsidRPr="00FB4FDE" w:rsidRDefault="00FB4FDE" w:rsidP="00FB4FDE">
      <w:pPr>
        <w:pStyle w:val="code"/>
      </w:pPr>
      <w:r w:rsidRPr="00FB4FDE">
        <w:t xml:space="preserve">  ('ck04', N'Tim mạch'),</w:t>
      </w:r>
    </w:p>
    <w:p w14:paraId="3DADB130" w14:textId="77777777" w:rsidR="00FB4FDE" w:rsidRPr="00FB4FDE" w:rsidRDefault="00FB4FDE" w:rsidP="00FB4FDE">
      <w:pPr>
        <w:pStyle w:val="code"/>
      </w:pPr>
      <w:r w:rsidRPr="00FB4FDE">
        <w:t xml:space="preserve">  ('ck05', N'Tai mũi họng'),</w:t>
      </w:r>
    </w:p>
    <w:p w14:paraId="4B735188" w14:textId="77777777" w:rsidR="00FB4FDE" w:rsidRPr="00FB4FDE" w:rsidRDefault="00FB4FDE" w:rsidP="00FB4FDE">
      <w:pPr>
        <w:pStyle w:val="code"/>
      </w:pPr>
      <w:r w:rsidRPr="00FB4FDE">
        <w:t xml:space="preserve">  ('ck06', N'Y học cổ truyền'),</w:t>
      </w:r>
    </w:p>
    <w:p w14:paraId="220BB91B" w14:textId="77777777" w:rsidR="00FB4FDE" w:rsidRPr="00FB4FDE" w:rsidRDefault="00FB4FDE" w:rsidP="00FB4FDE">
      <w:pPr>
        <w:pStyle w:val="code"/>
      </w:pPr>
      <w:r w:rsidRPr="00FB4FDE">
        <w:t xml:space="preserve">  ('ck07', N'Sản - Nhi'),</w:t>
      </w:r>
    </w:p>
    <w:p w14:paraId="36C90D76" w14:textId="77777777" w:rsidR="00FB4FDE" w:rsidRPr="00FB4FDE" w:rsidRDefault="00FB4FDE" w:rsidP="00FB4FDE">
      <w:pPr>
        <w:pStyle w:val="code"/>
      </w:pPr>
      <w:r w:rsidRPr="00FB4FDE">
        <w:t xml:space="preserve">  ('ck08', N'Mắt'),</w:t>
      </w:r>
    </w:p>
    <w:p w14:paraId="5A163ABD" w14:textId="77777777" w:rsidR="00FB4FDE" w:rsidRPr="00FB4FDE" w:rsidRDefault="00FB4FDE" w:rsidP="00FB4FDE">
      <w:pPr>
        <w:pStyle w:val="code"/>
      </w:pPr>
      <w:r w:rsidRPr="00FB4FDE">
        <w:t xml:space="preserve">  ('ck09', N'Nha khoa'),</w:t>
      </w:r>
    </w:p>
    <w:p w14:paraId="21D83A75" w14:textId="77777777" w:rsidR="00FB4FDE" w:rsidRPr="00FB4FDE" w:rsidRDefault="00FB4FDE" w:rsidP="00FB4FDE">
      <w:pPr>
        <w:pStyle w:val="code"/>
      </w:pPr>
      <w:r w:rsidRPr="00FB4FDE">
        <w:t xml:space="preserve">  ('ck10', N'Nội tổng hợp'),</w:t>
      </w:r>
    </w:p>
    <w:p w14:paraId="77F14825" w14:textId="6D72F191" w:rsidR="00405BE2" w:rsidRDefault="00FB4FDE" w:rsidP="001E63A7">
      <w:pPr>
        <w:pStyle w:val="code"/>
      </w:pPr>
      <w:r w:rsidRPr="00FB4FDE">
        <w:t xml:space="preserve">  ('ck11', N'Ngoại tổng hợp');</w:t>
      </w:r>
    </w:p>
    <w:p w14:paraId="0E77F3B8" w14:textId="0B475DBF" w:rsidR="003602BB" w:rsidRDefault="003602BB" w:rsidP="003602BB">
      <w:pPr>
        <w:pStyle w:val="Noidung"/>
      </w:pPr>
      <w:r>
        <w:lastRenderedPageBreak/>
        <w:t>Kết quả sau khi thêm:</w:t>
      </w:r>
    </w:p>
    <w:p w14:paraId="40F77092" w14:textId="2635D203" w:rsidR="006D4077" w:rsidRDefault="000B3671" w:rsidP="0092616E">
      <w:pPr>
        <w:jc w:val="center"/>
      </w:pPr>
      <w:r w:rsidRPr="000B3671">
        <w:rPr>
          <w:noProof/>
        </w:rPr>
        <w:drawing>
          <wp:inline distT="0" distB="0" distL="0" distR="0" wp14:anchorId="79C68864" wp14:editId="506B5339">
            <wp:extent cx="2448267" cy="2343477"/>
            <wp:effectExtent l="0" t="0" r="9525" b="0"/>
            <wp:docPr id="153096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969168" name=""/>
                    <pic:cNvPicPr/>
                  </pic:nvPicPr>
                  <pic:blipFill>
                    <a:blip r:embed="rId42"/>
                    <a:stretch>
                      <a:fillRect/>
                    </a:stretch>
                  </pic:blipFill>
                  <pic:spPr>
                    <a:xfrm>
                      <a:off x="0" y="0"/>
                      <a:ext cx="2448267" cy="2343477"/>
                    </a:xfrm>
                    <a:prstGeom prst="rect">
                      <a:avLst/>
                    </a:prstGeom>
                  </pic:spPr>
                </pic:pic>
              </a:graphicData>
            </a:graphic>
          </wp:inline>
        </w:drawing>
      </w:r>
    </w:p>
    <w:p w14:paraId="2454EC4F" w14:textId="1ADAD9D1" w:rsidR="003602BB" w:rsidRPr="006D4077" w:rsidRDefault="006D4077" w:rsidP="006D4077">
      <w:pPr>
        <w:pStyle w:val="Caption"/>
        <w:rPr>
          <w:lang w:val="vi-VN"/>
        </w:rPr>
      </w:pPr>
      <w:bookmarkStart w:id="110" w:name="_Toc186269153"/>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4</w:t>
      </w:r>
      <w:r w:rsidR="00DA4E2A">
        <w:rPr>
          <w:lang w:val="vi-VN"/>
        </w:rPr>
        <w:fldChar w:fldCharType="end"/>
      </w:r>
      <w:r>
        <w:rPr>
          <w:lang w:val="vi-VN"/>
        </w:rPr>
        <w:t xml:space="preserve"> Kết quả thêm dữ liệu vào bảng CHUYENKHOA</w:t>
      </w:r>
      <w:bookmarkEnd w:id="110"/>
    </w:p>
    <w:p w14:paraId="69B1CDB7" w14:textId="2C30A66E" w:rsidR="00DE1A12" w:rsidRDefault="00DE1A12" w:rsidP="00DE1A12">
      <w:pPr>
        <w:pStyle w:val="Noidung"/>
      </w:pPr>
      <w:r>
        <w:t>Thêm dữ liệu vào bảng HOCHAM</w:t>
      </w:r>
    </w:p>
    <w:p w14:paraId="3B05252C" w14:textId="0EC80650" w:rsidR="00FB4FDE" w:rsidRPr="00FB4FDE" w:rsidRDefault="00FB4FDE" w:rsidP="00FB4FDE">
      <w:pPr>
        <w:pStyle w:val="code"/>
      </w:pPr>
      <w:r w:rsidRPr="00A810C4">
        <w:rPr>
          <w:b/>
          <w:bCs/>
        </w:rPr>
        <w:t>INSERT INTO HOCHAM</w:t>
      </w:r>
      <w:r w:rsidRPr="00FB4FDE">
        <w:t xml:space="preserve"> (</w:t>
      </w:r>
      <w:r w:rsidR="00405BE2">
        <w:t>M</w:t>
      </w:r>
      <w:r w:rsidRPr="00FB4FDE">
        <w:t xml:space="preserve">ahocham, </w:t>
      </w:r>
      <w:r w:rsidR="00405BE2">
        <w:t>T</w:t>
      </w:r>
      <w:r w:rsidRPr="00FB4FDE">
        <w:t xml:space="preserve">enhocham) </w:t>
      </w:r>
    </w:p>
    <w:p w14:paraId="4F6FCC45" w14:textId="77777777" w:rsidR="00FB4FDE" w:rsidRPr="00A810C4" w:rsidRDefault="00FB4FDE" w:rsidP="00FB4FDE">
      <w:pPr>
        <w:pStyle w:val="code"/>
        <w:rPr>
          <w:b/>
          <w:bCs/>
        </w:rPr>
      </w:pPr>
      <w:r w:rsidRPr="00A810C4">
        <w:rPr>
          <w:b/>
          <w:bCs/>
        </w:rPr>
        <w:t xml:space="preserve">VALUES </w:t>
      </w:r>
    </w:p>
    <w:p w14:paraId="0EFC5141" w14:textId="77777777" w:rsidR="00FB4FDE" w:rsidRPr="00FB4FDE" w:rsidRDefault="00FB4FDE" w:rsidP="00FB4FDE">
      <w:pPr>
        <w:pStyle w:val="code"/>
      </w:pPr>
      <w:r w:rsidRPr="00FB4FDE">
        <w:t xml:space="preserve">  ('hh01', N'Giáo sư'),</w:t>
      </w:r>
    </w:p>
    <w:p w14:paraId="00C5EA75" w14:textId="77777777" w:rsidR="00FB4FDE" w:rsidRPr="00FB4FDE" w:rsidRDefault="00FB4FDE" w:rsidP="00FB4FDE">
      <w:pPr>
        <w:pStyle w:val="code"/>
      </w:pPr>
      <w:r w:rsidRPr="00FB4FDE">
        <w:t xml:space="preserve">  ('hh02', N'Phó giáo sư'),</w:t>
      </w:r>
    </w:p>
    <w:p w14:paraId="0E57A16F" w14:textId="7174C61E" w:rsidR="00FB4FDE" w:rsidRDefault="00FB4FDE" w:rsidP="00FB4FDE">
      <w:pPr>
        <w:pStyle w:val="code"/>
      </w:pPr>
      <w:r w:rsidRPr="00FB4FDE">
        <w:t xml:space="preserve">  ('hh03', null)</w:t>
      </w:r>
      <w:r>
        <w:t>;</w:t>
      </w:r>
    </w:p>
    <w:p w14:paraId="120C6AA6" w14:textId="439CCC60" w:rsidR="003602BB" w:rsidRDefault="003602BB" w:rsidP="003602BB">
      <w:pPr>
        <w:pStyle w:val="Noidung"/>
      </w:pPr>
      <w:r>
        <w:t>Kết quả sau khi thêm:</w:t>
      </w:r>
    </w:p>
    <w:p w14:paraId="42D00235" w14:textId="2327EC3F" w:rsidR="006D4077" w:rsidRDefault="000B3671" w:rsidP="0092616E">
      <w:pPr>
        <w:jc w:val="center"/>
      </w:pPr>
      <w:r w:rsidRPr="000B3671">
        <w:rPr>
          <w:noProof/>
        </w:rPr>
        <w:drawing>
          <wp:inline distT="0" distB="0" distL="0" distR="0" wp14:anchorId="4D9EEE39" wp14:editId="6525E988">
            <wp:extent cx="2057687" cy="809738"/>
            <wp:effectExtent l="0" t="0" r="0" b="9525"/>
            <wp:docPr id="1961688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88552" name=""/>
                    <pic:cNvPicPr/>
                  </pic:nvPicPr>
                  <pic:blipFill>
                    <a:blip r:embed="rId43"/>
                    <a:stretch>
                      <a:fillRect/>
                    </a:stretch>
                  </pic:blipFill>
                  <pic:spPr>
                    <a:xfrm>
                      <a:off x="0" y="0"/>
                      <a:ext cx="2057687" cy="809738"/>
                    </a:xfrm>
                    <a:prstGeom prst="rect">
                      <a:avLst/>
                    </a:prstGeom>
                  </pic:spPr>
                </pic:pic>
              </a:graphicData>
            </a:graphic>
          </wp:inline>
        </w:drawing>
      </w:r>
    </w:p>
    <w:p w14:paraId="0E482F28" w14:textId="25F9F20E" w:rsidR="003602BB" w:rsidRPr="006D4077" w:rsidRDefault="006D4077" w:rsidP="006D4077">
      <w:pPr>
        <w:pStyle w:val="Caption"/>
        <w:rPr>
          <w:lang w:val="vi-VN"/>
        </w:rPr>
      </w:pPr>
      <w:bookmarkStart w:id="111" w:name="_Toc186269154"/>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5</w:t>
      </w:r>
      <w:r w:rsidR="00DA4E2A">
        <w:rPr>
          <w:lang w:val="vi-VN"/>
        </w:rPr>
        <w:fldChar w:fldCharType="end"/>
      </w:r>
      <w:r>
        <w:rPr>
          <w:lang w:val="vi-VN"/>
        </w:rPr>
        <w:t xml:space="preserve"> Kết quả thêm dữ liệu vào bảng HOCHAM</w:t>
      </w:r>
      <w:bookmarkEnd w:id="111"/>
    </w:p>
    <w:p w14:paraId="09371900" w14:textId="041229AD" w:rsidR="00DE1A12" w:rsidRDefault="00DE1A12" w:rsidP="00DE1A12">
      <w:pPr>
        <w:pStyle w:val="Noidung"/>
      </w:pPr>
      <w:r>
        <w:t>Thêm dữ liệu vào bảng HOCVI</w:t>
      </w:r>
    </w:p>
    <w:p w14:paraId="12C2BEA8" w14:textId="260DE65A" w:rsidR="00FB4FDE" w:rsidRPr="00FB4FDE" w:rsidRDefault="00FB4FDE" w:rsidP="00FB4FDE">
      <w:pPr>
        <w:pStyle w:val="code"/>
      </w:pPr>
      <w:r w:rsidRPr="00A810C4">
        <w:rPr>
          <w:b/>
          <w:bCs/>
        </w:rPr>
        <w:t>INSERT INTO HOCVI</w:t>
      </w:r>
      <w:r w:rsidRPr="00FB4FDE">
        <w:t xml:space="preserve"> (</w:t>
      </w:r>
      <w:r w:rsidR="00402E36">
        <w:t>M</w:t>
      </w:r>
      <w:r w:rsidRPr="00FB4FDE">
        <w:t xml:space="preserve">ahocvi, </w:t>
      </w:r>
      <w:r w:rsidR="00402E36">
        <w:t>T</w:t>
      </w:r>
      <w:r w:rsidRPr="00FB4FDE">
        <w:t xml:space="preserve">enhocvi) </w:t>
      </w:r>
    </w:p>
    <w:p w14:paraId="5418F62B" w14:textId="77777777" w:rsidR="00FB4FDE" w:rsidRPr="00A810C4" w:rsidRDefault="00FB4FDE" w:rsidP="00FB4FDE">
      <w:pPr>
        <w:pStyle w:val="code"/>
        <w:rPr>
          <w:b/>
          <w:bCs/>
        </w:rPr>
      </w:pPr>
      <w:r w:rsidRPr="00A810C4">
        <w:rPr>
          <w:b/>
          <w:bCs/>
        </w:rPr>
        <w:t xml:space="preserve">VALUES </w:t>
      </w:r>
    </w:p>
    <w:p w14:paraId="5CA89FDE" w14:textId="77777777" w:rsidR="00FB4FDE" w:rsidRPr="00FB4FDE" w:rsidRDefault="00FB4FDE" w:rsidP="00FB4FDE">
      <w:pPr>
        <w:pStyle w:val="code"/>
      </w:pPr>
      <w:r w:rsidRPr="00FB4FDE">
        <w:t xml:space="preserve">  ('hv01', N'Bác sĩ đa khoa'),</w:t>
      </w:r>
    </w:p>
    <w:p w14:paraId="4C09F618" w14:textId="77777777" w:rsidR="00FB4FDE" w:rsidRPr="00FB4FDE" w:rsidRDefault="00FB4FDE" w:rsidP="00FB4FDE">
      <w:pPr>
        <w:pStyle w:val="code"/>
      </w:pPr>
      <w:r w:rsidRPr="00FB4FDE">
        <w:t xml:space="preserve">  ('hv02', N'Bác sĩ chuyên khoa I'),</w:t>
      </w:r>
    </w:p>
    <w:p w14:paraId="3532C685" w14:textId="77777777" w:rsidR="00FB4FDE" w:rsidRPr="00FB4FDE" w:rsidRDefault="00FB4FDE" w:rsidP="00FB4FDE">
      <w:pPr>
        <w:pStyle w:val="code"/>
      </w:pPr>
      <w:r w:rsidRPr="00FB4FDE">
        <w:t xml:space="preserve">  ('hv03', N'Bác sĩ chuyên khoa II'),</w:t>
      </w:r>
    </w:p>
    <w:p w14:paraId="77F6A0F3" w14:textId="77777777" w:rsidR="00FB4FDE" w:rsidRPr="00FB4FDE" w:rsidRDefault="00FB4FDE" w:rsidP="00FB4FDE">
      <w:pPr>
        <w:pStyle w:val="code"/>
      </w:pPr>
      <w:r w:rsidRPr="00FB4FDE">
        <w:t xml:space="preserve">  ('hv04', N'Thạc sĩ'),</w:t>
      </w:r>
    </w:p>
    <w:p w14:paraId="2A325062" w14:textId="18BEBA0C" w:rsidR="00FB4FDE" w:rsidRDefault="00FB4FDE" w:rsidP="00FB4FDE">
      <w:pPr>
        <w:pStyle w:val="code"/>
      </w:pPr>
      <w:r w:rsidRPr="00FB4FDE">
        <w:t xml:space="preserve">  ('hv05', N'Tiến sĩ');</w:t>
      </w:r>
    </w:p>
    <w:p w14:paraId="44FE7785" w14:textId="3BB02921" w:rsidR="003602BB" w:rsidRDefault="003602BB" w:rsidP="003602BB">
      <w:pPr>
        <w:pStyle w:val="Noidung"/>
      </w:pPr>
      <w:r>
        <w:lastRenderedPageBreak/>
        <w:t>Kết quả sau khi thêm:</w:t>
      </w:r>
    </w:p>
    <w:p w14:paraId="64A362E2" w14:textId="032DAA47" w:rsidR="006D4077" w:rsidRDefault="000B3671" w:rsidP="0092616E">
      <w:pPr>
        <w:jc w:val="center"/>
      </w:pPr>
      <w:r w:rsidRPr="000B3671">
        <w:rPr>
          <w:noProof/>
        </w:rPr>
        <w:drawing>
          <wp:inline distT="0" distB="0" distL="0" distR="0" wp14:anchorId="09EA086A" wp14:editId="72517AD6">
            <wp:extent cx="2305372" cy="1209844"/>
            <wp:effectExtent l="0" t="0" r="0" b="9525"/>
            <wp:docPr id="76963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34587" name=""/>
                    <pic:cNvPicPr/>
                  </pic:nvPicPr>
                  <pic:blipFill>
                    <a:blip r:embed="rId44"/>
                    <a:stretch>
                      <a:fillRect/>
                    </a:stretch>
                  </pic:blipFill>
                  <pic:spPr>
                    <a:xfrm>
                      <a:off x="0" y="0"/>
                      <a:ext cx="2305372" cy="1209844"/>
                    </a:xfrm>
                    <a:prstGeom prst="rect">
                      <a:avLst/>
                    </a:prstGeom>
                  </pic:spPr>
                </pic:pic>
              </a:graphicData>
            </a:graphic>
          </wp:inline>
        </w:drawing>
      </w:r>
    </w:p>
    <w:p w14:paraId="18D315C0" w14:textId="6A9B89D5" w:rsidR="003602BB" w:rsidRPr="006D4077" w:rsidRDefault="006D4077" w:rsidP="006D4077">
      <w:pPr>
        <w:pStyle w:val="Caption"/>
        <w:rPr>
          <w:lang w:val="vi-VN"/>
        </w:rPr>
      </w:pPr>
      <w:bookmarkStart w:id="112" w:name="_Toc186269155"/>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6</w:t>
      </w:r>
      <w:r w:rsidR="00DA4E2A">
        <w:rPr>
          <w:lang w:val="vi-VN"/>
        </w:rPr>
        <w:fldChar w:fldCharType="end"/>
      </w:r>
      <w:r>
        <w:rPr>
          <w:lang w:val="vi-VN"/>
        </w:rPr>
        <w:t xml:space="preserve"> Kết quả thêm dữ liệu vào bảng HOCVI</w:t>
      </w:r>
      <w:bookmarkEnd w:id="112"/>
    </w:p>
    <w:p w14:paraId="47DF3963" w14:textId="70A9640B" w:rsidR="00DE1A12" w:rsidRDefault="00DE1A12" w:rsidP="00DE1A12">
      <w:pPr>
        <w:pStyle w:val="Noidung"/>
      </w:pPr>
      <w:r>
        <w:t>Thêm dữ liệu vào bảng BACSI</w:t>
      </w:r>
    </w:p>
    <w:p w14:paraId="6D25749C" w14:textId="12404576" w:rsidR="00FB4FDE" w:rsidRPr="00FB4FDE" w:rsidRDefault="00FB4FDE" w:rsidP="00A810C4">
      <w:pPr>
        <w:pStyle w:val="code"/>
      </w:pPr>
      <w:r w:rsidRPr="00A810C4">
        <w:rPr>
          <w:b/>
          <w:bCs/>
        </w:rPr>
        <w:t>INSERT INTO BACSI</w:t>
      </w:r>
      <w:r w:rsidRPr="00FB4FDE">
        <w:t xml:space="preserve"> (</w:t>
      </w:r>
      <w:r w:rsidR="00402E36">
        <w:t>M</w:t>
      </w:r>
      <w:r w:rsidRPr="00FB4FDE">
        <w:t xml:space="preserve">abacsi, </w:t>
      </w:r>
      <w:r w:rsidR="00402E36">
        <w:t>T</w:t>
      </w:r>
      <w:r w:rsidRPr="00FB4FDE">
        <w:t xml:space="preserve">enbacsi, </w:t>
      </w:r>
      <w:r w:rsidR="00402E36">
        <w:t>N</w:t>
      </w:r>
      <w:r w:rsidRPr="00FB4FDE">
        <w:t xml:space="preserve">amkinhnghiem, </w:t>
      </w:r>
      <w:r w:rsidR="00402E36">
        <w:t>G</w:t>
      </w:r>
      <w:r w:rsidRPr="00FB4FDE">
        <w:t xml:space="preserve">ioithieu, </w:t>
      </w:r>
      <w:r w:rsidR="00402E36">
        <w:t>M</w:t>
      </w:r>
      <w:r w:rsidRPr="00FB4FDE">
        <w:t xml:space="preserve">abenhvien, </w:t>
      </w:r>
      <w:r w:rsidR="00402E36">
        <w:t>M</w:t>
      </w:r>
      <w:r w:rsidRPr="00FB4FDE">
        <w:t xml:space="preserve">achuyenkhoa, </w:t>
      </w:r>
      <w:r w:rsidR="00402E36">
        <w:t>M</w:t>
      </w:r>
      <w:r w:rsidRPr="00FB4FDE">
        <w:t xml:space="preserve">ahocham, </w:t>
      </w:r>
      <w:r w:rsidR="00402E36">
        <w:t>M</w:t>
      </w:r>
      <w:r w:rsidRPr="00FB4FDE">
        <w:t>ahocvi)</w:t>
      </w:r>
    </w:p>
    <w:p w14:paraId="50F78313" w14:textId="77777777" w:rsidR="00FB4FDE" w:rsidRPr="00A810C4" w:rsidRDefault="00FB4FDE" w:rsidP="00FB4FDE">
      <w:pPr>
        <w:pStyle w:val="code"/>
        <w:jc w:val="both"/>
        <w:rPr>
          <w:b/>
          <w:bCs/>
        </w:rPr>
      </w:pPr>
      <w:r w:rsidRPr="00A810C4">
        <w:rPr>
          <w:b/>
          <w:bCs/>
        </w:rPr>
        <w:t>VALUES</w:t>
      </w:r>
    </w:p>
    <w:p w14:paraId="426C5A3A" w14:textId="77777777" w:rsidR="00FB4FDE" w:rsidRPr="00FB4FDE" w:rsidRDefault="00FB4FDE" w:rsidP="00FB4FDE">
      <w:pPr>
        <w:pStyle w:val="code"/>
        <w:jc w:val="both"/>
      </w:pPr>
      <w:r w:rsidRPr="00FB4FDE">
        <w:t xml:space="preserve">  ('bs01', N'Nguyễn Thanh Tùng', 3, N'Bác sĩ có chuyên môn tốt, có kinh nghiệm trong chuyên khoa của mình', 'bv01', 'ck01', 'hh03', 'hv01'),</w:t>
      </w:r>
    </w:p>
    <w:p w14:paraId="51CE333E" w14:textId="77777777" w:rsidR="00FB4FDE" w:rsidRPr="00FB4FDE" w:rsidRDefault="00FB4FDE" w:rsidP="00FB4FDE">
      <w:pPr>
        <w:pStyle w:val="code"/>
        <w:jc w:val="both"/>
      </w:pPr>
      <w:r w:rsidRPr="00FB4FDE">
        <w:t xml:space="preserve">  ('bs02', N'Nguyễn Mạnh Hùng', 5, N'Bác sĩ có chuyên môn tốt, có kinh nghiệm trong chuyên khoa của mình', 'bv01', 'ck01', 'hh03', 'hv02'),</w:t>
      </w:r>
    </w:p>
    <w:p w14:paraId="6E90B8FF" w14:textId="77777777" w:rsidR="00FB4FDE" w:rsidRPr="00FB4FDE" w:rsidRDefault="00FB4FDE" w:rsidP="00FB4FDE">
      <w:pPr>
        <w:pStyle w:val="code"/>
        <w:jc w:val="both"/>
      </w:pPr>
      <w:r w:rsidRPr="00FB4FDE">
        <w:t xml:space="preserve">  ('bs03', N'Trần Thanh Tâm', 10, N'Bác sĩ có chuyên môn tốt, có kinh nghiệm trong chuyên khoa của mình', 'bv03', 'ck01', 'hh03', 'hv05'),</w:t>
      </w:r>
    </w:p>
    <w:p w14:paraId="411608EC" w14:textId="77777777" w:rsidR="00FB4FDE" w:rsidRPr="00FB4FDE" w:rsidRDefault="00FB4FDE" w:rsidP="00FB4FDE">
      <w:pPr>
        <w:pStyle w:val="code"/>
        <w:jc w:val="both"/>
      </w:pPr>
      <w:r w:rsidRPr="00FB4FDE">
        <w:t xml:space="preserve">  ('bs04', N'Bùi Ngọc Hằng', 6, N'Bác sĩ có chuyên môn tốt, có kinh nghiệm trong chuyên khoa của mình', 'bv02', 'ck01', 'hh03', 'hv03'),</w:t>
      </w:r>
    </w:p>
    <w:p w14:paraId="056109FF" w14:textId="77777777" w:rsidR="00FB4FDE" w:rsidRPr="00FB4FDE" w:rsidRDefault="00FB4FDE" w:rsidP="00FB4FDE">
      <w:pPr>
        <w:pStyle w:val="code"/>
        <w:jc w:val="both"/>
      </w:pPr>
      <w:r w:rsidRPr="00FB4FDE">
        <w:t xml:space="preserve">  ('bs05', N'Lê Quỳnh Như', 15, N'Bác sĩ có chuyên môn tốt, có kinh nghiệm trong chuyên khoa của mình', 'bv05', 'ck01', 'hh02', 'hv05'),</w:t>
      </w:r>
    </w:p>
    <w:p w14:paraId="76C94151" w14:textId="77777777" w:rsidR="00FB4FDE" w:rsidRPr="00FB4FDE" w:rsidRDefault="00FB4FDE" w:rsidP="00FB4FDE">
      <w:pPr>
        <w:pStyle w:val="code"/>
        <w:jc w:val="both"/>
      </w:pPr>
      <w:r w:rsidRPr="00FB4FDE">
        <w:t xml:space="preserve">  ('bs06', N'Trần Thị Hương', 20, N'Bác sĩ có chuyên môn tốt, có kinh nghiệm trong chuyên khoa của mình', 'bv01', 'ck02', 'hh02', 'hv05'),</w:t>
      </w:r>
    </w:p>
    <w:p w14:paraId="21DBBDC8" w14:textId="77777777" w:rsidR="00FB4FDE" w:rsidRPr="00FB4FDE" w:rsidRDefault="00FB4FDE" w:rsidP="00FB4FDE">
      <w:pPr>
        <w:pStyle w:val="code"/>
        <w:jc w:val="both"/>
      </w:pPr>
      <w:r w:rsidRPr="00FB4FDE">
        <w:t xml:space="preserve">  ('bs07', N'Trần Hồng Quang', 12, N'Bác sĩ có chuyên môn tốt, có kinh nghiệm trong chuyên khoa của mình', 'bv02', 'ck02', 'hh03', 'hv03'),</w:t>
      </w:r>
    </w:p>
    <w:p w14:paraId="060C7727" w14:textId="77777777" w:rsidR="00FB4FDE" w:rsidRPr="00FB4FDE" w:rsidRDefault="00FB4FDE" w:rsidP="00FB4FDE">
      <w:pPr>
        <w:pStyle w:val="code"/>
        <w:jc w:val="both"/>
      </w:pPr>
      <w:r w:rsidRPr="00FB4FDE">
        <w:lastRenderedPageBreak/>
        <w:t xml:space="preserve">  ('bs08', N'Phạm Văn Vinh', 20, N'Bác sĩ có chuyên môn tốt, có kinh nghiệm trong chuyên khoa của mình', 'bv04', 'ck02', 'hh02', 'hv04'),</w:t>
      </w:r>
    </w:p>
    <w:p w14:paraId="2743D050" w14:textId="77777777" w:rsidR="00FB4FDE" w:rsidRPr="00FB4FDE" w:rsidRDefault="00FB4FDE" w:rsidP="00FB4FDE">
      <w:pPr>
        <w:pStyle w:val="code"/>
        <w:jc w:val="both"/>
      </w:pPr>
      <w:r w:rsidRPr="00FB4FDE">
        <w:t xml:space="preserve">  ('bs09', N'Nguyễn Hồng Thanh', 30, N'Bác sĩ có chuyên môn tốt, có kinh nghiệm trong chuyên khoa của mình', 'bv01', 'ck02', 'hh01', 'hv05'),</w:t>
      </w:r>
    </w:p>
    <w:p w14:paraId="6F9B48ED" w14:textId="77777777" w:rsidR="00FB4FDE" w:rsidRPr="00FB4FDE" w:rsidRDefault="00FB4FDE" w:rsidP="00FB4FDE">
      <w:pPr>
        <w:pStyle w:val="code"/>
        <w:jc w:val="both"/>
      </w:pPr>
      <w:r w:rsidRPr="00FB4FDE">
        <w:t xml:space="preserve">  ('bs10', N'Trần Văn Quyết', 14, N'Bác sĩ có chuyên môn tốt, có kinh nghiệm trong chuyên khoa của mình', 'bv05', 'ck03', 'hh02', 'hv04'),</w:t>
      </w:r>
    </w:p>
    <w:p w14:paraId="3349B152" w14:textId="77777777" w:rsidR="00FB4FDE" w:rsidRPr="00FB4FDE" w:rsidRDefault="00FB4FDE" w:rsidP="00FB4FDE">
      <w:pPr>
        <w:pStyle w:val="code"/>
        <w:jc w:val="both"/>
      </w:pPr>
      <w:r w:rsidRPr="00FB4FDE">
        <w:t xml:space="preserve">  ('bs11', N'Nguyễn Văn Mạnh', 9, N'Bác sĩ có chuyên môn tốt, có kinh nghiệm trong chuyên khoa của mình', 'bv03', 'ck03', 'hh03', 'hv03'),</w:t>
      </w:r>
    </w:p>
    <w:p w14:paraId="2D246F22" w14:textId="77777777" w:rsidR="00FB4FDE" w:rsidRPr="00FB4FDE" w:rsidRDefault="00FB4FDE" w:rsidP="00FB4FDE">
      <w:pPr>
        <w:pStyle w:val="code"/>
        <w:jc w:val="both"/>
      </w:pPr>
      <w:r w:rsidRPr="00FB4FDE">
        <w:t xml:space="preserve">  ('bs12', N'Phan Văn Nam', 17, N'Bác sĩ có chuyên môn tốt, có kinh nghiệm trong chuyên khoa của mình', 'bv02', 'ck03', 'hh02', 'hv04'),</w:t>
      </w:r>
    </w:p>
    <w:p w14:paraId="69C824BF" w14:textId="77777777" w:rsidR="00FB4FDE" w:rsidRPr="00FB4FDE" w:rsidRDefault="00FB4FDE" w:rsidP="00FB4FDE">
      <w:pPr>
        <w:pStyle w:val="code"/>
        <w:jc w:val="both"/>
      </w:pPr>
      <w:r w:rsidRPr="00FB4FDE">
        <w:t xml:space="preserve">  ('bs13', N'Lê Thị Hạnh', 21, N'Bác sĩ có chuyên môn tốt, có kinh nghiệm trong chuyên khoa của mình', 'bv04', 'ck03', 'hh01', 'hv05'),</w:t>
      </w:r>
    </w:p>
    <w:p w14:paraId="3E369279" w14:textId="77777777" w:rsidR="00FB4FDE" w:rsidRPr="00FB4FDE" w:rsidRDefault="00FB4FDE" w:rsidP="00FB4FDE">
      <w:pPr>
        <w:pStyle w:val="code"/>
        <w:jc w:val="both"/>
      </w:pPr>
      <w:r w:rsidRPr="00FB4FDE">
        <w:t xml:space="preserve">  ('bs14', N'Nguyễn Hoài An', 19, N'Bác sĩ có chuyên môn tốt, có kinh nghiệm trong chuyên khoa của mình', 'bv02', 'ck04', 'hh02', 'hv05'),</w:t>
      </w:r>
    </w:p>
    <w:p w14:paraId="4E9DF2B0" w14:textId="77777777" w:rsidR="00FB4FDE" w:rsidRPr="00FB4FDE" w:rsidRDefault="00FB4FDE" w:rsidP="00FB4FDE">
      <w:pPr>
        <w:pStyle w:val="code"/>
        <w:jc w:val="both"/>
      </w:pPr>
      <w:r w:rsidRPr="00FB4FDE">
        <w:t xml:space="preserve">  ('bs15', N'Nguyễn Phúc Vinh', 15, N'Bác sĩ có chuyên môn tốt, có kinh nghiệm trong chuyên khoa của mình', 'bv01', 'ck04', 'hh02', 'hv04'),</w:t>
      </w:r>
    </w:p>
    <w:p w14:paraId="1C7435C3" w14:textId="77777777" w:rsidR="00FB4FDE" w:rsidRPr="00FB4FDE" w:rsidRDefault="00FB4FDE" w:rsidP="00FB4FDE">
      <w:pPr>
        <w:pStyle w:val="code"/>
        <w:jc w:val="both"/>
      </w:pPr>
      <w:r w:rsidRPr="00FB4FDE">
        <w:t xml:space="preserve">  ('bs16', N'Đặng Thị Thu', 8, N'Bác sĩ có chuyên môn tốt, có kinh nghiệm trong chuyên khoa của mình', 'bv03', 'ck04', 'hh03', 'hv02'),</w:t>
      </w:r>
    </w:p>
    <w:p w14:paraId="313F3BEE" w14:textId="77777777" w:rsidR="00FB4FDE" w:rsidRPr="00FB4FDE" w:rsidRDefault="00FB4FDE" w:rsidP="00FB4FDE">
      <w:pPr>
        <w:pStyle w:val="code"/>
        <w:jc w:val="both"/>
      </w:pPr>
      <w:r w:rsidRPr="00FB4FDE">
        <w:t xml:space="preserve">  ('bs17', N'Vũ Ngọc Anh', 12, N'Bác sĩ có chuyên môn tốt, có kinh nghiệm trong chuyên khoa của mình', 'bv04', 'ck04', 'hh02', 'hv03'),</w:t>
      </w:r>
    </w:p>
    <w:p w14:paraId="61EAD4E1" w14:textId="77777777" w:rsidR="00FB4FDE" w:rsidRPr="00FB4FDE" w:rsidRDefault="00FB4FDE" w:rsidP="00FB4FDE">
      <w:pPr>
        <w:pStyle w:val="code"/>
        <w:jc w:val="both"/>
      </w:pPr>
      <w:r w:rsidRPr="00FB4FDE">
        <w:t xml:space="preserve">  ('bs18', N'Hoàng Văn Tuấn', 15, N'Bác sĩ có chuyên môn tốt, có kinh nghiệm trong chuyên khoa của mình', 'bv01', 'ck05', 'hh01', 'hv04'),</w:t>
      </w:r>
    </w:p>
    <w:p w14:paraId="08F59728" w14:textId="77777777" w:rsidR="00FB4FDE" w:rsidRPr="00FB4FDE" w:rsidRDefault="00FB4FDE" w:rsidP="00FB4FDE">
      <w:pPr>
        <w:pStyle w:val="code"/>
        <w:jc w:val="both"/>
      </w:pPr>
      <w:r w:rsidRPr="00FB4FDE">
        <w:t xml:space="preserve">  ('bs19', N'Lê Thị Minh', 20, N'Bác sĩ có chuyên môn tốt, có mục tiêu phát triển chuyên môn', 'bv02', 'ck05', 'hh02', 'hv05'),</w:t>
      </w:r>
    </w:p>
    <w:p w14:paraId="50B47DB9" w14:textId="77777777" w:rsidR="00FB4FDE" w:rsidRPr="00FB4FDE" w:rsidRDefault="00FB4FDE" w:rsidP="00FB4FDE">
      <w:pPr>
        <w:pStyle w:val="code"/>
        <w:jc w:val="both"/>
      </w:pPr>
      <w:r w:rsidRPr="00FB4FDE">
        <w:lastRenderedPageBreak/>
        <w:t xml:space="preserve">  ('bs20', N'Trần Quốc Huy', 18, N'Bác sĩ có chuyên môn tốt, có kinh nghiệm lâm sàng phong phú', 'bv05', 'ck05', 'hh03', 'hv03'),</w:t>
      </w:r>
    </w:p>
    <w:p w14:paraId="3747F1C8" w14:textId="77777777" w:rsidR="00FB4FDE" w:rsidRPr="00FB4FDE" w:rsidRDefault="00FB4FDE" w:rsidP="00FB4FDE">
      <w:pPr>
        <w:pStyle w:val="code"/>
        <w:jc w:val="both"/>
      </w:pPr>
      <w:r w:rsidRPr="00FB4FDE">
        <w:t xml:space="preserve">  ('bs21', N'Nguyễn Thị Lan', 25, N'Bác sĩ có chuyên môn tốt, luôn cập nhật kiến thức mới', 'bv03', 'ck05', 'hh01', 'hv05'),</w:t>
      </w:r>
    </w:p>
    <w:p w14:paraId="5E135BBF" w14:textId="77777777" w:rsidR="00FB4FDE" w:rsidRPr="00FB4FDE" w:rsidRDefault="00FB4FDE" w:rsidP="00FB4FDE">
      <w:pPr>
        <w:pStyle w:val="code"/>
        <w:jc w:val="both"/>
      </w:pPr>
      <w:r w:rsidRPr="00FB4FDE">
        <w:t xml:space="preserve">  ('bs22', N'Phạm Văn Thành', 11, N'Bác sĩ có chuyên môn tốt, có kỹ năng giao tiếp tốt', 'bv04', 'ck06', 'hh02', 'hv04'),</w:t>
      </w:r>
    </w:p>
    <w:p w14:paraId="27B3A347" w14:textId="77777777" w:rsidR="00FB4FDE" w:rsidRPr="00FB4FDE" w:rsidRDefault="00FB4FDE" w:rsidP="00FB4FDE">
      <w:pPr>
        <w:pStyle w:val="code"/>
        <w:jc w:val="both"/>
      </w:pPr>
      <w:r w:rsidRPr="00FB4FDE">
        <w:t xml:space="preserve">  ('bs23', N'Bùi Thị Hương', 14, N'Bác sĩ có chuyên môn tốt, tận tâm với bệnh nhân', 'bv01', 'ck06', 'hh03', 'hv02'),</w:t>
      </w:r>
    </w:p>
    <w:p w14:paraId="318B9C0F" w14:textId="77777777" w:rsidR="00FB4FDE" w:rsidRPr="00FB4FDE" w:rsidRDefault="00FB4FDE" w:rsidP="00FB4FDE">
      <w:pPr>
        <w:pStyle w:val="code"/>
        <w:jc w:val="both"/>
      </w:pPr>
      <w:r w:rsidRPr="00FB4FDE">
        <w:t xml:space="preserve">  ('bs24', N'Đỗ Minh Tuấn', 19, N'Bác sĩ có chuyên môn tốt, có khả năng làm việc độc lập', 'bv02', 'ck06', 'hh01', 'hv03'),</w:t>
      </w:r>
    </w:p>
    <w:p w14:paraId="53EEA6F1" w14:textId="77777777" w:rsidR="00FB4FDE" w:rsidRPr="00FB4FDE" w:rsidRDefault="00FB4FDE" w:rsidP="00FB4FDE">
      <w:pPr>
        <w:pStyle w:val="code"/>
        <w:jc w:val="both"/>
      </w:pPr>
      <w:r w:rsidRPr="00FB4FDE">
        <w:t xml:space="preserve">  ('bs25', N'Vũ Thị Hằng', 16, N'Bác sĩ có chuyên môn tốt, có tinh thần trách nhiệm cao', 'bv05', 'ck07', 'hh02', 'hv04'),</w:t>
      </w:r>
    </w:p>
    <w:p w14:paraId="05874DEF" w14:textId="77777777" w:rsidR="00FB4FDE" w:rsidRPr="00FB4FDE" w:rsidRDefault="00FB4FDE" w:rsidP="00FB4FDE">
      <w:pPr>
        <w:pStyle w:val="code"/>
        <w:jc w:val="both"/>
      </w:pPr>
      <w:r w:rsidRPr="00FB4FDE">
        <w:t xml:space="preserve">  ('bs26', N'Hoàng Văn Nam', 22, N'Bác sĩ có chuyên môn tốt, có khả năng giải quyết vấn đề tốt', 'bv03', 'ck07', 'hh01', 'hv05'),</w:t>
      </w:r>
    </w:p>
    <w:p w14:paraId="32C59042" w14:textId="77777777" w:rsidR="00FB4FDE" w:rsidRPr="00FB4FDE" w:rsidRDefault="00FB4FDE" w:rsidP="00FB4FDE">
      <w:pPr>
        <w:pStyle w:val="code"/>
        <w:jc w:val="both"/>
      </w:pPr>
      <w:r w:rsidRPr="00FB4FDE">
        <w:t xml:space="preserve">  ('bs27', N'Lê Thị Ngọc', 13, N'Bác sĩ có chuyên môn tốt, có khả năng làm việc nhóm tốt', 'bv04', 'ck07', 'hh03', 'hv03'),</w:t>
      </w:r>
    </w:p>
    <w:p w14:paraId="603C03EC" w14:textId="77777777" w:rsidR="00FB4FDE" w:rsidRPr="00FB4FDE" w:rsidRDefault="00FB4FDE" w:rsidP="00FB4FDE">
      <w:pPr>
        <w:pStyle w:val="code"/>
        <w:jc w:val="both"/>
      </w:pPr>
      <w:r w:rsidRPr="00FB4FDE">
        <w:t xml:space="preserve">  ('bs28', N'Trần Văn Minh', 17, N'Bác sĩ có chuyên môn tốt, có kinh nghiệm giảng dạy', 'bv01', 'ck07', 'hh01', 'hv04'),</w:t>
      </w:r>
    </w:p>
    <w:p w14:paraId="796F6DAA" w14:textId="77777777" w:rsidR="00FB4FDE" w:rsidRPr="00FB4FDE" w:rsidRDefault="00FB4FDE" w:rsidP="00FB4FDE">
      <w:pPr>
        <w:pStyle w:val="code"/>
        <w:jc w:val="both"/>
      </w:pPr>
      <w:r w:rsidRPr="00FB4FDE">
        <w:t xml:space="preserve">  ('bs29', N'Nguyễn Thị Thu', 21, N'Bác sĩ có chuyên môn tốt, có khả năng nghiên cứu khoa học', 'bv02', 'ck08', 'hh02', 'hv05'),</w:t>
      </w:r>
    </w:p>
    <w:p w14:paraId="42CF1967" w14:textId="77777777" w:rsidR="00FB4FDE" w:rsidRPr="00FB4FDE" w:rsidRDefault="00FB4FDE" w:rsidP="00FB4FDE">
      <w:pPr>
        <w:pStyle w:val="code"/>
        <w:jc w:val="both"/>
      </w:pPr>
      <w:r w:rsidRPr="00FB4FDE">
        <w:t xml:space="preserve">  ('bs30', N'Phạm Ngọc Anh', 10, N'Bác sĩ có chuyên môn tốt, có tinh thần cầu tiến', 'bv05', 'ck08', 'hh03', 'hv03'),</w:t>
      </w:r>
    </w:p>
    <w:p w14:paraId="1E0E6DFF" w14:textId="77777777" w:rsidR="00FB4FDE" w:rsidRPr="00FB4FDE" w:rsidRDefault="00FB4FDE" w:rsidP="00FB4FDE">
      <w:pPr>
        <w:pStyle w:val="code"/>
        <w:jc w:val="both"/>
      </w:pPr>
      <w:r w:rsidRPr="00FB4FDE">
        <w:t xml:space="preserve">  ('bs31', N'Lê Văn Đức', 12, N'Bác sĩ có chuyên môn tốt, có kinh nghiệm trong chuyên khoa của mình', 'bv02', 'ck08', 'hh02', 'hv03'),</w:t>
      </w:r>
    </w:p>
    <w:p w14:paraId="2A9E807E" w14:textId="77777777" w:rsidR="00FB4FDE" w:rsidRPr="00FB4FDE" w:rsidRDefault="00FB4FDE" w:rsidP="00FB4FDE">
      <w:pPr>
        <w:pStyle w:val="code"/>
        <w:jc w:val="both"/>
      </w:pPr>
      <w:r w:rsidRPr="00FB4FDE">
        <w:t xml:space="preserve">  ('bs32', N'Trần Thị Mỹ Linh', 15, N'Bác sĩ có chuyên môn tốt, có kinh nghiệm trong chuyên khoa của mình', 'bv01', 'ck08', 'hh02', 'hv05'),</w:t>
      </w:r>
    </w:p>
    <w:p w14:paraId="1DB425BC" w14:textId="77777777" w:rsidR="00FB4FDE" w:rsidRPr="00FB4FDE" w:rsidRDefault="00FB4FDE" w:rsidP="00FB4FDE">
      <w:pPr>
        <w:pStyle w:val="code"/>
        <w:jc w:val="both"/>
      </w:pPr>
      <w:r w:rsidRPr="00FB4FDE">
        <w:t xml:space="preserve">  ('bs33', N'Nguyễn Ngọc Anh', 18, N'Bác sĩ có chuyên môn tốt, có kinh nghiệm trong chuyên khoa của mình', 'bv04', 'ck09', 'hh03', 'hv04'),</w:t>
      </w:r>
    </w:p>
    <w:p w14:paraId="23186D79" w14:textId="77777777" w:rsidR="00FB4FDE" w:rsidRPr="00FB4FDE" w:rsidRDefault="00FB4FDE" w:rsidP="00FB4FDE">
      <w:pPr>
        <w:pStyle w:val="code"/>
        <w:jc w:val="both"/>
      </w:pPr>
      <w:r w:rsidRPr="00FB4FDE">
        <w:t xml:space="preserve">  ('bs34', N'Phạm Quang Huy', 20, N'Bác sĩ có chuyên môn tốt, có kinh nghiệm trong chuyên khoa của mình', 'bv03', 'ck09', 'hh02', 'hv02'),</w:t>
      </w:r>
    </w:p>
    <w:p w14:paraId="7B2C7C11" w14:textId="77777777" w:rsidR="00FB4FDE" w:rsidRPr="00FB4FDE" w:rsidRDefault="00FB4FDE" w:rsidP="00FB4FDE">
      <w:pPr>
        <w:pStyle w:val="code"/>
        <w:jc w:val="both"/>
      </w:pPr>
      <w:r w:rsidRPr="00FB4FDE">
        <w:lastRenderedPageBreak/>
        <w:t xml:space="preserve">  ('bs35', N'Bùi Thị Thu Hà', 10, N'Bác sĩ trẻ đầy nhiệt huyết, có kiến thức vững vàng về thần kinh học', 'bv05', 'ck09', 'hh03', 'hv03');</w:t>
      </w:r>
    </w:p>
    <w:p w14:paraId="1A430612" w14:textId="69502936" w:rsidR="00FB4FDE" w:rsidRDefault="003602BB" w:rsidP="00DE1A12">
      <w:pPr>
        <w:pStyle w:val="Noidung"/>
      </w:pPr>
      <w:r>
        <w:t>Kết quả sau khi thêm:</w:t>
      </w:r>
    </w:p>
    <w:p w14:paraId="185C5366" w14:textId="5C7AC428" w:rsidR="006D4077" w:rsidRDefault="000B3671" w:rsidP="0092616E">
      <w:pPr>
        <w:jc w:val="center"/>
      </w:pPr>
      <w:r w:rsidRPr="000B3671">
        <w:rPr>
          <w:noProof/>
        </w:rPr>
        <w:drawing>
          <wp:inline distT="0" distB="0" distL="0" distR="0" wp14:anchorId="6CC426AB" wp14:editId="57053951">
            <wp:extent cx="5580380" cy="4029075"/>
            <wp:effectExtent l="0" t="0" r="1270" b="9525"/>
            <wp:docPr id="79185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859106" name=""/>
                    <pic:cNvPicPr/>
                  </pic:nvPicPr>
                  <pic:blipFill>
                    <a:blip r:embed="rId45"/>
                    <a:stretch>
                      <a:fillRect/>
                    </a:stretch>
                  </pic:blipFill>
                  <pic:spPr>
                    <a:xfrm>
                      <a:off x="0" y="0"/>
                      <a:ext cx="5580380" cy="4029075"/>
                    </a:xfrm>
                    <a:prstGeom prst="rect">
                      <a:avLst/>
                    </a:prstGeom>
                  </pic:spPr>
                </pic:pic>
              </a:graphicData>
            </a:graphic>
          </wp:inline>
        </w:drawing>
      </w:r>
    </w:p>
    <w:p w14:paraId="04A0A211" w14:textId="1921DB80" w:rsidR="003602BB" w:rsidRPr="006D4077" w:rsidRDefault="006D4077" w:rsidP="006D4077">
      <w:pPr>
        <w:pStyle w:val="Caption"/>
        <w:rPr>
          <w:lang w:val="vi-VN"/>
        </w:rPr>
      </w:pPr>
      <w:bookmarkStart w:id="113" w:name="_Toc186269156"/>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7</w:t>
      </w:r>
      <w:r w:rsidR="00DA4E2A">
        <w:rPr>
          <w:lang w:val="vi-VN"/>
        </w:rPr>
        <w:fldChar w:fldCharType="end"/>
      </w:r>
      <w:r>
        <w:rPr>
          <w:lang w:val="vi-VN"/>
        </w:rPr>
        <w:t xml:space="preserve"> Kết quả thêm dữ liệu vào bảng BACSI</w:t>
      </w:r>
      <w:bookmarkEnd w:id="113"/>
    </w:p>
    <w:p w14:paraId="76DC852D" w14:textId="77E5B03E" w:rsidR="00DE1A12" w:rsidRDefault="00DE1A12" w:rsidP="00DE1A12">
      <w:pPr>
        <w:pStyle w:val="Noidung"/>
      </w:pPr>
      <w:r>
        <w:t>Thêm dữ liệu vào bảng DICHVU</w:t>
      </w:r>
    </w:p>
    <w:p w14:paraId="73A0E06B" w14:textId="049231FE" w:rsidR="00DE1A12" w:rsidRPr="00DE1A12" w:rsidRDefault="00DE1A12" w:rsidP="00DE1A12">
      <w:pPr>
        <w:pStyle w:val="code"/>
      </w:pPr>
      <w:r w:rsidRPr="00A810C4">
        <w:rPr>
          <w:b/>
          <w:bCs/>
        </w:rPr>
        <w:t>INSERT INTO DICHVU</w:t>
      </w:r>
      <w:r w:rsidRPr="00DE1A12">
        <w:t xml:space="preserve"> (</w:t>
      </w:r>
      <w:r w:rsidR="000D2ECB">
        <w:t>M</w:t>
      </w:r>
      <w:r w:rsidRPr="00DE1A12">
        <w:t xml:space="preserve">adichvu, </w:t>
      </w:r>
      <w:r w:rsidR="000D2ECB">
        <w:t>T</w:t>
      </w:r>
      <w:r w:rsidRPr="00DE1A12">
        <w:t xml:space="preserve">endichvu) </w:t>
      </w:r>
    </w:p>
    <w:p w14:paraId="7DCE7043" w14:textId="77777777" w:rsidR="00DE1A12" w:rsidRPr="00A810C4" w:rsidRDefault="00DE1A12" w:rsidP="00DE1A12">
      <w:pPr>
        <w:pStyle w:val="code"/>
        <w:rPr>
          <w:b/>
          <w:bCs/>
        </w:rPr>
      </w:pPr>
      <w:r w:rsidRPr="00A810C4">
        <w:rPr>
          <w:b/>
          <w:bCs/>
        </w:rPr>
        <w:t xml:space="preserve">VALUES </w:t>
      </w:r>
    </w:p>
    <w:p w14:paraId="73B5C33B" w14:textId="77777777" w:rsidR="00DE1A12" w:rsidRPr="00DE1A12" w:rsidRDefault="00DE1A12" w:rsidP="00DE1A12">
      <w:pPr>
        <w:pStyle w:val="code"/>
      </w:pPr>
      <w:r w:rsidRPr="00DE1A12">
        <w:t xml:space="preserve">  ('dv01', N'Khám bảo hiểm'),</w:t>
      </w:r>
    </w:p>
    <w:p w14:paraId="101C7690" w14:textId="7DE23C1F" w:rsidR="003602BB" w:rsidRDefault="00DE1A12" w:rsidP="006D4077">
      <w:pPr>
        <w:pStyle w:val="code"/>
      </w:pPr>
      <w:r w:rsidRPr="00DE1A12">
        <w:t xml:space="preserve">  ('dv02', N'Khám dịch vụ');</w:t>
      </w:r>
    </w:p>
    <w:p w14:paraId="2A1AFFDA" w14:textId="61FBB35A" w:rsidR="003602BB" w:rsidRDefault="003602BB" w:rsidP="003602BB">
      <w:pPr>
        <w:pStyle w:val="Noidung"/>
      </w:pPr>
      <w:r>
        <w:t>Kết quả sau khi thêm:</w:t>
      </w:r>
    </w:p>
    <w:p w14:paraId="0227B30D" w14:textId="1C04F2C7" w:rsidR="006D4077" w:rsidRDefault="000B3671" w:rsidP="0092616E">
      <w:pPr>
        <w:jc w:val="center"/>
      </w:pPr>
      <w:r w:rsidRPr="000B3671">
        <w:rPr>
          <w:noProof/>
        </w:rPr>
        <w:drawing>
          <wp:inline distT="0" distB="0" distL="0" distR="0" wp14:anchorId="02AB5D93" wp14:editId="0331793E">
            <wp:extent cx="2114845" cy="628738"/>
            <wp:effectExtent l="0" t="0" r="0" b="0"/>
            <wp:docPr id="1804519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19926" name=""/>
                    <pic:cNvPicPr/>
                  </pic:nvPicPr>
                  <pic:blipFill>
                    <a:blip r:embed="rId46"/>
                    <a:stretch>
                      <a:fillRect/>
                    </a:stretch>
                  </pic:blipFill>
                  <pic:spPr>
                    <a:xfrm>
                      <a:off x="0" y="0"/>
                      <a:ext cx="2114845" cy="628738"/>
                    </a:xfrm>
                    <a:prstGeom prst="rect">
                      <a:avLst/>
                    </a:prstGeom>
                  </pic:spPr>
                </pic:pic>
              </a:graphicData>
            </a:graphic>
          </wp:inline>
        </w:drawing>
      </w:r>
    </w:p>
    <w:p w14:paraId="6FE93DFB" w14:textId="7062F3D9" w:rsidR="003602BB" w:rsidRPr="006D4077" w:rsidRDefault="006D4077" w:rsidP="006D4077">
      <w:pPr>
        <w:pStyle w:val="Caption"/>
        <w:rPr>
          <w:lang w:val="vi-VN"/>
        </w:rPr>
      </w:pPr>
      <w:bookmarkStart w:id="114" w:name="_Toc186269157"/>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8</w:t>
      </w:r>
      <w:r w:rsidR="00DA4E2A">
        <w:rPr>
          <w:lang w:val="vi-VN"/>
        </w:rPr>
        <w:fldChar w:fldCharType="end"/>
      </w:r>
      <w:r>
        <w:rPr>
          <w:lang w:val="vi-VN"/>
        </w:rPr>
        <w:t xml:space="preserve"> Kết quả thêm dữ liệu vào bảng DICHVU</w:t>
      </w:r>
      <w:bookmarkEnd w:id="114"/>
    </w:p>
    <w:p w14:paraId="383858A0" w14:textId="77777777" w:rsidR="001E63A7" w:rsidRDefault="001E63A7" w:rsidP="00DE1A12">
      <w:pPr>
        <w:pStyle w:val="Noidung"/>
      </w:pPr>
    </w:p>
    <w:p w14:paraId="3AA93757" w14:textId="6DAA457A" w:rsidR="00DE1A12" w:rsidRDefault="00DE1A12" w:rsidP="00DE1A12">
      <w:pPr>
        <w:pStyle w:val="Noidung"/>
      </w:pPr>
      <w:r>
        <w:lastRenderedPageBreak/>
        <w:t>Thêm dữ liệu vào bảng BENHNHAN</w:t>
      </w:r>
    </w:p>
    <w:p w14:paraId="5EA53998" w14:textId="27138289" w:rsidR="00DE1A12" w:rsidRPr="00DE1A12" w:rsidRDefault="00DE1A12" w:rsidP="00DE1A12">
      <w:pPr>
        <w:pStyle w:val="code"/>
      </w:pPr>
      <w:r w:rsidRPr="00A810C4">
        <w:rPr>
          <w:b/>
          <w:bCs/>
        </w:rPr>
        <w:t>INSERT INTO BENHNHAN</w:t>
      </w:r>
      <w:r w:rsidRPr="00DE1A12">
        <w:t xml:space="preserve"> (</w:t>
      </w:r>
      <w:r w:rsidR="000D2ECB">
        <w:t>M</w:t>
      </w:r>
      <w:r w:rsidRPr="00DE1A12">
        <w:t xml:space="preserve">abenhnhan, </w:t>
      </w:r>
      <w:r w:rsidR="000D2ECB">
        <w:t>T</w:t>
      </w:r>
      <w:r w:rsidRPr="00DE1A12">
        <w:t xml:space="preserve">enbenhnhan, </w:t>
      </w:r>
      <w:r w:rsidR="000D2ECB">
        <w:t>G</w:t>
      </w:r>
      <w:r w:rsidRPr="00DE1A12">
        <w:t xml:space="preserve">ioitinh, </w:t>
      </w:r>
      <w:r w:rsidR="000D2ECB">
        <w:t>S</w:t>
      </w:r>
      <w:r w:rsidRPr="00DE1A12">
        <w:t xml:space="preserve">dt, </w:t>
      </w:r>
      <w:r w:rsidR="000D2ECB">
        <w:t>E</w:t>
      </w:r>
      <w:r w:rsidRPr="00DE1A12">
        <w:t xml:space="preserve">mail, </w:t>
      </w:r>
      <w:r w:rsidR="000D2ECB">
        <w:t>N</w:t>
      </w:r>
      <w:r w:rsidRPr="00DE1A12">
        <w:t xml:space="preserve">gaysinh, </w:t>
      </w:r>
      <w:r w:rsidR="000D2ECB">
        <w:t>D</w:t>
      </w:r>
      <w:r w:rsidRPr="00DE1A12">
        <w:t>iachi)</w:t>
      </w:r>
    </w:p>
    <w:p w14:paraId="039F6DE4" w14:textId="77777777" w:rsidR="00DE1A12" w:rsidRPr="00A810C4" w:rsidRDefault="00DE1A12" w:rsidP="00DE1A12">
      <w:pPr>
        <w:pStyle w:val="code"/>
        <w:rPr>
          <w:b/>
          <w:bCs/>
        </w:rPr>
      </w:pPr>
      <w:r w:rsidRPr="00A810C4">
        <w:rPr>
          <w:b/>
          <w:bCs/>
        </w:rPr>
        <w:t>VALUES</w:t>
      </w:r>
    </w:p>
    <w:p w14:paraId="16476600" w14:textId="77777777" w:rsidR="00DE1A12" w:rsidRPr="00DE1A12" w:rsidRDefault="00DE1A12" w:rsidP="00DE1A12">
      <w:pPr>
        <w:pStyle w:val="code"/>
      </w:pPr>
      <w:r w:rsidRPr="00DE1A12">
        <w:t xml:space="preserve">    ('bn01', N'Trần Văn Anh', N'nam', '0123456789', 'anhtran@gmail.com', '1977-01-01', 'Trà Vinh'),</w:t>
      </w:r>
    </w:p>
    <w:p w14:paraId="4C20BAE2" w14:textId="77777777" w:rsidR="00DE1A12" w:rsidRPr="00DE1A12" w:rsidRDefault="00DE1A12" w:rsidP="00DE1A12">
      <w:pPr>
        <w:pStyle w:val="code"/>
      </w:pPr>
      <w:r w:rsidRPr="00DE1A12">
        <w:t xml:space="preserve">    ('bn02', N'Nguyễn Thị Hương', N'nữ', '0987665432', 'huongnguyen@gmail.com', '1984-01-01', 'Vĩnh Long'),</w:t>
      </w:r>
    </w:p>
    <w:p w14:paraId="1EAE4260" w14:textId="77777777" w:rsidR="00DE1A12" w:rsidRPr="00DE1A12" w:rsidRDefault="00DE1A12" w:rsidP="00DE1A12">
      <w:pPr>
        <w:pStyle w:val="code"/>
      </w:pPr>
      <w:r w:rsidRPr="00DE1A12">
        <w:t xml:space="preserve">    ('bn03', N'Trần Nguyên Vũ', N'nam', '032456789', 'vunguyen@gmail.com', '2004-02-01', 'Trà Vinh'),</w:t>
      </w:r>
    </w:p>
    <w:p w14:paraId="1E352149" w14:textId="77777777" w:rsidR="00DE1A12" w:rsidRPr="00DE1A12" w:rsidRDefault="00DE1A12" w:rsidP="00DE1A12">
      <w:pPr>
        <w:pStyle w:val="code"/>
      </w:pPr>
      <w:r w:rsidRPr="00DE1A12">
        <w:t xml:space="preserve">    ('bn04', N'Trần Huyền Trân', N'nữ', '0912345678', 'trantran@gmail.com', '2003-04-03', 'Bến Tre'),</w:t>
      </w:r>
    </w:p>
    <w:p w14:paraId="774AC123" w14:textId="77777777" w:rsidR="00DE1A12" w:rsidRPr="00DE1A12" w:rsidRDefault="00DE1A12" w:rsidP="00DE1A12">
      <w:pPr>
        <w:pStyle w:val="code"/>
      </w:pPr>
      <w:r w:rsidRPr="00DE1A12">
        <w:t xml:space="preserve">    ('bn05', N'Lê Ngọc Hằng', N'nữ', '0923446635', 'hangle@gmail.com', '2006-02-04', 'Vĩnh Long'),</w:t>
      </w:r>
    </w:p>
    <w:p w14:paraId="09E050D5" w14:textId="77777777" w:rsidR="00DE1A12" w:rsidRPr="00DE1A12" w:rsidRDefault="00DE1A12" w:rsidP="00DE1A12">
      <w:pPr>
        <w:pStyle w:val="code"/>
      </w:pPr>
      <w:r w:rsidRPr="00DE1A12">
        <w:t xml:space="preserve">    ('bn06', N'Nguyễn Duy Nhật', N'nam', '0357237457', 'nhatnguyen@gmail.com', '1997-04-01', 'Hồ Chí Minh'),</w:t>
      </w:r>
    </w:p>
    <w:p w14:paraId="7D89AB41" w14:textId="77777777" w:rsidR="00DE1A12" w:rsidRPr="00DE1A12" w:rsidRDefault="00DE1A12" w:rsidP="00DE1A12">
      <w:pPr>
        <w:pStyle w:val="code"/>
      </w:pPr>
      <w:r w:rsidRPr="00DE1A12">
        <w:t xml:space="preserve">    ('bn07', N'Trần Thị Diễm', N'nữ', '0738295233', 'diemtran@gmail.com', '1990-04-01', 'Hồ Chí Minh'),</w:t>
      </w:r>
    </w:p>
    <w:p w14:paraId="257BDF71" w14:textId="77777777" w:rsidR="00DE1A12" w:rsidRPr="00DE1A12" w:rsidRDefault="00DE1A12" w:rsidP="00DE1A12">
      <w:pPr>
        <w:pStyle w:val="code"/>
      </w:pPr>
      <w:r w:rsidRPr="00DE1A12">
        <w:t xml:space="preserve">    ('bn08', N'Nguyễn Văn Tòng', N'Nam', '038377804', 'tongnguyen@gmail.com', '2003-12-13', 'Trà Vinh'),</w:t>
      </w:r>
    </w:p>
    <w:p w14:paraId="1C37AB39" w14:textId="77777777" w:rsidR="00DE1A12" w:rsidRPr="00DE1A12" w:rsidRDefault="00DE1A12" w:rsidP="00DE1A12">
      <w:pPr>
        <w:pStyle w:val="code"/>
      </w:pPr>
      <w:r w:rsidRPr="00DE1A12">
        <w:t xml:space="preserve">    ('bn09', N'Lê Thị Lê', N'Nữ', '094735735', 'lele@gmail.com', '2002-12-04', 'Bến Tre'),</w:t>
      </w:r>
    </w:p>
    <w:p w14:paraId="1EB073E3" w14:textId="77777777" w:rsidR="00DE1A12" w:rsidRPr="00DE1A12" w:rsidRDefault="00DE1A12" w:rsidP="00DE1A12">
      <w:pPr>
        <w:pStyle w:val="code"/>
      </w:pPr>
      <w:r w:rsidRPr="00DE1A12">
        <w:t xml:space="preserve">    ('bn10', N'Nguyễn Thị Mộng Mơ', N'nữ', '057397456', 'monguyen@gmail.com', '1999-11-23', 'Trà Vinh'),</w:t>
      </w:r>
    </w:p>
    <w:p w14:paraId="725A9E8F" w14:textId="77777777" w:rsidR="00DE1A12" w:rsidRPr="00DE1A12" w:rsidRDefault="00DE1A12" w:rsidP="00DE1A12">
      <w:pPr>
        <w:pStyle w:val="code"/>
      </w:pPr>
      <w:r w:rsidRPr="00DE1A12">
        <w:tab/>
        <w:t>('bn11', N'Phan Văn Minh', N'nam', '0987654321', 'minhpham@gmail.com', '1985-05-15', 'Cần Thơ'),</w:t>
      </w:r>
    </w:p>
    <w:p w14:paraId="1981BEA6" w14:textId="77777777" w:rsidR="00DE1A12" w:rsidRPr="00DE1A12" w:rsidRDefault="00DE1A12" w:rsidP="00DE1A12">
      <w:pPr>
        <w:pStyle w:val="code"/>
      </w:pPr>
      <w:r w:rsidRPr="00DE1A12">
        <w:t xml:space="preserve">    ('bn12', N'Trần Thị Thanh Thủy', N'nữ', '0123456789', 'thuytran@gmail.com', '1990-08-20', 'Hậu Giang'),</w:t>
      </w:r>
    </w:p>
    <w:p w14:paraId="217BB2F5" w14:textId="77777777" w:rsidR="00DE1A12" w:rsidRPr="00DE1A12" w:rsidRDefault="00DE1A12" w:rsidP="00DE1A12">
      <w:pPr>
        <w:pStyle w:val="code"/>
      </w:pPr>
      <w:r w:rsidRPr="00DE1A12">
        <w:t xml:space="preserve">    ('bn13', N'Nguyễn Văn Nam', N'nam', '0345678912', 'namnguyen@gmail.com', '2002-11-05', 'Sóc Trăng'),</w:t>
      </w:r>
    </w:p>
    <w:p w14:paraId="218D33E0" w14:textId="77777777" w:rsidR="00DE1A12" w:rsidRPr="00DE1A12" w:rsidRDefault="00DE1A12" w:rsidP="00DE1A12">
      <w:pPr>
        <w:pStyle w:val="code"/>
      </w:pPr>
      <w:r w:rsidRPr="00DE1A12">
        <w:t xml:space="preserve">    ('bn14', N'Lê Thị Kim Ngân', N'nữ', '0987654321', 'nganle@gmail.com', '1995-03-10', 'Bạc Liêu'),</w:t>
      </w:r>
    </w:p>
    <w:p w14:paraId="410BEE2B" w14:textId="77777777" w:rsidR="00DE1A12" w:rsidRPr="00DE1A12" w:rsidRDefault="00DE1A12" w:rsidP="00DE1A12">
      <w:pPr>
        <w:pStyle w:val="code"/>
      </w:pPr>
      <w:r w:rsidRPr="00DE1A12">
        <w:lastRenderedPageBreak/>
        <w:t xml:space="preserve">    ('bn15', 'Đặng Văn Tài', N'nam', '0123456789', 'taidang@gmail.com', '1978-07-25', 'Cà Mau'),</w:t>
      </w:r>
    </w:p>
    <w:p w14:paraId="01BCC0A4" w14:textId="77777777" w:rsidR="00DE1A12" w:rsidRPr="00DE1A12" w:rsidRDefault="00DE1A12" w:rsidP="00DE1A12">
      <w:pPr>
        <w:pStyle w:val="code"/>
      </w:pPr>
      <w:r w:rsidRPr="00DE1A12">
        <w:t xml:space="preserve">    ('bn16', 'Nguyễn Thị Thu Thảo', N'nữ', '0345678912', 'thaonguyen@gmail.com', '1992-12-01', 'Hồ Chí Minh'),</w:t>
      </w:r>
    </w:p>
    <w:p w14:paraId="4136FEF6" w14:textId="77777777" w:rsidR="00DE1A12" w:rsidRPr="00DE1A12" w:rsidRDefault="00DE1A12" w:rsidP="00DE1A12">
      <w:pPr>
        <w:pStyle w:val="code"/>
      </w:pPr>
      <w:r w:rsidRPr="00DE1A12">
        <w:t xml:space="preserve">    ('bn17', 'Trần Văn Quang', N'nam', '0987654321', 'quangtran@gmail.com', '2000-04-15', 'Bình Dương'),</w:t>
      </w:r>
    </w:p>
    <w:p w14:paraId="75E003B9" w14:textId="77777777" w:rsidR="00DE1A12" w:rsidRPr="00DE1A12" w:rsidRDefault="00DE1A12" w:rsidP="00DE1A12">
      <w:pPr>
        <w:pStyle w:val="code"/>
      </w:pPr>
      <w:r w:rsidRPr="00DE1A12">
        <w:t xml:space="preserve">    ('bn18', 'Lê Thị Diễm My', N'nữ', '0123456789', 'myle@gmail.com', '1998-09-28', 'Đồng Nai'),</w:t>
      </w:r>
    </w:p>
    <w:p w14:paraId="2DFBD7AE" w14:textId="77777777" w:rsidR="00DE1A12" w:rsidRPr="00DE1A12" w:rsidRDefault="00DE1A12" w:rsidP="00DE1A12">
      <w:pPr>
        <w:pStyle w:val="code"/>
      </w:pPr>
      <w:r w:rsidRPr="00DE1A12">
        <w:t xml:space="preserve">    ('bn19', 'Nguyễn Văn Hùng', N'nam', '0345678912', 'hungnguyen@gmail.com', '1980-02-12', 'Tây Ninh'),</w:t>
      </w:r>
    </w:p>
    <w:p w14:paraId="0BEA0F88" w14:textId="318DF146" w:rsidR="00DE1A12" w:rsidRDefault="00DE1A12" w:rsidP="00DE1A12">
      <w:pPr>
        <w:pStyle w:val="code"/>
      </w:pPr>
      <w:r w:rsidRPr="00DE1A12">
        <w:t xml:space="preserve">    ('bn20', 'Trần Thị Ngọc Anh', N'nữ', '0987654321', 'ngocanhtran@gmail.com', '1994-06-20', 'Bình Phước');</w:t>
      </w:r>
    </w:p>
    <w:p w14:paraId="09774E9A" w14:textId="53044988" w:rsidR="003602BB" w:rsidRDefault="003602BB" w:rsidP="003602BB">
      <w:pPr>
        <w:pStyle w:val="Noidung"/>
      </w:pPr>
      <w:r>
        <w:t>Kết quả sau khi thêm:</w:t>
      </w:r>
    </w:p>
    <w:p w14:paraId="284181F1" w14:textId="77777777" w:rsidR="00D80789" w:rsidRDefault="00D80789" w:rsidP="00B80374">
      <w:r w:rsidRPr="00D80789">
        <w:rPr>
          <w:noProof/>
        </w:rPr>
        <w:drawing>
          <wp:inline distT="0" distB="0" distL="0" distR="0" wp14:anchorId="09AFD239" wp14:editId="0EE5150F">
            <wp:extent cx="5580380" cy="3187700"/>
            <wp:effectExtent l="0" t="0" r="1270" b="0"/>
            <wp:docPr id="133339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92770" name=""/>
                    <pic:cNvPicPr/>
                  </pic:nvPicPr>
                  <pic:blipFill>
                    <a:blip r:embed="rId47"/>
                    <a:stretch>
                      <a:fillRect/>
                    </a:stretch>
                  </pic:blipFill>
                  <pic:spPr>
                    <a:xfrm>
                      <a:off x="0" y="0"/>
                      <a:ext cx="5580380" cy="3187700"/>
                    </a:xfrm>
                    <a:prstGeom prst="rect">
                      <a:avLst/>
                    </a:prstGeom>
                  </pic:spPr>
                </pic:pic>
              </a:graphicData>
            </a:graphic>
          </wp:inline>
        </w:drawing>
      </w:r>
    </w:p>
    <w:p w14:paraId="35B9B0B6" w14:textId="15FCE76C" w:rsidR="003602BB" w:rsidRPr="006D4077" w:rsidRDefault="00D80789" w:rsidP="00D80789">
      <w:pPr>
        <w:pStyle w:val="Caption"/>
        <w:rPr>
          <w:lang w:val="vi-VN"/>
        </w:rPr>
      </w:pPr>
      <w:bookmarkStart w:id="115" w:name="_Toc186269158"/>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9</w:t>
      </w:r>
      <w:r w:rsidR="00DA4E2A">
        <w:rPr>
          <w:lang w:val="vi-VN"/>
        </w:rPr>
        <w:fldChar w:fldCharType="end"/>
      </w:r>
      <w:r>
        <w:rPr>
          <w:lang w:val="vi-VN"/>
        </w:rPr>
        <w:t xml:space="preserve"> Kết quả thêm dữ liệu vào bảng BENHNHAN</w:t>
      </w:r>
      <w:bookmarkEnd w:id="115"/>
    </w:p>
    <w:p w14:paraId="2E512EF3" w14:textId="0C14E17F" w:rsidR="00DE1A12" w:rsidRDefault="00DE1A12" w:rsidP="00DE1A12">
      <w:pPr>
        <w:pStyle w:val="Noidung"/>
      </w:pPr>
      <w:r>
        <w:t>Thêm dữ liệu vào bảng PHONGKHAM</w:t>
      </w:r>
    </w:p>
    <w:p w14:paraId="67B6DE4B" w14:textId="29683AC4" w:rsidR="00DE1A12" w:rsidRPr="00DE1A12" w:rsidRDefault="00DE1A12" w:rsidP="00DE1A12">
      <w:pPr>
        <w:pStyle w:val="code"/>
      </w:pPr>
      <w:r w:rsidRPr="00A810C4">
        <w:rPr>
          <w:b/>
          <w:bCs/>
        </w:rPr>
        <w:t>INSERT INTO PHONGKHAM</w:t>
      </w:r>
      <w:r w:rsidRPr="00DE1A12">
        <w:t xml:space="preserve"> (</w:t>
      </w:r>
      <w:r w:rsidR="00061AFB">
        <w:t>M</w:t>
      </w:r>
      <w:r w:rsidRPr="00DE1A12">
        <w:t xml:space="preserve">aphongkham, </w:t>
      </w:r>
      <w:r w:rsidR="00061AFB">
        <w:t>T</w:t>
      </w:r>
      <w:r w:rsidRPr="00DE1A12">
        <w:t xml:space="preserve">enphongkham, </w:t>
      </w:r>
      <w:r w:rsidR="00061AFB">
        <w:t>V</w:t>
      </w:r>
      <w:r w:rsidRPr="00DE1A12">
        <w:t>itri)</w:t>
      </w:r>
    </w:p>
    <w:p w14:paraId="6D7AC03B" w14:textId="77777777" w:rsidR="00DE1A12" w:rsidRPr="00A810C4" w:rsidRDefault="00DE1A12" w:rsidP="00DE1A12">
      <w:pPr>
        <w:pStyle w:val="code"/>
        <w:rPr>
          <w:b/>
          <w:bCs/>
        </w:rPr>
      </w:pPr>
      <w:r w:rsidRPr="00A810C4">
        <w:rPr>
          <w:b/>
          <w:bCs/>
        </w:rPr>
        <w:t>VALUES</w:t>
      </w:r>
    </w:p>
    <w:p w14:paraId="192D813C" w14:textId="77777777" w:rsidR="00DE1A12" w:rsidRPr="00DE1A12" w:rsidRDefault="00DE1A12" w:rsidP="00DE1A12">
      <w:pPr>
        <w:pStyle w:val="code"/>
      </w:pPr>
      <w:r w:rsidRPr="00DE1A12">
        <w:t xml:space="preserve">    ('phong01', N'Phòng 1', N'Lầu 1 khu A'),</w:t>
      </w:r>
    </w:p>
    <w:p w14:paraId="01C3A08F" w14:textId="77777777" w:rsidR="00DE1A12" w:rsidRPr="00DE1A12" w:rsidRDefault="00DE1A12" w:rsidP="00DE1A12">
      <w:pPr>
        <w:pStyle w:val="code"/>
      </w:pPr>
      <w:r w:rsidRPr="00DE1A12">
        <w:t xml:space="preserve">    ('phong02', N'Phòng 2', N'Lầu 1 khu A'),</w:t>
      </w:r>
    </w:p>
    <w:p w14:paraId="48F3458C" w14:textId="77777777" w:rsidR="00DE1A12" w:rsidRPr="00DE1A12" w:rsidRDefault="00DE1A12" w:rsidP="00DE1A12">
      <w:pPr>
        <w:pStyle w:val="code"/>
      </w:pPr>
      <w:r w:rsidRPr="00DE1A12">
        <w:t xml:space="preserve">    ('phong03', N'Phòng 3', N'Lầu 1 khu B'),</w:t>
      </w:r>
    </w:p>
    <w:p w14:paraId="37BFDD29" w14:textId="77777777" w:rsidR="00DE1A12" w:rsidRPr="00DE1A12" w:rsidRDefault="00DE1A12" w:rsidP="00DE1A12">
      <w:pPr>
        <w:pStyle w:val="code"/>
      </w:pPr>
      <w:r w:rsidRPr="00DE1A12">
        <w:lastRenderedPageBreak/>
        <w:t xml:space="preserve">    ('phong04', N'Phòng 4', N'Lầu 1 khu B'),</w:t>
      </w:r>
    </w:p>
    <w:p w14:paraId="56943B72" w14:textId="77777777" w:rsidR="00DE1A12" w:rsidRPr="00DE1A12" w:rsidRDefault="00DE1A12" w:rsidP="00DE1A12">
      <w:pPr>
        <w:pStyle w:val="code"/>
      </w:pPr>
      <w:r w:rsidRPr="00DE1A12">
        <w:t xml:space="preserve">    ('phong05', N'Phòng 5', N'Lầu 2 khu A'),</w:t>
      </w:r>
    </w:p>
    <w:p w14:paraId="0FB95E2E" w14:textId="77777777" w:rsidR="00DE1A12" w:rsidRPr="00DE1A12" w:rsidRDefault="00DE1A12" w:rsidP="00DE1A12">
      <w:pPr>
        <w:pStyle w:val="code"/>
      </w:pPr>
      <w:r w:rsidRPr="00DE1A12">
        <w:t xml:space="preserve">    ('phong06', N'Phòng 6', N'Lầu 2 khu A'),</w:t>
      </w:r>
    </w:p>
    <w:p w14:paraId="555ED56A" w14:textId="77777777" w:rsidR="00DE1A12" w:rsidRPr="00DE1A12" w:rsidRDefault="00DE1A12" w:rsidP="00DE1A12">
      <w:pPr>
        <w:pStyle w:val="code"/>
      </w:pPr>
      <w:r w:rsidRPr="00DE1A12">
        <w:t xml:space="preserve">    ('phong07', N'Phòng 7', N'Lầu 2 khu B'),</w:t>
      </w:r>
    </w:p>
    <w:p w14:paraId="7167AB46" w14:textId="322E2105" w:rsidR="00DE1A12" w:rsidRDefault="00DE1A12" w:rsidP="00DE1A12">
      <w:pPr>
        <w:pStyle w:val="code"/>
      </w:pPr>
      <w:r w:rsidRPr="00DE1A12">
        <w:t xml:space="preserve">    ('phong08', N'Phòng 8', N'Lầu 2 khu B');</w:t>
      </w:r>
    </w:p>
    <w:p w14:paraId="36191BA0" w14:textId="502298EB" w:rsidR="00950449" w:rsidRDefault="00950449" w:rsidP="00950449">
      <w:pPr>
        <w:pStyle w:val="Noidung"/>
      </w:pPr>
      <w:r>
        <w:t>Kết quả sau khi thêm</w:t>
      </w:r>
    </w:p>
    <w:p w14:paraId="6B2816D2" w14:textId="77777777" w:rsidR="00D80789" w:rsidRDefault="00D80789" w:rsidP="00B80374">
      <w:pPr>
        <w:jc w:val="center"/>
      </w:pPr>
      <w:r w:rsidRPr="00D80789">
        <w:rPr>
          <w:noProof/>
        </w:rPr>
        <w:drawing>
          <wp:inline distT="0" distB="0" distL="0" distR="0" wp14:anchorId="12224610" wp14:editId="47E69CCB">
            <wp:extent cx="3219899" cy="1762371"/>
            <wp:effectExtent l="0" t="0" r="0" b="9525"/>
            <wp:docPr id="170583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36119" name=""/>
                    <pic:cNvPicPr/>
                  </pic:nvPicPr>
                  <pic:blipFill>
                    <a:blip r:embed="rId48"/>
                    <a:stretch>
                      <a:fillRect/>
                    </a:stretch>
                  </pic:blipFill>
                  <pic:spPr>
                    <a:xfrm>
                      <a:off x="0" y="0"/>
                      <a:ext cx="3219899" cy="1762371"/>
                    </a:xfrm>
                    <a:prstGeom prst="rect">
                      <a:avLst/>
                    </a:prstGeom>
                  </pic:spPr>
                </pic:pic>
              </a:graphicData>
            </a:graphic>
          </wp:inline>
        </w:drawing>
      </w:r>
    </w:p>
    <w:p w14:paraId="7E918A55" w14:textId="4428192B" w:rsidR="00950449" w:rsidRPr="00D80789" w:rsidRDefault="00D80789" w:rsidP="00D80789">
      <w:pPr>
        <w:pStyle w:val="Caption"/>
        <w:rPr>
          <w:lang w:val="vi-VN"/>
        </w:rPr>
      </w:pPr>
      <w:bookmarkStart w:id="116" w:name="_Toc186269159"/>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10</w:t>
      </w:r>
      <w:r w:rsidR="00DA4E2A">
        <w:rPr>
          <w:lang w:val="vi-VN"/>
        </w:rPr>
        <w:fldChar w:fldCharType="end"/>
      </w:r>
      <w:r>
        <w:rPr>
          <w:lang w:val="vi-VN"/>
        </w:rPr>
        <w:t xml:space="preserve"> Kết quả thêm dữ liệu vào bảng PHONGKHAM</w:t>
      </w:r>
      <w:bookmarkEnd w:id="116"/>
    </w:p>
    <w:p w14:paraId="7C6047CF" w14:textId="1C1C99E4" w:rsidR="00DE1A12" w:rsidRDefault="00DE1A12" w:rsidP="00DE1A12">
      <w:pPr>
        <w:pStyle w:val="Noidung"/>
      </w:pPr>
      <w:r>
        <w:t>Thêm dữ liệu vào bảng LICHKHAM</w:t>
      </w:r>
    </w:p>
    <w:p w14:paraId="4F33E4E1" w14:textId="1077F1CA" w:rsidR="00DE1A12" w:rsidRPr="00DE1A12" w:rsidRDefault="00DE1A12" w:rsidP="00DE1A12">
      <w:pPr>
        <w:pStyle w:val="code"/>
        <w:jc w:val="both"/>
      </w:pPr>
      <w:r w:rsidRPr="00A810C4">
        <w:rPr>
          <w:b/>
          <w:bCs/>
        </w:rPr>
        <w:t>INSERT INTO LICHKHAM</w:t>
      </w:r>
      <w:r w:rsidRPr="00DE1A12">
        <w:t xml:space="preserve"> (</w:t>
      </w:r>
      <w:r w:rsidR="00373F93">
        <w:t>M</w:t>
      </w:r>
      <w:r w:rsidRPr="00DE1A12">
        <w:t xml:space="preserve">alich, </w:t>
      </w:r>
      <w:r w:rsidR="00373F93">
        <w:t>N</w:t>
      </w:r>
      <w:r w:rsidRPr="00DE1A12">
        <w:t xml:space="preserve">gay, </w:t>
      </w:r>
      <w:r w:rsidR="00373F93">
        <w:t>G</w:t>
      </w:r>
      <w:r w:rsidRPr="00DE1A12">
        <w:t xml:space="preserve">iobatdau, </w:t>
      </w:r>
      <w:r w:rsidR="00373F93">
        <w:t>G</w:t>
      </w:r>
      <w:r w:rsidRPr="00DE1A12">
        <w:t xml:space="preserve">ioketthuc, </w:t>
      </w:r>
      <w:r w:rsidR="00373F93">
        <w:t>M</w:t>
      </w:r>
      <w:r w:rsidRPr="00DE1A12">
        <w:t>aphongkham)</w:t>
      </w:r>
    </w:p>
    <w:p w14:paraId="14E0594B" w14:textId="77777777" w:rsidR="00DE1A12" w:rsidRPr="00A810C4" w:rsidRDefault="00DE1A12" w:rsidP="00DE1A12">
      <w:pPr>
        <w:pStyle w:val="code"/>
        <w:jc w:val="both"/>
        <w:rPr>
          <w:b/>
          <w:bCs/>
        </w:rPr>
      </w:pPr>
      <w:r w:rsidRPr="00A810C4">
        <w:rPr>
          <w:b/>
          <w:bCs/>
        </w:rPr>
        <w:t>VALUES</w:t>
      </w:r>
    </w:p>
    <w:p w14:paraId="7DCE5CA5" w14:textId="77777777" w:rsidR="00DE1A12" w:rsidRPr="00DE1A12" w:rsidRDefault="00DE1A12" w:rsidP="00DE1A12">
      <w:pPr>
        <w:pStyle w:val="code"/>
        <w:jc w:val="both"/>
      </w:pPr>
      <w:r w:rsidRPr="00DE1A12">
        <w:t xml:space="preserve">    ('lk01', '2024-11-19', '07:00:00', '09:00:00', 'phong01'),</w:t>
      </w:r>
    </w:p>
    <w:p w14:paraId="70C5344D" w14:textId="77777777" w:rsidR="00DE1A12" w:rsidRPr="00DE1A12" w:rsidRDefault="00DE1A12" w:rsidP="00DE1A12">
      <w:pPr>
        <w:pStyle w:val="code"/>
        <w:jc w:val="both"/>
      </w:pPr>
      <w:r w:rsidRPr="00DE1A12">
        <w:t xml:space="preserve">    ('lk02', '2024-11-19', '09:00:00', '11:00:00', 'phong01'),</w:t>
      </w:r>
    </w:p>
    <w:p w14:paraId="587472AB" w14:textId="77777777" w:rsidR="00DE1A12" w:rsidRPr="00DE1A12" w:rsidRDefault="00DE1A12" w:rsidP="00DE1A12">
      <w:pPr>
        <w:pStyle w:val="code"/>
        <w:jc w:val="both"/>
      </w:pPr>
      <w:r w:rsidRPr="00DE1A12">
        <w:t xml:space="preserve">    ('lk03', '2024-11-19', '13:00:00', '15:00:00', 'phong02'),</w:t>
      </w:r>
    </w:p>
    <w:p w14:paraId="065FFE57" w14:textId="77777777" w:rsidR="00DE1A12" w:rsidRPr="00DE1A12" w:rsidRDefault="00DE1A12" w:rsidP="00DE1A12">
      <w:pPr>
        <w:pStyle w:val="code"/>
        <w:jc w:val="both"/>
      </w:pPr>
      <w:r w:rsidRPr="00DE1A12">
        <w:t xml:space="preserve">    ('lk04', '2024-11-19', '15:00:00', '17:00:00', 'phong02'),</w:t>
      </w:r>
    </w:p>
    <w:p w14:paraId="2BACF885" w14:textId="77777777" w:rsidR="00DE1A12" w:rsidRPr="00DE1A12" w:rsidRDefault="00DE1A12" w:rsidP="00DE1A12">
      <w:pPr>
        <w:pStyle w:val="code"/>
        <w:jc w:val="both"/>
      </w:pPr>
      <w:r w:rsidRPr="00DE1A12">
        <w:t xml:space="preserve">    ('lk05', '2024-11-20', '07:00:00', '09:00:00', 'phong04'),</w:t>
      </w:r>
    </w:p>
    <w:p w14:paraId="25C6C08A" w14:textId="77777777" w:rsidR="00DE1A12" w:rsidRPr="00DE1A12" w:rsidRDefault="00DE1A12" w:rsidP="00DE1A12">
      <w:pPr>
        <w:pStyle w:val="code"/>
        <w:jc w:val="both"/>
      </w:pPr>
      <w:r w:rsidRPr="00DE1A12">
        <w:t xml:space="preserve">    ('lk06', '2024-11-20', '09:00:00', '11:00:00', 'phong04'),</w:t>
      </w:r>
    </w:p>
    <w:p w14:paraId="54D526C7" w14:textId="77777777" w:rsidR="00DE1A12" w:rsidRPr="00DE1A12" w:rsidRDefault="00DE1A12" w:rsidP="00DE1A12">
      <w:pPr>
        <w:pStyle w:val="code"/>
        <w:jc w:val="both"/>
      </w:pPr>
      <w:r w:rsidRPr="00DE1A12">
        <w:t xml:space="preserve">    ('lk07', '2024-11-20', '13:00:00', '15:00:00', 'phong01'),</w:t>
      </w:r>
    </w:p>
    <w:p w14:paraId="103D866C" w14:textId="77777777" w:rsidR="00DE1A12" w:rsidRPr="00DE1A12" w:rsidRDefault="00DE1A12" w:rsidP="00DE1A12">
      <w:pPr>
        <w:pStyle w:val="code"/>
        <w:jc w:val="both"/>
      </w:pPr>
      <w:r w:rsidRPr="00DE1A12">
        <w:t xml:space="preserve">    ('lk08', '2024-11-20', '15:00:00', '17:00:00', 'phong01'),</w:t>
      </w:r>
    </w:p>
    <w:p w14:paraId="235AA6D1" w14:textId="77777777" w:rsidR="00DE1A12" w:rsidRPr="00DE1A12" w:rsidRDefault="00DE1A12" w:rsidP="00DE1A12">
      <w:pPr>
        <w:pStyle w:val="code"/>
        <w:jc w:val="both"/>
      </w:pPr>
      <w:r w:rsidRPr="00DE1A12">
        <w:t xml:space="preserve">    ('lk09', '2024-11-21', '07:00:00', '09:00:00', 'phong08'),</w:t>
      </w:r>
    </w:p>
    <w:p w14:paraId="67BE61A3" w14:textId="77777777" w:rsidR="00DE1A12" w:rsidRPr="00DE1A12" w:rsidRDefault="00DE1A12" w:rsidP="00DE1A12">
      <w:pPr>
        <w:pStyle w:val="code"/>
        <w:jc w:val="both"/>
      </w:pPr>
      <w:r w:rsidRPr="00DE1A12">
        <w:t xml:space="preserve">    ('lk10', '2024-11-21', '09:00:00', '11:00:00', 'phong08'),</w:t>
      </w:r>
    </w:p>
    <w:p w14:paraId="0DB48F85" w14:textId="77777777" w:rsidR="00DE1A12" w:rsidRPr="00DE1A12" w:rsidRDefault="00DE1A12" w:rsidP="00DE1A12">
      <w:pPr>
        <w:pStyle w:val="code"/>
        <w:jc w:val="both"/>
      </w:pPr>
      <w:r w:rsidRPr="00DE1A12">
        <w:t xml:space="preserve">    ('lk11', '2024-11-21', '13:00:00', '15:00:00', 'phong07'),</w:t>
      </w:r>
    </w:p>
    <w:p w14:paraId="62F2AAF8" w14:textId="77777777" w:rsidR="00DE1A12" w:rsidRPr="00DE1A12" w:rsidRDefault="00DE1A12" w:rsidP="00DE1A12">
      <w:pPr>
        <w:pStyle w:val="code"/>
        <w:jc w:val="both"/>
      </w:pPr>
      <w:r w:rsidRPr="00DE1A12">
        <w:t xml:space="preserve">    ('lk12', '2024-11-21', '15:00:00', '17:00:00', 'phong07'),</w:t>
      </w:r>
    </w:p>
    <w:p w14:paraId="1295DB24" w14:textId="77777777" w:rsidR="00DE1A12" w:rsidRPr="00DE1A12" w:rsidRDefault="00DE1A12" w:rsidP="00DE1A12">
      <w:pPr>
        <w:pStyle w:val="code"/>
        <w:jc w:val="both"/>
      </w:pPr>
      <w:r w:rsidRPr="00DE1A12">
        <w:lastRenderedPageBreak/>
        <w:t xml:space="preserve">    ('lk13', '2024-11-22', '07:00:00', '09:00:00', 'phong02'),</w:t>
      </w:r>
    </w:p>
    <w:p w14:paraId="1A04AEE6" w14:textId="77777777" w:rsidR="00DE1A12" w:rsidRPr="00DE1A12" w:rsidRDefault="00DE1A12" w:rsidP="00DE1A12">
      <w:pPr>
        <w:pStyle w:val="code"/>
        <w:jc w:val="both"/>
      </w:pPr>
      <w:r w:rsidRPr="00DE1A12">
        <w:t xml:space="preserve">    ('lk14', '2024-11-22', '09:00:00', '11:00:00', 'phong02'),</w:t>
      </w:r>
    </w:p>
    <w:p w14:paraId="40B67796" w14:textId="77777777" w:rsidR="00DE1A12" w:rsidRPr="00DE1A12" w:rsidRDefault="00DE1A12" w:rsidP="00DE1A12">
      <w:pPr>
        <w:pStyle w:val="code"/>
        <w:jc w:val="both"/>
      </w:pPr>
      <w:r w:rsidRPr="00DE1A12">
        <w:t xml:space="preserve">    ('lk15', '2024-11-22', '13:00:00', '15:00:00', 'phong03'),</w:t>
      </w:r>
    </w:p>
    <w:p w14:paraId="4AF73568" w14:textId="33167AA7" w:rsidR="00DE1A12" w:rsidRDefault="00DE1A12" w:rsidP="00DE1A12">
      <w:pPr>
        <w:pStyle w:val="code"/>
        <w:jc w:val="both"/>
      </w:pPr>
      <w:r w:rsidRPr="00DE1A12">
        <w:t xml:space="preserve">    ('lk16', '2024-11-22', '15:00:00', '17:00:00', 'phong03');</w:t>
      </w:r>
    </w:p>
    <w:p w14:paraId="147DC665" w14:textId="26366459" w:rsidR="00950449" w:rsidRDefault="00950449" w:rsidP="00950449">
      <w:pPr>
        <w:pStyle w:val="Noidung"/>
      </w:pPr>
      <w:r>
        <w:t>Kết quả sau khi thêm:</w:t>
      </w:r>
    </w:p>
    <w:p w14:paraId="5923EFC0" w14:textId="77777777" w:rsidR="00D80789" w:rsidRDefault="00D80789" w:rsidP="00B80374">
      <w:pPr>
        <w:jc w:val="center"/>
      </w:pPr>
      <w:r w:rsidRPr="00D80789">
        <w:rPr>
          <w:noProof/>
        </w:rPr>
        <w:drawing>
          <wp:inline distT="0" distB="0" distL="0" distR="0" wp14:anchorId="1871ED17" wp14:editId="65A149EB">
            <wp:extent cx="5249008" cy="3248478"/>
            <wp:effectExtent l="0" t="0" r="8890" b="9525"/>
            <wp:docPr id="785669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669704" name=""/>
                    <pic:cNvPicPr/>
                  </pic:nvPicPr>
                  <pic:blipFill>
                    <a:blip r:embed="rId49"/>
                    <a:stretch>
                      <a:fillRect/>
                    </a:stretch>
                  </pic:blipFill>
                  <pic:spPr>
                    <a:xfrm>
                      <a:off x="0" y="0"/>
                      <a:ext cx="5249008" cy="3248478"/>
                    </a:xfrm>
                    <a:prstGeom prst="rect">
                      <a:avLst/>
                    </a:prstGeom>
                  </pic:spPr>
                </pic:pic>
              </a:graphicData>
            </a:graphic>
          </wp:inline>
        </w:drawing>
      </w:r>
    </w:p>
    <w:p w14:paraId="1A1A2ADA" w14:textId="6DA97B96" w:rsidR="00950449" w:rsidRPr="00D80789" w:rsidRDefault="00D80789" w:rsidP="00D80789">
      <w:pPr>
        <w:pStyle w:val="Caption"/>
        <w:rPr>
          <w:lang w:val="vi-VN"/>
        </w:rPr>
      </w:pPr>
      <w:bookmarkStart w:id="117" w:name="_Toc186269160"/>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11</w:t>
      </w:r>
      <w:r w:rsidR="00DA4E2A">
        <w:rPr>
          <w:lang w:val="vi-VN"/>
        </w:rPr>
        <w:fldChar w:fldCharType="end"/>
      </w:r>
      <w:r>
        <w:rPr>
          <w:lang w:val="vi-VN"/>
        </w:rPr>
        <w:t xml:space="preserve"> Kết quả thêm dữ liệu vào bảng LICHKHAM</w:t>
      </w:r>
      <w:bookmarkEnd w:id="117"/>
    </w:p>
    <w:p w14:paraId="5FF5E882" w14:textId="282C8ED2" w:rsidR="00DE1A12" w:rsidRDefault="00DE1A12" w:rsidP="00DE1A12">
      <w:pPr>
        <w:pStyle w:val="Noidung"/>
      </w:pPr>
      <w:r>
        <w:t>Thêm dữ liệu vào bảng DANGKY</w:t>
      </w:r>
    </w:p>
    <w:p w14:paraId="7FBB08EC" w14:textId="5A6D319B" w:rsidR="00DE1A12" w:rsidRPr="00DE1A12" w:rsidRDefault="00DE1A12" w:rsidP="00DE1A12">
      <w:pPr>
        <w:pStyle w:val="code"/>
        <w:jc w:val="both"/>
      </w:pPr>
      <w:r w:rsidRPr="00A810C4">
        <w:rPr>
          <w:b/>
          <w:bCs/>
        </w:rPr>
        <w:t>INSERT INTO DANGKY</w:t>
      </w:r>
      <w:r w:rsidRPr="00DE1A12">
        <w:t xml:space="preserve"> (</w:t>
      </w:r>
      <w:r w:rsidR="00EE7FDE">
        <w:t>M</w:t>
      </w:r>
      <w:r w:rsidRPr="00DE1A12">
        <w:t xml:space="preserve">adangky, </w:t>
      </w:r>
      <w:r w:rsidR="00EE7FDE">
        <w:t>M</w:t>
      </w:r>
      <w:r w:rsidRPr="00DE1A12">
        <w:t xml:space="preserve">abacsi, </w:t>
      </w:r>
      <w:r w:rsidR="00EE7FDE">
        <w:t>M</w:t>
      </w:r>
      <w:r w:rsidRPr="00DE1A12">
        <w:t xml:space="preserve">abenhnhan, </w:t>
      </w:r>
      <w:r w:rsidR="00EE7FDE">
        <w:t>M</w:t>
      </w:r>
      <w:r w:rsidRPr="00DE1A12">
        <w:t xml:space="preserve">alich, </w:t>
      </w:r>
      <w:r w:rsidR="00EE7FDE">
        <w:t>M</w:t>
      </w:r>
      <w:r w:rsidRPr="00DE1A12">
        <w:t>adichvu)</w:t>
      </w:r>
    </w:p>
    <w:p w14:paraId="4552456A" w14:textId="77777777" w:rsidR="00DE1A12" w:rsidRPr="00A810C4" w:rsidRDefault="00DE1A12" w:rsidP="00DE1A12">
      <w:pPr>
        <w:pStyle w:val="code"/>
        <w:jc w:val="both"/>
        <w:rPr>
          <w:b/>
          <w:bCs/>
        </w:rPr>
      </w:pPr>
      <w:r w:rsidRPr="00A810C4">
        <w:rPr>
          <w:b/>
          <w:bCs/>
        </w:rPr>
        <w:t>VALUES</w:t>
      </w:r>
    </w:p>
    <w:p w14:paraId="003DBAC5" w14:textId="2A4FE3E7" w:rsidR="00DE1A12" w:rsidRPr="00DE1A12" w:rsidRDefault="00DE1A12" w:rsidP="00DE1A12">
      <w:pPr>
        <w:pStyle w:val="code"/>
        <w:jc w:val="both"/>
      </w:pPr>
      <w:r w:rsidRPr="00DE1A12">
        <w:t xml:space="preserve">    </w:t>
      </w:r>
      <w:r>
        <w:t xml:space="preserve"> </w:t>
      </w:r>
      <w:r w:rsidRPr="00DE1A12">
        <w:t>('dk01','bs01', 'bn05', 'lk02', 'dv01'),</w:t>
      </w:r>
    </w:p>
    <w:p w14:paraId="5B32C113" w14:textId="55E6E038" w:rsidR="00DE1A12" w:rsidRPr="00DE1A12" w:rsidRDefault="00DE1A12" w:rsidP="00DE1A12">
      <w:pPr>
        <w:pStyle w:val="code"/>
        <w:jc w:val="both"/>
      </w:pPr>
      <w:r w:rsidRPr="00DE1A12">
        <w:t xml:space="preserve">    </w:t>
      </w:r>
      <w:r>
        <w:t xml:space="preserve"> </w:t>
      </w:r>
      <w:r w:rsidRPr="00DE1A12">
        <w:t>('dk02','bs01', 'bn03', 'lk02', 'dv02'),</w:t>
      </w:r>
    </w:p>
    <w:p w14:paraId="4525E7DF" w14:textId="1534B33E" w:rsidR="00DE1A12" w:rsidRPr="00DE1A12" w:rsidRDefault="00DE1A12" w:rsidP="00DE1A12">
      <w:pPr>
        <w:pStyle w:val="code"/>
        <w:jc w:val="both"/>
      </w:pPr>
      <w:r w:rsidRPr="00DE1A12">
        <w:t xml:space="preserve">    </w:t>
      </w:r>
      <w:r>
        <w:t xml:space="preserve"> </w:t>
      </w:r>
      <w:r w:rsidRPr="00DE1A12">
        <w:t>('dk03','bs04', 'bn01', 'lk04', 'dv01'),</w:t>
      </w:r>
    </w:p>
    <w:p w14:paraId="5A3D2270" w14:textId="21CCFE68" w:rsidR="00DE1A12" w:rsidRPr="00DE1A12" w:rsidRDefault="00DE1A12" w:rsidP="00DE1A12">
      <w:pPr>
        <w:pStyle w:val="code"/>
        <w:jc w:val="both"/>
      </w:pPr>
      <w:r w:rsidRPr="00DE1A12">
        <w:t xml:space="preserve">    </w:t>
      </w:r>
      <w:r>
        <w:t xml:space="preserve"> </w:t>
      </w:r>
      <w:r w:rsidRPr="00DE1A12">
        <w:t>('dk04','bs04', 'bn02', 'lk06', 'dv02'),</w:t>
      </w:r>
    </w:p>
    <w:p w14:paraId="765F0703" w14:textId="0943EB38" w:rsidR="00DE1A12" w:rsidRPr="00DE1A12" w:rsidRDefault="00DE1A12" w:rsidP="00DE1A12">
      <w:pPr>
        <w:pStyle w:val="code"/>
        <w:jc w:val="both"/>
      </w:pPr>
      <w:r w:rsidRPr="00DE1A12">
        <w:t xml:space="preserve">    </w:t>
      </w:r>
      <w:r>
        <w:t xml:space="preserve"> </w:t>
      </w:r>
      <w:r w:rsidRPr="00DE1A12">
        <w:t>('dk05','bs04', 'bn06', 'lk06', 'dv01'),</w:t>
      </w:r>
    </w:p>
    <w:p w14:paraId="369D069C" w14:textId="3AAE963D" w:rsidR="00DE1A12" w:rsidRPr="00DE1A12" w:rsidRDefault="00DE1A12" w:rsidP="00DE1A12">
      <w:pPr>
        <w:pStyle w:val="code"/>
        <w:jc w:val="both"/>
      </w:pPr>
      <w:r w:rsidRPr="00DE1A12">
        <w:t xml:space="preserve">   </w:t>
      </w:r>
      <w:r>
        <w:t xml:space="preserve">  </w:t>
      </w:r>
      <w:r w:rsidRPr="00DE1A12">
        <w:t>('dk06','bs03', 'bn08', 'lk01', 'dv02'),</w:t>
      </w:r>
    </w:p>
    <w:p w14:paraId="411366B6" w14:textId="0DA37BD8" w:rsidR="00DE1A12" w:rsidRPr="00DE1A12" w:rsidRDefault="00DE1A12" w:rsidP="00DE1A12">
      <w:pPr>
        <w:pStyle w:val="code"/>
        <w:jc w:val="both"/>
      </w:pPr>
      <w:r w:rsidRPr="00DE1A12">
        <w:t xml:space="preserve">    </w:t>
      </w:r>
      <w:r>
        <w:t xml:space="preserve"> </w:t>
      </w:r>
      <w:r w:rsidRPr="00DE1A12">
        <w:t>('dk07','bs09', 'bn04', 'lk04', 'dv01'),</w:t>
      </w:r>
    </w:p>
    <w:p w14:paraId="20583E5E" w14:textId="53D2BF4C" w:rsidR="00DE1A12" w:rsidRPr="00DE1A12" w:rsidRDefault="00DE1A12" w:rsidP="00DE1A12">
      <w:pPr>
        <w:pStyle w:val="code"/>
        <w:jc w:val="both"/>
      </w:pPr>
      <w:r w:rsidRPr="00DE1A12">
        <w:t xml:space="preserve">    </w:t>
      </w:r>
      <w:r>
        <w:t xml:space="preserve"> </w:t>
      </w:r>
      <w:r w:rsidRPr="00DE1A12">
        <w:t>('dk08','bs02', 'bn07', 'lk05', 'dv02'),</w:t>
      </w:r>
    </w:p>
    <w:p w14:paraId="745D655A" w14:textId="5701986E" w:rsidR="00DE1A12" w:rsidRPr="00DE1A12" w:rsidRDefault="00DE1A12" w:rsidP="00DE1A12">
      <w:pPr>
        <w:pStyle w:val="code"/>
        <w:jc w:val="both"/>
      </w:pPr>
      <w:r w:rsidRPr="00DE1A12">
        <w:lastRenderedPageBreak/>
        <w:t xml:space="preserve">    </w:t>
      </w:r>
      <w:r>
        <w:t xml:space="preserve"> </w:t>
      </w:r>
      <w:r w:rsidRPr="00DE1A12">
        <w:t>('dk09','bs15', 'bn10', 'lk01', 'dv01'),</w:t>
      </w:r>
    </w:p>
    <w:p w14:paraId="3E06194B" w14:textId="77777777" w:rsidR="00DE1A12" w:rsidRPr="00DE1A12" w:rsidRDefault="00DE1A12" w:rsidP="00DE1A12">
      <w:pPr>
        <w:pStyle w:val="code"/>
        <w:jc w:val="both"/>
      </w:pPr>
      <w:r w:rsidRPr="00DE1A12">
        <w:t xml:space="preserve">    ('dk10','bs10', 'bn09', 'lk02', 'dv02'),</w:t>
      </w:r>
    </w:p>
    <w:p w14:paraId="0B0525CB" w14:textId="77777777" w:rsidR="00DE1A12" w:rsidRPr="00DE1A12" w:rsidRDefault="00DE1A12" w:rsidP="00DE1A12">
      <w:pPr>
        <w:pStyle w:val="code"/>
        <w:jc w:val="both"/>
      </w:pPr>
      <w:r w:rsidRPr="00DE1A12">
        <w:tab/>
        <w:t>('dk11','bs10', null, 'lk02', null),</w:t>
      </w:r>
    </w:p>
    <w:p w14:paraId="5F87A487" w14:textId="77777777" w:rsidR="00DE1A12" w:rsidRPr="00DE1A12" w:rsidRDefault="00DE1A12" w:rsidP="00DE1A12">
      <w:pPr>
        <w:pStyle w:val="code"/>
        <w:jc w:val="both"/>
      </w:pPr>
      <w:r w:rsidRPr="00DE1A12">
        <w:tab/>
        <w:t>('dk12','bs10', null, 'lk01', null),</w:t>
      </w:r>
    </w:p>
    <w:p w14:paraId="71BFA954" w14:textId="77777777" w:rsidR="00DE1A12" w:rsidRPr="00DE1A12" w:rsidRDefault="00DE1A12" w:rsidP="00DE1A12">
      <w:pPr>
        <w:pStyle w:val="code"/>
        <w:jc w:val="both"/>
      </w:pPr>
      <w:r w:rsidRPr="00DE1A12">
        <w:tab/>
        <w:t>('dk13','bs10', null, 'lk05', null),</w:t>
      </w:r>
    </w:p>
    <w:p w14:paraId="60CFF6FF" w14:textId="77777777" w:rsidR="00DE1A12" w:rsidRPr="00DE1A12" w:rsidRDefault="00DE1A12" w:rsidP="00DE1A12">
      <w:pPr>
        <w:pStyle w:val="code"/>
        <w:jc w:val="both"/>
      </w:pPr>
      <w:r w:rsidRPr="00DE1A12">
        <w:tab/>
        <w:t>('dk14','bs10', null, 'lk06', null),</w:t>
      </w:r>
    </w:p>
    <w:p w14:paraId="25437BAA" w14:textId="77777777" w:rsidR="00DE1A12" w:rsidRPr="00DE1A12" w:rsidRDefault="00DE1A12" w:rsidP="00DE1A12">
      <w:pPr>
        <w:pStyle w:val="code"/>
        <w:jc w:val="both"/>
      </w:pPr>
      <w:r w:rsidRPr="00DE1A12">
        <w:tab/>
        <w:t>('dk15','bs09', null, 'lk03', null),</w:t>
      </w:r>
    </w:p>
    <w:p w14:paraId="28EBF93C" w14:textId="77777777" w:rsidR="00DE1A12" w:rsidRPr="00DE1A12" w:rsidRDefault="00DE1A12" w:rsidP="00DE1A12">
      <w:pPr>
        <w:pStyle w:val="code"/>
        <w:jc w:val="both"/>
      </w:pPr>
      <w:r w:rsidRPr="00DE1A12">
        <w:tab/>
        <w:t>('dk16','bs09', null, 'lk04', null),</w:t>
      </w:r>
    </w:p>
    <w:p w14:paraId="7FC5296B" w14:textId="77777777" w:rsidR="00DE1A12" w:rsidRPr="00DE1A12" w:rsidRDefault="00DE1A12" w:rsidP="00DE1A12">
      <w:pPr>
        <w:pStyle w:val="code"/>
        <w:jc w:val="both"/>
      </w:pPr>
      <w:r w:rsidRPr="00DE1A12">
        <w:tab/>
        <w:t>('dk17','bs09', null, 'lk05', null),</w:t>
      </w:r>
    </w:p>
    <w:p w14:paraId="49D2D7AB" w14:textId="77777777" w:rsidR="00DE1A12" w:rsidRPr="00DE1A12" w:rsidRDefault="00DE1A12" w:rsidP="00DE1A12">
      <w:pPr>
        <w:pStyle w:val="code"/>
        <w:jc w:val="both"/>
      </w:pPr>
      <w:r w:rsidRPr="00DE1A12">
        <w:tab/>
        <w:t>('dk18','bs09', null, 'lk06', null),</w:t>
      </w:r>
    </w:p>
    <w:p w14:paraId="38A8A73E" w14:textId="77777777" w:rsidR="00DE1A12" w:rsidRPr="00DE1A12" w:rsidRDefault="00DE1A12" w:rsidP="00DE1A12">
      <w:pPr>
        <w:pStyle w:val="code"/>
        <w:jc w:val="both"/>
      </w:pPr>
      <w:r w:rsidRPr="00DE1A12">
        <w:tab/>
        <w:t>('dk19','bs03', null, 'lk14', null),</w:t>
      </w:r>
    </w:p>
    <w:p w14:paraId="3924D37C" w14:textId="77777777" w:rsidR="00DE1A12" w:rsidRPr="00DE1A12" w:rsidRDefault="00DE1A12" w:rsidP="00DE1A12">
      <w:pPr>
        <w:pStyle w:val="code"/>
        <w:jc w:val="both"/>
      </w:pPr>
      <w:r w:rsidRPr="00DE1A12">
        <w:tab/>
        <w:t>('dk20','bs03', null, 'lk13', null),</w:t>
      </w:r>
    </w:p>
    <w:p w14:paraId="54D20D58" w14:textId="77777777" w:rsidR="00DE1A12" w:rsidRPr="00DE1A12" w:rsidRDefault="00DE1A12" w:rsidP="00DE1A12">
      <w:pPr>
        <w:pStyle w:val="code"/>
        <w:jc w:val="both"/>
      </w:pPr>
      <w:r w:rsidRPr="00DE1A12">
        <w:tab/>
        <w:t>('dk21','bs07', null, 'lk16', null),</w:t>
      </w:r>
    </w:p>
    <w:p w14:paraId="1956C5E2" w14:textId="77777777" w:rsidR="00DE1A12" w:rsidRPr="00DE1A12" w:rsidRDefault="00DE1A12" w:rsidP="00DE1A12">
      <w:pPr>
        <w:pStyle w:val="code"/>
        <w:jc w:val="both"/>
      </w:pPr>
      <w:r w:rsidRPr="00DE1A12">
        <w:tab/>
        <w:t>('dk22','bs07', null, 'lk15', null),</w:t>
      </w:r>
    </w:p>
    <w:p w14:paraId="30F22B92" w14:textId="77777777" w:rsidR="00DE1A12" w:rsidRPr="00DE1A12" w:rsidRDefault="00DE1A12" w:rsidP="00DE1A12">
      <w:pPr>
        <w:pStyle w:val="code"/>
        <w:jc w:val="both"/>
      </w:pPr>
      <w:r w:rsidRPr="00DE1A12">
        <w:tab/>
        <w:t>('dk23','bs10', 'bn09', 'lk02', 'dv02'),</w:t>
      </w:r>
    </w:p>
    <w:p w14:paraId="557E49EB" w14:textId="77777777" w:rsidR="00DE1A12" w:rsidRPr="00DE1A12" w:rsidRDefault="00DE1A12" w:rsidP="00DE1A12">
      <w:pPr>
        <w:pStyle w:val="code"/>
        <w:jc w:val="both"/>
      </w:pPr>
      <w:r w:rsidRPr="00DE1A12">
        <w:tab/>
        <w:t>('dk24','bs10', null, 'lk02', null),</w:t>
      </w:r>
    </w:p>
    <w:p w14:paraId="68E699F4" w14:textId="77777777" w:rsidR="00DE1A12" w:rsidRPr="00DE1A12" w:rsidRDefault="00DE1A12" w:rsidP="00DE1A12">
      <w:pPr>
        <w:pStyle w:val="code"/>
        <w:jc w:val="both"/>
      </w:pPr>
      <w:r w:rsidRPr="00DE1A12">
        <w:tab/>
        <w:t>('dk25', 'bs11', null, 'lk03', null),</w:t>
      </w:r>
    </w:p>
    <w:p w14:paraId="71AD20D2" w14:textId="77777777" w:rsidR="00DE1A12" w:rsidRPr="00DE1A12" w:rsidRDefault="00DE1A12" w:rsidP="00DE1A12">
      <w:pPr>
        <w:pStyle w:val="code"/>
        <w:jc w:val="both"/>
      </w:pPr>
      <w:r w:rsidRPr="00DE1A12">
        <w:t xml:space="preserve">    ('dk26', 'bs12', null, 'lk04', null),</w:t>
      </w:r>
    </w:p>
    <w:p w14:paraId="19D109CF" w14:textId="77777777" w:rsidR="00DE1A12" w:rsidRPr="00DE1A12" w:rsidRDefault="00DE1A12" w:rsidP="00DE1A12">
      <w:pPr>
        <w:pStyle w:val="code"/>
        <w:jc w:val="both"/>
      </w:pPr>
      <w:r w:rsidRPr="00DE1A12">
        <w:t xml:space="preserve">    ('dk27', 'bs13', null, 'lk05', null),</w:t>
      </w:r>
    </w:p>
    <w:p w14:paraId="037204DF" w14:textId="77777777" w:rsidR="00DE1A12" w:rsidRPr="00DE1A12" w:rsidRDefault="00DE1A12" w:rsidP="00DE1A12">
      <w:pPr>
        <w:pStyle w:val="code"/>
        <w:jc w:val="both"/>
      </w:pPr>
      <w:r w:rsidRPr="00DE1A12">
        <w:t xml:space="preserve">    ('dk28', 'bs14', 'bn14', 'lk06', 'dv02'),</w:t>
      </w:r>
    </w:p>
    <w:p w14:paraId="48319B1B" w14:textId="77777777" w:rsidR="00DE1A12" w:rsidRPr="00DE1A12" w:rsidRDefault="00DE1A12" w:rsidP="00DE1A12">
      <w:pPr>
        <w:pStyle w:val="code"/>
        <w:jc w:val="both"/>
      </w:pPr>
      <w:r w:rsidRPr="00DE1A12">
        <w:t xml:space="preserve">    ('dk29', 'bs15', 'bn15', 'lk01', 'dv01'),</w:t>
      </w:r>
    </w:p>
    <w:p w14:paraId="32182836" w14:textId="77777777" w:rsidR="00DE1A12" w:rsidRPr="00DE1A12" w:rsidRDefault="00DE1A12" w:rsidP="00DE1A12">
      <w:pPr>
        <w:pStyle w:val="code"/>
        <w:jc w:val="both"/>
      </w:pPr>
      <w:r w:rsidRPr="00DE1A12">
        <w:t xml:space="preserve">    ('dk30', 'bs16', 'bn16', 'lk02', 'dv02'),</w:t>
      </w:r>
    </w:p>
    <w:p w14:paraId="63CB6B71" w14:textId="77777777" w:rsidR="00DE1A12" w:rsidRPr="00DE1A12" w:rsidRDefault="00DE1A12" w:rsidP="00DE1A12">
      <w:pPr>
        <w:pStyle w:val="code"/>
        <w:jc w:val="both"/>
      </w:pPr>
      <w:r w:rsidRPr="00DE1A12">
        <w:t xml:space="preserve">    ('dk31', 'bs17', 'bn17', 'lk03', 'dv01'),</w:t>
      </w:r>
    </w:p>
    <w:p w14:paraId="0DE5C75D" w14:textId="77777777" w:rsidR="00DE1A12" w:rsidRPr="00DE1A12" w:rsidRDefault="00DE1A12" w:rsidP="00DE1A12">
      <w:pPr>
        <w:pStyle w:val="code"/>
        <w:jc w:val="both"/>
      </w:pPr>
      <w:r w:rsidRPr="00DE1A12">
        <w:t xml:space="preserve">    ('dk32', 'bs18', 'bn18', 'lk04', 'dv02'),</w:t>
      </w:r>
    </w:p>
    <w:p w14:paraId="431DF12F" w14:textId="77777777" w:rsidR="00DE1A12" w:rsidRPr="00DE1A12" w:rsidRDefault="00DE1A12" w:rsidP="00DE1A12">
      <w:pPr>
        <w:pStyle w:val="code"/>
        <w:jc w:val="both"/>
      </w:pPr>
      <w:r w:rsidRPr="00DE1A12">
        <w:t xml:space="preserve">    ('dk33', 'bs19', 'bn19', 'lk05', 'dv01'),</w:t>
      </w:r>
    </w:p>
    <w:p w14:paraId="6EBA6CF7" w14:textId="77777777" w:rsidR="00DE1A12" w:rsidRPr="00DE1A12" w:rsidRDefault="00DE1A12" w:rsidP="00DE1A12">
      <w:pPr>
        <w:pStyle w:val="code"/>
        <w:jc w:val="both"/>
      </w:pPr>
      <w:r w:rsidRPr="00DE1A12">
        <w:t xml:space="preserve">    ('dk34', 'bs20', null, 'lk06', null),</w:t>
      </w:r>
    </w:p>
    <w:p w14:paraId="00F33838" w14:textId="77777777" w:rsidR="00DE1A12" w:rsidRPr="00DE1A12" w:rsidRDefault="00DE1A12" w:rsidP="00DE1A12">
      <w:pPr>
        <w:pStyle w:val="code"/>
        <w:jc w:val="both"/>
      </w:pPr>
      <w:r w:rsidRPr="00DE1A12">
        <w:t xml:space="preserve">    ('dk35', 'bs21', 'bn01', 'lk07', 'dv01'),</w:t>
      </w:r>
    </w:p>
    <w:p w14:paraId="0DC072D2" w14:textId="77777777" w:rsidR="00DE1A12" w:rsidRPr="00DE1A12" w:rsidRDefault="00DE1A12" w:rsidP="00DE1A12">
      <w:pPr>
        <w:pStyle w:val="code"/>
        <w:jc w:val="both"/>
      </w:pPr>
      <w:r w:rsidRPr="00DE1A12">
        <w:t xml:space="preserve">    ('dk36', 'bs22', null, 'lk08', null),</w:t>
      </w:r>
    </w:p>
    <w:p w14:paraId="2B0197CA" w14:textId="77777777" w:rsidR="00DE1A12" w:rsidRPr="00DE1A12" w:rsidRDefault="00DE1A12" w:rsidP="00DE1A12">
      <w:pPr>
        <w:pStyle w:val="code"/>
        <w:jc w:val="both"/>
      </w:pPr>
      <w:r w:rsidRPr="00DE1A12">
        <w:t xml:space="preserve">    ('dk37', 'bs23', null, 'lk09', null),</w:t>
      </w:r>
    </w:p>
    <w:p w14:paraId="7728F9E2" w14:textId="77777777" w:rsidR="00DE1A12" w:rsidRPr="00DE1A12" w:rsidRDefault="00DE1A12" w:rsidP="00DE1A12">
      <w:pPr>
        <w:pStyle w:val="code"/>
        <w:jc w:val="both"/>
      </w:pPr>
      <w:r w:rsidRPr="00DE1A12">
        <w:lastRenderedPageBreak/>
        <w:t xml:space="preserve">    ('dk38', 'bs24', null, 'lk10', null),</w:t>
      </w:r>
    </w:p>
    <w:p w14:paraId="7A073EF5" w14:textId="77777777" w:rsidR="00DE1A12" w:rsidRPr="00DE1A12" w:rsidRDefault="00DE1A12" w:rsidP="00DE1A12">
      <w:pPr>
        <w:pStyle w:val="code"/>
        <w:jc w:val="both"/>
      </w:pPr>
      <w:r w:rsidRPr="00DE1A12">
        <w:t xml:space="preserve">    ('dk39', 'bs25', 'bn05', 'lk11', 'dv01'),</w:t>
      </w:r>
    </w:p>
    <w:p w14:paraId="03073C29" w14:textId="77777777" w:rsidR="00DE1A12" w:rsidRPr="00DE1A12" w:rsidRDefault="00DE1A12" w:rsidP="00DE1A12">
      <w:pPr>
        <w:pStyle w:val="code"/>
        <w:jc w:val="both"/>
      </w:pPr>
      <w:r w:rsidRPr="00DE1A12">
        <w:t xml:space="preserve">    ('dk40', 'bs26', null, 'lk12', null),</w:t>
      </w:r>
    </w:p>
    <w:p w14:paraId="479BADD0" w14:textId="77777777" w:rsidR="00DE1A12" w:rsidRPr="00DE1A12" w:rsidRDefault="00DE1A12" w:rsidP="00DE1A12">
      <w:pPr>
        <w:pStyle w:val="code"/>
        <w:jc w:val="both"/>
      </w:pPr>
      <w:r w:rsidRPr="00DE1A12">
        <w:t xml:space="preserve">    ('dk41', 'bs27', 'bn07', 'lk13', 'dv01'),</w:t>
      </w:r>
    </w:p>
    <w:p w14:paraId="3A67D1E4" w14:textId="77777777" w:rsidR="00DE1A12" w:rsidRPr="00DE1A12" w:rsidRDefault="00DE1A12" w:rsidP="00DE1A12">
      <w:pPr>
        <w:pStyle w:val="code"/>
        <w:jc w:val="both"/>
      </w:pPr>
      <w:r w:rsidRPr="00DE1A12">
        <w:t xml:space="preserve">    ('dk42', 'bs28', 'bn08', 'lk14', 'dv02'),</w:t>
      </w:r>
    </w:p>
    <w:p w14:paraId="3BEBF3B1" w14:textId="77777777" w:rsidR="00DE1A12" w:rsidRPr="00DE1A12" w:rsidRDefault="00DE1A12" w:rsidP="00DE1A12">
      <w:pPr>
        <w:pStyle w:val="code"/>
        <w:jc w:val="both"/>
      </w:pPr>
      <w:r w:rsidRPr="00DE1A12">
        <w:t xml:space="preserve">    ('dk43', 'bs29', null, 'lk15', null),</w:t>
      </w:r>
    </w:p>
    <w:p w14:paraId="1C652E32" w14:textId="5A7E198B" w:rsidR="00DE1A12" w:rsidRDefault="00DE1A12" w:rsidP="00DE1A12">
      <w:pPr>
        <w:pStyle w:val="code"/>
      </w:pPr>
      <w:r w:rsidRPr="00DE1A12">
        <w:rPr>
          <w:lang w:val="en-US"/>
        </w:rPr>
        <w:t xml:space="preserve">    ('dk44', 'bs30', null, 'lk16', null);</w:t>
      </w:r>
    </w:p>
    <w:p w14:paraId="1859C448" w14:textId="5729063C" w:rsidR="00950449" w:rsidRDefault="00950449" w:rsidP="00950449">
      <w:pPr>
        <w:pStyle w:val="Noidung"/>
      </w:pPr>
      <w:r>
        <w:t>Kết quả sau khi thêm:</w:t>
      </w:r>
    </w:p>
    <w:p w14:paraId="1E03EF63" w14:textId="77777777" w:rsidR="00A879A4" w:rsidRDefault="00A879A4" w:rsidP="00B80374">
      <w:pPr>
        <w:jc w:val="center"/>
      </w:pPr>
      <w:r w:rsidRPr="00A879A4">
        <w:rPr>
          <w:noProof/>
        </w:rPr>
        <w:drawing>
          <wp:inline distT="0" distB="0" distL="0" distR="0" wp14:anchorId="58E6229C" wp14:editId="0FCAAFDD">
            <wp:extent cx="4305901" cy="5953956"/>
            <wp:effectExtent l="0" t="0" r="0" b="8890"/>
            <wp:docPr id="21324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45559" name=""/>
                    <pic:cNvPicPr/>
                  </pic:nvPicPr>
                  <pic:blipFill>
                    <a:blip r:embed="rId50"/>
                    <a:stretch>
                      <a:fillRect/>
                    </a:stretch>
                  </pic:blipFill>
                  <pic:spPr>
                    <a:xfrm>
                      <a:off x="0" y="0"/>
                      <a:ext cx="4305901" cy="5953956"/>
                    </a:xfrm>
                    <a:prstGeom prst="rect">
                      <a:avLst/>
                    </a:prstGeom>
                  </pic:spPr>
                </pic:pic>
              </a:graphicData>
            </a:graphic>
          </wp:inline>
        </w:drawing>
      </w:r>
    </w:p>
    <w:p w14:paraId="62D00DD1" w14:textId="1691F2AF" w:rsidR="00950449" w:rsidRPr="00A879A4" w:rsidRDefault="00A879A4" w:rsidP="00A879A4">
      <w:pPr>
        <w:pStyle w:val="Caption"/>
        <w:rPr>
          <w:lang w:val="vi-VN"/>
        </w:rPr>
      </w:pPr>
      <w:bookmarkStart w:id="118" w:name="_Toc186269161"/>
      <w:r w:rsidRPr="00A879A4">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12</w:t>
      </w:r>
      <w:r w:rsidR="00DA4E2A">
        <w:rPr>
          <w:lang w:val="vi-VN"/>
        </w:rPr>
        <w:fldChar w:fldCharType="end"/>
      </w:r>
      <w:r>
        <w:rPr>
          <w:lang w:val="vi-VN"/>
        </w:rPr>
        <w:t xml:space="preserve"> Kết quả thêm dữ liệu vào bảng DANGKY</w:t>
      </w:r>
      <w:bookmarkEnd w:id="118"/>
    </w:p>
    <w:p w14:paraId="53458696" w14:textId="549060F5" w:rsidR="00035548" w:rsidRPr="002651A5" w:rsidRDefault="002651A5" w:rsidP="002651A5">
      <w:pPr>
        <w:rPr>
          <w:sz w:val="26"/>
          <w:lang w:val="vi-VN"/>
        </w:rPr>
      </w:pPr>
      <w:r w:rsidRPr="00A879A4">
        <w:rPr>
          <w:lang w:val="vi-VN"/>
        </w:rPr>
        <w:br w:type="page"/>
      </w:r>
    </w:p>
    <w:p w14:paraId="5419041F" w14:textId="1814CCA6" w:rsidR="007A413C" w:rsidRPr="008148A3" w:rsidRDefault="007A413C" w:rsidP="00035548">
      <w:pPr>
        <w:pStyle w:val="Heading1"/>
      </w:pPr>
      <w:bookmarkStart w:id="119" w:name="_Toc181946651"/>
      <w:bookmarkStart w:id="120" w:name="_Toc181968289"/>
      <w:bookmarkStart w:id="121" w:name="_Toc186555190"/>
      <w:r w:rsidRPr="008148A3">
        <w:lastRenderedPageBreak/>
        <w:t xml:space="preserve">KẾT </w:t>
      </w:r>
      <w:r w:rsidR="003A47A4">
        <w:t>QUẢ NGHIÊN CỨU</w:t>
      </w:r>
      <w:bookmarkEnd w:id="119"/>
      <w:bookmarkEnd w:id="120"/>
      <w:bookmarkEnd w:id="121"/>
    </w:p>
    <w:p w14:paraId="6692AD4F" w14:textId="515BC894" w:rsidR="00746C3F" w:rsidRDefault="00746C3F" w:rsidP="00746C3F">
      <w:pPr>
        <w:pStyle w:val="Heading2"/>
      </w:pPr>
      <w:bookmarkStart w:id="122" w:name="_Toc186555191"/>
      <w:r>
        <w:rPr>
          <w:lang w:val="vi-VN"/>
        </w:rPr>
        <w:t>Kết quả</w:t>
      </w:r>
      <w:bookmarkEnd w:id="122"/>
    </w:p>
    <w:p w14:paraId="1A1E088B" w14:textId="4276E742" w:rsidR="00DD7673" w:rsidRDefault="00035548" w:rsidP="00895D2B">
      <w:pPr>
        <w:spacing w:before="120" w:after="120" w:line="360" w:lineRule="auto"/>
        <w:ind w:firstLine="720"/>
        <w:jc w:val="both"/>
        <w:rPr>
          <w:sz w:val="26"/>
          <w:szCs w:val="26"/>
          <w:lang w:val="vi-VN"/>
        </w:rPr>
      </w:pPr>
      <w:r>
        <w:rPr>
          <w:sz w:val="26"/>
          <w:szCs w:val="26"/>
          <w:lang w:val="vi-VN"/>
        </w:rPr>
        <w:t>Qua quá trình nghiên cứu và thực nghiệm kết quả sau khi hoàn thành đề tài là một cơ sở dữ liệu</w:t>
      </w:r>
      <w:r w:rsidR="00746C3F">
        <w:rPr>
          <w:sz w:val="26"/>
          <w:szCs w:val="26"/>
          <w:lang w:val="vi-VN"/>
        </w:rPr>
        <w:t xml:space="preserve"> cho hệ thống đặt lịch khám bệnh trực tuyễn tại một số bệnh viện nhanh chóng, ổn định, đáp ứng các tác vụ của hệ thống.</w:t>
      </w:r>
    </w:p>
    <w:p w14:paraId="20061136" w14:textId="0506F3F6" w:rsidR="00746C3F" w:rsidRDefault="00746C3F" w:rsidP="00746C3F">
      <w:pPr>
        <w:pStyle w:val="Heading2"/>
      </w:pPr>
      <w:bookmarkStart w:id="123" w:name="_Toc186555192"/>
      <w:r>
        <w:t>Các câu truy vấn</w:t>
      </w:r>
      <w:bookmarkEnd w:id="123"/>
      <w:r>
        <w:t xml:space="preserve"> </w:t>
      </w:r>
    </w:p>
    <w:p w14:paraId="23CF0DF9" w14:textId="77777777" w:rsidR="00746C3F" w:rsidRDefault="00746C3F" w:rsidP="00746C3F">
      <w:pPr>
        <w:pStyle w:val="Noidung"/>
      </w:pPr>
      <w:r>
        <w:t>Truy vấn thông tin đăng ký lịch khám bằng mã bệnh nhân</w:t>
      </w:r>
    </w:p>
    <w:p w14:paraId="310D20FA" w14:textId="77777777" w:rsidR="00F55830" w:rsidRPr="00F55830" w:rsidRDefault="00F55830" w:rsidP="00F55830">
      <w:pPr>
        <w:pStyle w:val="code"/>
        <w:ind w:firstLine="0"/>
        <w:rPr>
          <w:b/>
          <w:bCs/>
        </w:rPr>
      </w:pPr>
      <w:r w:rsidRPr="00F55830">
        <w:rPr>
          <w:b/>
          <w:bCs/>
        </w:rPr>
        <w:t xml:space="preserve">CREATE  PROCEDURE sp_getDKbymaBN </w:t>
      </w:r>
    </w:p>
    <w:p w14:paraId="5FB6E8CA" w14:textId="3A203EC8" w:rsidR="00F55830" w:rsidRPr="00F55830" w:rsidRDefault="00F55830" w:rsidP="00F55830">
      <w:pPr>
        <w:pStyle w:val="code"/>
        <w:ind w:firstLine="0"/>
      </w:pPr>
      <w:r w:rsidRPr="00F55830">
        <w:t>@</w:t>
      </w:r>
      <w:r w:rsidR="00EE7FDE">
        <w:t>M</w:t>
      </w:r>
      <w:r w:rsidRPr="00F55830">
        <w:t>abenhnhan varchar(10)</w:t>
      </w:r>
    </w:p>
    <w:p w14:paraId="070D82A6" w14:textId="77777777" w:rsidR="00F55830" w:rsidRPr="00F55830" w:rsidRDefault="00F55830" w:rsidP="00F55830">
      <w:pPr>
        <w:pStyle w:val="code"/>
        <w:ind w:firstLine="0"/>
        <w:rPr>
          <w:b/>
          <w:bCs/>
        </w:rPr>
      </w:pPr>
      <w:r w:rsidRPr="00F55830">
        <w:rPr>
          <w:b/>
          <w:bCs/>
        </w:rPr>
        <w:t>AS</w:t>
      </w:r>
    </w:p>
    <w:p w14:paraId="2C59D80C" w14:textId="77777777" w:rsidR="00F55830" w:rsidRPr="00F55830" w:rsidRDefault="00F55830" w:rsidP="00F55830">
      <w:pPr>
        <w:pStyle w:val="code"/>
        <w:ind w:firstLine="0"/>
        <w:rPr>
          <w:b/>
          <w:bCs/>
        </w:rPr>
      </w:pPr>
      <w:r w:rsidRPr="00F55830">
        <w:rPr>
          <w:b/>
          <w:bCs/>
        </w:rPr>
        <w:t>BEGIN</w:t>
      </w:r>
    </w:p>
    <w:p w14:paraId="0DC2119D" w14:textId="393B3767" w:rsidR="00F55830" w:rsidRPr="00F55830" w:rsidRDefault="00F55830" w:rsidP="00F55830">
      <w:pPr>
        <w:pStyle w:val="code"/>
      </w:pPr>
      <w:r w:rsidRPr="00F55830">
        <w:t>select b.</w:t>
      </w:r>
      <w:r w:rsidR="00EE7FDE">
        <w:t>T</w:t>
      </w:r>
      <w:r w:rsidRPr="00F55830">
        <w:t>enbenhnhan as 'Tên bệnh nhân', c.</w:t>
      </w:r>
      <w:r w:rsidR="00EE7FDE">
        <w:t>T</w:t>
      </w:r>
      <w:r w:rsidRPr="00F55830">
        <w:t>enbacsi as 'Tên bác sĩ' , d.</w:t>
      </w:r>
      <w:r w:rsidR="00EE7FDE">
        <w:t>N</w:t>
      </w:r>
      <w:r w:rsidRPr="00F55830">
        <w:t>gay as 'Ngày khám' , d.</w:t>
      </w:r>
      <w:r w:rsidR="00EE7FDE">
        <w:t>G</w:t>
      </w:r>
      <w:r w:rsidRPr="00F55830">
        <w:t>iobatdau as 'Giờ khám' , h.</w:t>
      </w:r>
      <w:r w:rsidR="00EE7FDE">
        <w:t>T</w:t>
      </w:r>
      <w:r w:rsidRPr="00F55830">
        <w:t>enchuyenkhoa as 'Chuyên khoa',e.</w:t>
      </w:r>
      <w:r w:rsidR="00EE7FDE">
        <w:t>T</w:t>
      </w:r>
      <w:r w:rsidRPr="00F55830">
        <w:t xml:space="preserve">enphongkham as 'Phòng khám', e.vitri as 'Vị trí', </w:t>
      </w:r>
      <w:r w:rsidR="00EE7FDE">
        <w:t>T</w:t>
      </w:r>
      <w:r w:rsidRPr="00F55830">
        <w:t>endichvu as 'Dịch vụ', g.</w:t>
      </w:r>
      <w:r w:rsidR="00EE7FDE">
        <w:t>T</w:t>
      </w:r>
      <w:r w:rsidRPr="00F55830">
        <w:t>enbenhvien as 'Bệnh viện'</w:t>
      </w:r>
    </w:p>
    <w:p w14:paraId="692A71EC" w14:textId="603F64EF" w:rsidR="00F55830" w:rsidRPr="00F55830" w:rsidRDefault="00F55830" w:rsidP="00F55830">
      <w:pPr>
        <w:pStyle w:val="code"/>
      </w:pPr>
      <w:r w:rsidRPr="00F55830">
        <w:t xml:space="preserve">from </w:t>
      </w:r>
      <w:r w:rsidR="00F87FA1" w:rsidRPr="00F55830">
        <w:t>DANGKY</w:t>
      </w:r>
      <w:r w:rsidRPr="00F55830">
        <w:t xml:space="preserve"> a, </w:t>
      </w:r>
      <w:r w:rsidR="00F87FA1" w:rsidRPr="00F55830">
        <w:t>BENHNHAN</w:t>
      </w:r>
      <w:r w:rsidRPr="00F55830">
        <w:t xml:space="preserve"> b, </w:t>
      </w:r>
      <w:r w:rsidR="00F87FA1" w:rsidRPr="00F55830">
        <w:t>BACSI</w:t>
      </w:r>
      <w:r w:rsidRPr="00F55830">
        <w:t xml:space="preserve"> c, </w:t>
      </w:r>
      <w:r w:rsidR="00F87FA1" w:rsidRPr="00F55830">
        <w:t>LICHKHAM</w:t>
      </w:r>
      <w:r w:rsidRPr="00F55830">
        <w:t xml:space="preserve"> d, </w:t>
      </w:r>
      <w:r w:rsidR="00F87FA1" w:rsidRPr="00F55830">
        <w:t>PHONGKHAM</w:t>
      </w:r>
      <w:r w:rsidRPr="00F55830">
        <w:t xml:space="preserve"> e, </w:t>
      </w:r>
      <w:r w:rsidR="00F87FA1" w:rsidRPr="00F55830">
        <w:t>DICHVU</w:t>
      </w:r>
      <w:r w:rsidRPr="00F55830">
        <w:t xml:space="preserve"> f, </w:t>
      </w:r>
      <w:r w:rsidR="00F87FA1" w:rsidRPr="00F55830">
        <w:t>BENHVIEN</w:t>
      </w:r>
      <w:r w:rsidRPr="00F55830">
        <w:t xml:space="preserve"> g, </w:t>
      </w:r>
      <w:r w:rsidR="00F87FA1" w:rsidRPr="00F55830">
        <w:t>CHUYENKHOA</w:t>
      </w:r>
      <w:r w:rsidRPr="00F55830">
        <w:t xml:space="preserve"> h</w:t>
      </w:r>
    </w:p>
    <w:p w14:paraId="60840888" w14:textId="0C80185A" w:rsidR="00F55830" w:rsidRPr="00F55830" w:rsidRDefault="00F55830" w:rsidP="00E13BEF">
      <w:pPr>
        <w:pStyle w:val="code"/>
      </w:pPr>
      <w:r w:rsidRPr="00F55830">
        <w:t>where a.</w:t>
      </w:r>
      <w:r w:rsidR="00EE7FDE">
        <w:t>M</w:t>
      </w:r>
      <w:r w:rsidRPr="00F55830">
        <w:t>abenhnhan = b.</w:t>
      </w:r>
      <w:r w:rsidR="00EE7FDE">
        <w:t>M</w:t>
      </w:r>
      <w:r w:rsidRPr="00F55830">
        <w:t>abenhnhan and a.</w:t>
      </w:r>
      <w:r w:rsidR="00EE7FDE">
        <w:t>M</w:t>
      </w:r>
      <w:r w:rsidRPr="00F55830">
        <w:t>abenhnhan = @</w:t>
      </w:r>
      <w:r w:rsidR="00EE7FDE">
        <w:t>M</w:t>
      </w:r>
      <w:r w:rsidRPr="00F55830">
        <w:t>abenhnhan and a.</w:t>
      </w:r>
      <w:r w:rsidR="00EE7FDE">
        <w:t>M</w:t>
      </w:r>
      <w:r w:rsidRPr="00F55830">
        <w:t>abacsi = c.</w:t>
      </w:r>
      <w:r w:rsidR="00EE7FDE">
        <w:t>M</w:t>
      </w:r>
      <w:r w:rsidRPr="00F55830">
        <w:t>abacsi and a.</w:t>
      </w:r>
      <w:r w:rsidR="00EE7FDE">
        <w:t>M</w:t>
      </w:r>
      <w:r w:rsidRPr="00F55830">
        <w:t>alich = d.</w:t>
      </w:r>
      <w:r w:rsidR="00EE7FDE">
        <w:t>M</w:t>
      </w:r>
      <w:r w:rsidRPr="00F55830">
        <w:t>alich</w:t>
      </w:r>
      <w:r w:rsidR="00E13BEF">
        <w:t xml:space="preserve"> </w:t>
      </w:r>
      <w:r w:rsidRPr="00F55830">
        <w:t>and d.</w:t>
      </w:r>
      <w:r w:rsidR="00EE7FDE">
        <w:t>M</w:t>
      </w:r>
      <w:r w:rsidRPr="00F55830">
        <w:t>aphongkham = e.</w:t>
      </w:r>
      <w:r w:rsidR="00EE7FDE">
        <w:t>M</w:t>
      </w:r>
      <w:r w:rsidRPr="00F55830">
        <w:t>aphongkham and a.</w:t>
      </w:r>
      <w:r w:rsidR="00EE7FDE">
        <w:t>M</w:t>
      </w:r>
      <w:r w:rsidRPr="00F55830">
        <w:t>adichvu = f.</w:t>
      </w:r>
      <w:r w:rsidR="00EE7FDE">
        <w:t>M</w:t>
      </w:r>
      <w:r w:rsidRPr="00F55830">
        <w:t>adichvu and c.</w:t>
      </w:r>
      <w:r w:rsidR="00EE7FDE">
        <w:t>M</w:t>
      </w:r>
      <w:r w:rsidRPr="00F55830">
        <w:t>abenhvien = g.</w:t>
      </w:r>
      <w:r w:rsidR="00EE7FDE">
        <w:t>M</w:t>
      </w:r>
      <w:r w:rsidRPr="00F55830">
        <w:t>abenhvien and c.</w:t>
      </w:r>
      <w:r w:rsidR="00EE7FDE">
        <w:t>M</w:t>
      </w:r>
      <w:r w:rsidRPr="00F55830">
        <w:t>achuyenkhoa = h.</w:t>
      </w:r>
      <w:r w:rsidR="00EE7FDE">
        <w:t>M</w:t>
      </w:r>
      <w:r w:rsidRPr="00F55830">
        <w:t>achuyenkhoa</w:t>
      </w:r>
    </w:p>
    <w:p w14:paraId="32A0E2CD" w14:textId="77777777" w:rsidR="00F55830" w:rsidRPr="00F55830" w:rsidRDefault="00F55830" w:rsidP="00F55830">
      <w:pPr>
        <w:pStyle w:val="code"/>
        <w:ind w:firstLine="0"/>
        <w:rPr>
          <w:b/>
          <w:bCs/>
        </w:rPr>
      </w:pPr>
      <w:r w:rsidRPr="00F55830">
        <w:rPr>
          <w:b/>
          <w:bCs/>
        </w:rPr>
        <w:t>END</w:t>
      </w:r>
    </w:p>
    <w:p w14:paraId="27734980" w14:textId="5F9D5A5F" w:rsidR="00746C3F" w:rsidRDefault="00746C3F" w:rsidP="00F55830">
      <w:pPr>
        <w:pStyle w:val="Noidung"/>
        <w:ind w:firstLine="0"/>
        <w:rPr>
          <w:rStyle w:val="codeChar"/>
        </w:rPr>
      </w:pPr>
      <w:r>
        <w:t xml:space="preserve">Kết quả khi gọi procedure </w:t>
      </w:r>
      <w:r w:rsidRPr="00B204B9">
        <w:rPr>
          <w:rStyle w:val="codeChar"/>
        </w:rPr>
        <w:t>sp_getDKbymaBN ‘bn01’</w:t>
      </w:r>
    </w:p>
    <w:p w14:paraId="322C148D" w14:textId="77777777" w:rsidR="00F55830" w:rsidRDefault="00F55830" w:rsidP="00F55830">
      <w:pPr>
        <w:pStyle w:val="Noidung"/>
        <w:keepNext/>
        <w:ind w:firstLine="0"/>
      </w:pPr>
      <w:r>
        <w:rPr>
          <w:noProof/>
        </w:rPr>
        <w:drawing>
          <wp:inline distT="0" distB="0" distL="0" distR="0" wp14:anchorId="64C48973" wp14:editId="27A96672">
            <wp:extent cx="5580380" cy="381635"/>
            <wp:effectExtent l="0" t="0" r="1270" b="0"/>
            <wp:docPr id="785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5631" name=""/>
                    <pic:cNvPicPr/>
                  </pic:nvPicPr>
                  <pic:blipFill>
                    <a:blip r:embed="rId51"/>
                    <a:stretch>
                      <a:fillRect/>
                    </a:stretch>
                  </pic:blipFill>
                  <pic:spPr>
                    <a:xfrm>
                      <a:off x="0" y="0"/>
                      <a:ext cx="5580380" cy="381635"/>
                    </a:xfrm>
                    <a:prstGeom prst="rect">
                      <a:avLst/>
                    </a:prstGeom>
                  </pic:spPr>
                </pic:pic>
              </a:graphicData>
            </a:graphic>
          </wp:inline>
        </w:drawing>
      </w:r>
    </w:p>
    <w:p w14:paraId="0CD76F12" w14:textId="78EAA832" w:rsidR="00746C3F" w:rsidRPr="00F55830" w:rsidRDefault="00F55830" w:rsidP="00F55830">
      <w:pPr>
        <w:pStyle w:val="Caption"/>
        <w:rPr>
          <w:rStyle w:val="codeChar"/>
          <w:rFonts w:ascii="Times New Roman" w:hAnsi="Times New Roman"/>
          <w:color w:val="auto"/>
          <w:sz w:val="26"/>
          <w:szCs w:val="18"/>
          <w:lang w:val="vi-VN"/>
        </w:rPr>
      </w:pPr>
      <w:bookmarkStart w:id="124" w:name="_Toc186269162"/>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1</w:t>
      </w:r>
      <w:r w:rsidR="00DA4E2A">
        <w:rPr>
          <w:lang w:val="vi-VN"/>
        </w:rPr>
        <w:fldChar w:fldCharType="end"/>
      </w:r>
      <w:r>
        <w:rPr>
          <w:lang w:val="vi-VN"/>
        </w:rPr>
        <w:t xml:space="preserve"> Kết quả truy vấn</w:t>
      </w:r>
      <w:bookmarkEnd w:id="124"/>
      <w:r>
        <w:rPr>
          <w:lang w:val="vi-VN"/>
        </w:rPr>
        <w:t xml:space="preserve"> </w:t>
      </w:r>
    </w:p>
    <w:p w14:paraId="3FCCC886" w14:textId="659815BC" w:rsidR="00746C3F" w:rsidRPr="00B204B9" w:rsidRDefault="00746C3F" w:rsidP="00746C3F">
      <w:pPr>
        <w:pStyle w:val="Noidung"/>
      </w:pPr>
      <w:r>
        <w:t>Giải thích: procedure này sẽ hiển thị</w:t>
      </w:r>
      <w:r w:rsidR="00F55830">
        <w:t xml:space="preserve"> cho bệnh nhân</w:t>
      </w:r>
      <w:r>
        <w:t xml:space="preserve"> thông tin đăng ký của bệnh nhân có mã là ‘bn01’ các thông tin bao gồm: tên bệnh nhân, tên bác sĩ, chuyên khoa, bệnh viện, ngày, khung giờ đặt khám và phòng khám và vị trí phòng khám</w:t>
      </w:r>
      <w:r w:rsidR="00F55830">
        <w:t xml:space="preserve"> để bệnh nhân có thể dễ dàng theo dõi</w:t>
      </w:r>
      <w:r>
        <w:t>.</w:t>
      </w:r>
    </w:p>
    <w:p w14:paraId="2E35A55B" w14:textId="77777777" w:rsidR="00746C3F" w:rsidRPr="002254E2" w:rsidRDefault="00746C3F" w:rsidP="00746C3F">
      <w:pPr>
        <w:pStyle w:val="Noidung"/>
        <w:ind w:firstLine="0"/>
      </w:pPr>
      <w:r>
        <w:lastRenderedPageBreak/>
        <w:t>Truy vấn thông tin đăng ký khám bằng mã bác sĩ</w:t>
      </w:r>
    </w:p>
    <w:p w14:paraId="0FA221F3" w14:textId="77777777" w:rsidR="00F55830" w:rsidRPr="00F55830" w:rsidRDefault="00F55830" w:rsidP="00F55830">
      <w:pPr>
        <w:pStyle w:val="code"/>
        <w:ind w:firstLine="0"/>
      </w:pPr>
      <w:r w:rsidRPr="00F55830">
        <w:t>CREATE PROCEDURE sp_getDKbymaBS</w:t>
      </w:r>
    </w:p>
    <w:p w14:paraId="59FD2E02" w14:textId="6F946E2C" w:rsidR="00F55830" w:rsidRPr="00F55830" w:rsidRDefault="00F55830" w:rsidP="00F55830">
      <w:pPr>
        <w:pStyle w:val="code"/>
        <w:ind w:firstLine="0"/>
      </w:pPr>
      <w:r w:rsidRPr="00F55830">
        <w:t>@</w:t>
      </w:r>
      <w:r w:rsidR="00EE7FDE">
        <w:t>M</w:t>
      </w:r>
      <w:r w:rsidRPr="00F55830">
        <w:t>abacsi varchar(10)</w:t>
      </w:r>
    </w:p>
    <w:p w14:paraId="60DAEE8C" w14:textId="77777777" w:rsidR="00F55830" w:rsidRPr="00F55830" w:rsidRDefault="00F55830" w:rsidP="00F55830">
      <w:pPr>
        <w:pStyle w:val="code"/>
        <w:ind w:firstLine="0"/>
      </w:pPr>
      <w:r w:rsidRPr="00F55830">
        <w:t>AS</w:t>
      </w:r>
    </w:p>
    <w:p w14:paraId="49FE594F" w14:textId="77777777" w:rsidR="00F55830" w:rsidRPr="00F55830" w:rsidRDefault="00F55830" w:rsidP="00F55830">
      <w:pPr>
        <w:pStyle w:val="code"/>
        <w:ind w:firstLine="0"/>
      </w:pPr>
      <w:r w:rsidRPr="00F55830">
        <w:t>BEGIN</w:t>
      </w:r>
    </w:p>
    <w:p w14:paraId="3DB50D7B" w14:textId="35FC3E19" w:rsidR="00F55830" w:rsidRPr="00F55830" w:rsidRDefault="00F55830" w:rsidP="00F55830">
      <w:pPr>
        <w:pStyle w:val="code"/>
      </w:pPr>
      <w:r w:rsidRPr="00F55830">
        <w:t>select c.</w:t>
      </w:r>
      <w:r w:rsidR="00EE7FDE">
        <w:t>T</w:t>
      </w:r>
      <w:r w:rsidRPr="00F55830">
        <w:t>enbacsi as 'Tên bác sĩ', b.</w:t>
      </w:r>
      <w:r w:rsidR="00EE7FDE">
        <w:t>T</w:t>
      </w:r>
      <w:r w:rsidRPr="00F55830">
        <w:t>enbenhnhan as 'Tên bệnh nhân', h.</w:t>
      </w:r>
      <w:r w:rsidR="00EE7FDE">
        <w:t>T</w:t>
      </w:r>
      <w:r w:rsidRPr="00F55830">
        <w:t>enchuyenkhoa as 'Tên chuyên khoa', d.</w:t>
      </w:r>
      <w:r w:rsidR="00EE7FDE">
        <w:t>N</w:t>
      </w:r>
      <w:r w:rsidRPr="00F55830">
        <w:t>gay as 'Ngày khám', d.</w:t>
      </w:r>
      <w:r w:rsidR="00EE7FDE">
        <w:t>G</w:t>
      </w:r>
      <w:r w:rsidRPr="00F55830">
        <w:t>iobatdau as 'Giờ khám', e.</w:t>
      </w:r>
      <w:r w:rsidR="00EE7FDE">
        <w:t>T</w:t>
      </w:r>
      <w:r w:rsidRPr="00F55830">
        <w:t>enphongkham as 'Phòng khám', e.</w:t>
      </w:r>
      <w:r w:rsidR="00EE7FDE">
        <w:t>V</w:t>
      </w:r>
      <w:r w:rsidRPr="00F55830">
        <w:t xml:space="preserve">itri as 'Vị trí', </w:t>
      </w:r>
      <w:r w:rsidR="00EE7FDE">
        <w:t>T</w:t>
      </w:r>
      <w:r w:rsidRPr="00F55830">
        <w:t>endichvu as 'Dịch vụ', g.</w:t>
      </w:r>
      <w:r w:rsidR="00EE7FDE">
        <w:t>T</w:t>
      </w:r>
      <w:r w:rsidRPr="00F55830">
        <w:t>enbenhvien as 'Bệnh viện'</w:t>
      </w:r>
    </w:p>
    <w:p w14:paraId="65D30318" w14:textId="4CFF9EBA" w:rsidR="00F55830" w:rsidRPr="00F55830" w:rsidRDefault="00F55830" w:rsidP="00F55830">
      <w:pPr>
        <w:pStyle w:val="code"/>
      </w:pPr>
      <w:r w:rsidRPr="00F55830">
        <w:t xml:space="preserve">from </w:t>
      </w:r>
      <w:r w:rsidR="00F87FA1" w:rsidRPr="00F55830">
        <w:t xml:space="preserve">DANGKY </w:t>
      </w:r>
      <w:r w:rsidRPr="00F55830">
        <w:t xml:space="preserve">a, </w:t>
      </w:r>
      <w:r w:rsidR="00F87FA1" w:rsidRPr="00F55830">
        <w:t xml:space="preserve">BENHNHAN </w:t>
      </w:r>
      <w:r w:rsidRPr="00F55830">
        <w:t xml:space="preserve">b, </w:t>
      </w:r>
      <w:r w:rsidR="00F87FA1" w:rsidRPr="00F55830">
        <w:t xml:space="preserve">BACSI </w:t>
      </w:r>
      <w:r w:rsidRPr="00F55830">
        <w:t xml:space="preserve">c, </w:t>
      </w:r>
      <w:r w:rsidR="00F87FA1" w:rsidRPr="00F55830">
        <w:t xml:space="preserve">LICHKHAM </w:t>
      </w:r>
      <w:r w:rsidRPr="00F55830">
        <w:t xml:space="preserve">d, </w:t>
      </w:r>
      <w:r w:rsidR="00F87FA1" w:rsidRPr="00F55830">
        <w:t xml:space="preserve">PHONGKHAM </w:t>
      </w:r>
      <w:r w:rsidRPr="00F55830">
        <w:t xml:space="preserve">e, </w:t>
      </w:r>
      <w:r w:rsidR="00F87FA1" w:rsidRPr="00F55830">
        <w:t xml:space="preserve">DICHVU </w:t>
      </w:r>
      <w:r w:rsidRPr="00F55830">
        <w:t xml:space="preserve">f, </w:t>
      </w:r>
      <w:r w:rsidR="00F87FA1" w:rsidRPr="00F55830">
        <w:t xml:space="preserve">BENHVIEN </w:t>
      </w:r>
      <w:r w:rsidRPr="00F55830">
        <w:t xml:space="preserve">g, </w:t>
      </w:r>
      <w:r w:rsidR="00F87FA1" w:rsidRPr="00F55830">
        <w:t xml:space="preserve">CHUYENKHOA </w:t>
      </w:r>
      <w:r w:rsidRPr="00F55830">
        <w:t>h</w:t>
      </w:r>
    </w:p>
    <w:p w14:paraId="5D615CCA" w14:textId="32C221DF" w:rsidR="00F55830" w:rsidRPr="00F55830" w:rsidRDefault="00F55830" w:rsidP="00F55830">
      <w:pPr>
        <w:pStyle w:val="code"/>
      </w:pPr>
      <w:r w:rsidRPr="00F55830">
        <w:t>where a.</w:t>
      </w:r>
      <w:r w:rsidR="00EE7FDE">
        <w:t>M</w:t>
      </w:r>
      <w:r w:rsidRPr="00F55830">
        <w:t>abenhnhan = b.</w:t>
      </w:r>
      <w:r w:rsidR="00EE7FDE">
        <w:t>M</w:t>
      </w:r>
      <w:r w:rsidRPr="00F55830">
        <w:t>abenhnhan and a.</w:t>
      </w:r>
      <w:r w:rsidR="00EE7FDE">
        <w:t>M</w:t>
      </w:r>
      <w:r w:rsidRPr="00F55830">
        <w:t>abacsi = @</w:t>
      </w:r>
      <w:r w:rsidR="00EE7FDE">
        <w:t>M</w:t>
      </w:r>
      <w:r w:rsidRPr="00F55830">
        <w:t>abacsi and a.</w:t>
      </w:r>
      <w:r w:rsidR="00EE7FDE">
        <w:t>M</w:t>
      </w:r>
      <w:r w:rsidRPr="00F55830">
        <w:t>abacsi = c.</w:t>
      </w:r>
      <w:r w:rsidR="00EE7FDE">
        <w:t>M</w:t>
      </w:r>
      <w:r w:rsidRPr="00F55830">
        <w:t>abacsi and a.</w:t>
      </w:r>
      <w:r w:rsidR="00EE7FDE">
        <w:t>M</w:t>
      </w:r>
      <w:r w:rsidRPr="00F55830">
        <w:t>alich = d.</w:t>
      </w:r>
      <w:r w:rsidR="00EE7FDE">
        <w:t>M</w:t>
      </w:r>
      <w:r w:rsidRPr="00F55830">
        <w:t>alich</w:t>
      </w:r>
      <w:r>
        <w:t xml:space="preserve"> </w:t>
      </w:r>
      <w:r w:rsidRPr="00F55830">
        <w:t>and d.</w:t>
      </w:r>
      <w:r w:rsidR="00874A79">
        <w:t>M</w:t>
      </w:r>
      <w:r w:rsidRPr="00F55830">
        <w:t>aphongkham = e.</w:t>
      </w:r>
      <w:r w:rsidR="00874A79">
        <w:t>M</w:t>
      </w:r>
      <w:r w:rsidRPr="00F55830">
        <w:t>aphongkham and a.</w:t>
      </w:r>
      <w:r w:rsidR="00874A79">
        <w:t>M</w:t>
      </w:r>
      <w:r w:rsidRPr="00F55830">
        <w:t>adichvu = f.</w:t>
      </w:r>
      <w:r w:rsidR="00874A79">
        <w:t>M</w:t>
      </w:r>
      <w:r w:rsidRPr="00F55830">
        <w:t>adichvu and c.</w:t>
      </w:r>
      <w:r w:rsidR="00874A79">
        <w:t>M</w:t>
      </w:r>
      <w:r w:rsidRPr="00F55830">
        <w:t>abenhvien = g.</w:t>
      </w:r>
      <w:r w:rsidR="00874A79">
        <w:t>M</w:t>
      </w:r>
      <w:r w:rsidRPr="00F55830">
        <w:t>abenhvien and c.</w:t>
      </w:r>
      <w:r w:rsidR="00874A79">
        <w:t>M</w:t>
      </w:r>
      <w:r w:rsidRPr="00F55830">
        <w:t>achuyenkhoa = h.</w:t>
      </w:r>
      <w:r w:rsidR="00874A79">
        <w:t>M</w:t>
      </w:r>
      <w:r w:rsidRPr="00F55830">
        <w:t>achuyenkhoa</w:t>
      </w:r>
    </w:p>
    <w:p w14:paraId="601A2802" w14:textId="77777777" w:rsidR="00F55830" w:rsidRDefault="00F55830" w:rsidP="00F55830">
      <w:pPr>
        <w:pStyle w:val="code"/>
        <w:ind w:firstLine="0"/>
      </w:pPr>
      <w:r w:rsidRPr="00F55830">
        <w:rPr>
          <w:lang w:val="en-US"/>
        </w:rPr>
        <w:t>END</w:t>
      </w:r>
    </w:p>
    <w:p w14:paraId="3A936096" w14:textId="28730882" w:rsidR="00746C3F" w:rsidRDefault="00746C3F" w:rsidP="00F55830">
      <w:pPr>
        <w:pStyle w:val="Noidung"/>
        <w:rPr>
          <w:rStyle w:val="codeChar"/>
        </w:rPr>
      </w:pPr>
      <w:r>
        <w:t xml:space="preserve">Kết quả khi gọi procedure </w:t>
      </w:r>
      <w:r w:rsidRPr="00E67BE3">
        <w:rPr>
          <w:rStyle w:val="codeChar"/>
        </w:rPr>
        <w:t>sp_getDKbymaBS</w:t>
      </w:r>
      <w:r>
        <w:rPr>
          <w:rStyle w:val="codeChar"/>
        </w:rPr>
        <w:t xml:space="preserve"> ‘bs01’</w:t>
      </w:r>
    </w:p>
    <w:p w14:paraId="6D147816" w14:textId="77777777" w:rsidR="00F55830" w:rsidRDefault="00F55830" w:rsidP="00B80374">
      <w:pPr>
        <w:jc w:val="center"/>
      </w:pPr>
      <w:r w:rsidRPr="00F55830">
        <w:rPr>
          <w:noProof/>
        </w:rPr>
        <w:drawing>
          <wp:inline distT="0" distB="0" distL="0" distR="0" wp14:anchorId="1FC8843E" wp14:editId="2ECB31F6">
            <wp:extent cx="5580380" cy="379095"/>
            <wp:effectExtent l="0" t="0" r="1270" b="1905"/>
            <wp:docPr id="52986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6614" name=""/>
                    <pic:cNvPicPr/>
                  </pic:nvPicPr>
                  <pic:blipFill>
                    <a:blip r:embed="rId52"/>
                    <a:stretch>
                      <a:fillRect/>
                    </a:stretch>
                  </pic:blipFill>
                  <pic:spPr>
                    <a:xfrm>
                      <a:off x="0" y="0"/>
                      <a:ext cx="5580380" cy="379095"/>
                    </a:xfrm>
                    <a:prstGeom prst="rect">
                      <a:avLst/>
                    </a:prstGeom>
                  </pic:spPr>
                </pic:pic>
              </a:graphicData>
            </a:graphic>
          </wp:inline>
        </w:drawing>
      </w:r>
    </w:p>
    <w:p w14:paraId="42ED286B" w14:textId="23757B35" w:rsidR="00746C3F" w:rsidRPr="00F55830" w:rsidRDefault="00F55830" w:rsidP="00F55830">
      <w:pPr>
        <w:pStyle w:val="Caption"/>
        <w:rPr>
          <w:lang w:val="vi-VN"/>
        </w:rPr>
      </w:pPr>
      <w:bookmarkStart w:id="125" w:name="_Toc186269163"/>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2</w:t>
      </w:r>
      <w:r w:rsidR="00DA4E2A">
        <w:rPr>
          <w:lang w:val="vi-VN"/>
        </w:rPr>
        <w:fldChar w:fldCharType="end"/>
      </w:r>
      <w:r>
        <w:rPr>
          <w:lang w:val="vi-VN"/>
        </w:rPr>
        <w:t xml:space="preserve"> Kết quả truy vấn</w:t>
      </w:r>
      <w:bookmarkEnd w:id="125"/>
    </w:p>
    <w:p w14:paraId="1F34671E" w14:textId="77777777" w:rsidR="00746C3F" w:rsidRPr="00F434F6" w:rsidRDefault="00746C3F" w:rsidP="00746C3F">
      <w:pPr>
        <w:pStyle w:val="Noidung"/>
      </w:pPr>
      <w:r>
        <w:t>Giải thích: procedure này sẽ hiển thị thông tin đăng ký khám bệnh của bác sĩ  có mã là ‘bs01’ các thông tin bao gồm: tên bệnh nhân, tên bác sĩ, chuyên khoa, bệnh viện, ngày, khung giờ đặt khám và phòng khám và vị trí phòng khám.</w:t>
      </w:r>
    </w:p>
    <w:p w14:paraId="38649FFF" w14:textId="77777777" w:rsidR="00746C3F" w:rsidRDefault="00746C3F" w:rsidP="00746C3F">
      <w:pPr>
        <w:pStyle w:val="Noidung"/>
      </w:pPr>
      <w:r w:rsidRPr="002254E2">
        <w:t>Truy vấn</w:t>
      </w:r>
      <w:r>
        <w:t xml:space="preserve"> thông tin các bác sĩ thuộc chuyên khoa bằng mã chuyên khoa</w:t>
      </w:r>
    </w:p>
    <w:p w14:paraId="60D3231E" w14:textId="77777777" w:rsidR="00E13BEF" w:rsidRPr="00E13BEF" w:rsidRDefault="00E13BEF" w:rsidP="00E13BEF">
      <w:pPr>
        <w:pStyle w:val="code"/>
        <w:ind w:firstLine="0"/>
        <w:rPr>
          <w:b/>
          <w:bCs/>
        </w:rPr>
      </w:pPr>
      <w:r w:rsidRPr="00E13BEF">
        <w:rPr>
          <w:b/>
          <w:bCs/>
        </w:rPr>
        <w:t>CREATE PROCEDURE sp_getBSbymaCK</w:t>
      </w:r>
    </w:p>
    <w:p w14:paraId="1EF71C41" w14:textId="00888300" w:rsidR="00E13BEF" w:rsidRPr="00E13BEF" w:rsidRDefault="00E13BEF" w:rsidP="00E13BEF">
      <w:pPr>
        <w:pStyle w:val="code"/>
        <w:ind w:firstLine="0"/>
      </w:pPr>
      <w:r w:rsidRPr="00E13BEF">
        <w:t>@</w:t>
      </w:r>
      <w:r w:rsidR="00874A79">
        <w:t>M</w:t>
      </w:r>
      <w:r w:rsidRPr="00E13BEF">
        <w:t>achuyenkhoa varchar(10)</w:t>
      </w:r>
    </w:p>
    <w:p w14:paraId="0903A1BD" w14:textId="77777777" w:rsidR="00E13BEF" w:rsidRPr="00E13BEF" w:rsidRDefault="00E13BEF" w:rsidP="00E13BEF">
      <w:pPr>
        <w:pStyle w:val="code"/>
        <w:ind w:firstLine="0"/>
        <w:rPr>
          <w:b/>
          <w:bCs/>
        </w:rPr>
      </w:pPr>
      <w:r w:rsidRPr="00E13BEF">
        <w:rPr>
          <w:b/>
          <w:bCs/>
        </w:rPr>
        <w:t>AS</w:t>
      </w:r>
    </w:p>
    <w:p w14:paraId="6B608502" w14:textId="77777777" w:rsidR="00E13BEF" w:rsidRPr="00E13BEF" w:rsidRDefault="00E13BEF" w:rsidP="00E13BEF">
      <w:pPr>
        <w:pStyle w:val="code"/>
        <w:ind w:firstLine="0"/>
        <w:rPr>
          <w:b/>
          <w:bCs/>
        </w:rPr>
      </w:pPr>
      <w:r w:rsidRPr="00E13BEF">
        <w:rPr>
          <w:b/>
          <w:bCs/>
        </w:rPr>
        <w:t>BEGIN</w:t>
      </w:r>
    </w:p>
    <w:p w14:paraId="70DB8427" w14:textId="7F9367FF" w:rsidR="00E13BEF" w:rsidRPr="00E13BEF" w:rsidRDefault="00E13BEF" w:rsidP="00E13BEF">
      <w:pPr>
        <w:pStyle w:val="code"/>
      </w:pPr>
      <w:r w:rsidRPr="00E13BEF">
        <w:t>select a.</w:t>
      </w:r>
      <w:r w:rsidR="00874A79">
        <w:t>T</w:t>
      </w:r>
      <w:r w:rsidRPr="00E13BEF">
        <w:t>enbacsi as 'Tên bác sĩ',   d.</w:t>
      </w:r>
      <w:r w:rsidR="00874A79">
        <w:t>T</w:t>
      </w:r>
      <w:r w:rsidRPr="00E13BEF">
        <w:t>enhocvi as 'Học vị', e.</w:t>
      </w:r>
      <w:r w:rsidR="00874A79">
        <w:t>T</w:t>
      </w:r>
      <w:r w:rsidRPr="00E13BEF">
        <w:t>enchuyenkhoa as 'Tên chuyên khoa', c.</w:t>
      </w:r>
      <w:r w:rsidR="00874A79">
        <w:t>T</w:t>
      </w:r>
      <w:r w:rsidRPr="00E13BEF">
        <w:t xml:space="preserve">enhocham as 'Học hàm' </w:t>
      </w:r>
      <w:r w:rsidRPr="00E13BEF">
        <w:lastRenderedPageBreak/>
        <w:t>,b.</w:t>
      </w:r>
      <w:r w:rsidR="00874A79">
        <w:t>T</w:t>
      </w:r>
      <w:r w:rsidRPr="00E13BEF">
        <w:t>enbenhvien as 'Bệnh viện', h.</w:t>
      </w:r>
      <w:r w:rsidR="00874A79">
        <w:t>N</w:t>
      </w:r>
      <w:r w:rsidRPr="00E13BEF">
        <w:t>gay as 'Ngày', h.</w:t>
      </w:r>
      <w:r w:rsidR="00874A79">
        <w:t>G</w:t>
      </w:r>
      <w:r w:rsidRPr="00E13BEF">
        <w:t>iobatdau as 'Giờ khám', g.</w:t>
      </w:r>
      <w:r w:rsidR="00874A79">
        <w:t>T</w:t>
      </w:r>
      <w:r w:rsidRPr="00E13BEF">
        <w:t>enphongkham as 'Phòng khám'</w:t>
      </w:r>
    </w:p>
    <w:p w14:paraId="3069B1B2" w14:textId="3112A8FD" w:rsidR="00E13BEF" w:rsidRPr="00E13BEF" w:rsidRDefault="00E13BEF" w:rsidP="00E13BEF">
      <w:pPr>
        <w:pStyle w:val="code"/>
      </w:pPr>
      <w:r w:rsidRPr="00E13BEF">
        <w:t xml:space="preserve">from </w:t>
      </w:r>
      <w:r w:rsidR="00AC31A5" w:rsidRPr="00E13BEF">
        <w:t>BACSI</w:t>
      </w:r>
      <w:r w:rsidRPr="00E13BEF">
        <w:t xml:space="preserve"> a, </w:t>
      </w:r>
      <w:r w:rsidR="00AC31A5" w:rsidRPr="00E13BEF">
        <w:t>BENHVIEN</w:t>
      </w:r>
      <w:r w:rsidRPr="00E13BEF">
        <w:t xml:space="preserve"> b, </w:t>
      </w:r>
      <w:r w:rsidR="00AC31A5" w:rsidRPr="00E13BEF">
        <w:t>HOCHAM</w:t>
      </w:r>
      <w:r w:rsidRPr="00E13BEF">
        <w:t xml:space="preserve"> c, </w:t>
      </w:r>
      <w:r w:rsidR="00AC31A5" w:rsidRPr="00E13BEF">
        <w:t>HOCVI</w:t>
      </w:r>
      <w:r w:rsidRPr="00E13BEF">
        <w:t xml:space="preserve"> d, </w:t>
      </w:r>
      <w:r w:rsidR="00AC31A5" w:rsidRPr="00E13BEF">
        <w:t>CHUYENKHOA</w:t>
      </w:r>
      <w:r w:rsidRPr="00E13BEF">
        <w:t xml:space="preserve"> e, </w:t>
      </w:r>
      <w:r w:rsidR="00AC31A5" w:rsidRPr="00E13BEF">
        <w:t xml:space="preserve">DANGKY </w:t>
      </w:r>
      <w:r w:rsidRPr="00E13BEF">
        <w:t xml:space="preserve">f, </w:t>
      </w:r>
      <w:r w:rsidR="00AC31A5" w:rsidRPr="00E13BEF">
        <w:t>PHONGKHAM</w:t>
      </w:r>
      <w:r w:rsidRPr="00E13BEF">
        <w:t xml:space="preserve"> g, </w:t>
      </w:r>
      <w:r w:rsidR="00AC31A5" w:rsidRPr="00E13BEF">
        <w:t>LICHKHAM</w:t>
      </w:r>
      <w:r w:rsidRPr="00E13BEF">
        <w:t xml:space="preserve"> h</w:t>
      </w:r>
    </w:p>
    <w:p w14:paraId="70C0C541" w14:textId="2A903620" w:rsidR="00E13BEF" w:rsidRPr="00E13BEF" w:rsidRDefault="00E13BEF" w:rsidP="00E13BEF">
      <w:pPr>
        <w:pStyle w:val="code"/>
      </w:pPr>
      <w:r w:rsidRPr="00E13BEF">
        <w:t>where a.</w:t>
      </w:r>
      <w:r w:rsidR="00874A79">
        <w:t>M</w:t>
      </w:r>
      <w:r w:rsidRPr="00E13BEF">
        <w:t>abenhvien = b.</w:t>
      </w:r>
      <w:r w:rsidR="00874A79">
        <w:t>M</w:t>
      </w:r>
      <w:r w:rsidRPr="00E13BEF">
        <w:t>abenhvien and a.</w:t>
      </w:r>
      <w:r w:rsidR="00874A79">
        <w:t>M</w:t>
      </w:r>
      <w:r w:rsidRPr="00E13BEF">
        <w:t>ahocham = c.</w:t>
      </w:r>
      <w:r w:rsidR="00874A79">
        <w:t>M</w:t>
      </w:r>
      <w:r w:rsidRPr="00E13BEF">
        <w:t>ahocham and a.</w:t>
      </w:r>
      <w:r w:rsidR="00874A79">
        <w:t>M</w:t>
      </w:r>
      <w:r w:rsidRPr="00E13BEF">
        <w:t>achuyenkhoa = e.</w:t>
      </w:r>
      <w:r w:rsidR="00874A79">
        <w:t>M</w:t>
      </w:r>
      <w:r w:rsidRPr="00E13BEF">
        <w:t>achuyenkhoa and a.</w:t>
      </w:r>
      <w:r w:rsidR="00874A79">
        <w:t>M</w:t>
      </w:r>
      <w:r w:rsidRPr="00E13BEF">
        <w:t>ahocvi = d.</w:t>
      </w:r>
      <w:r w:rsidR="00874A79">
        <w:t>M</w:t>
      </w:r>
      <w:r w:rsidRPr="00E13BEF">
        <w:t>ahocvi and a.</w:t>
      </w:r>
      <w:r w:rsidR="00874A79">
        <w:t>M</w:t>
      </w:r>
      <w:r w:rsidRPr="00E13BEF">
        <w:t>abacsi = f.</w:t>
      </w:r>
      <w:r w:rsidR="00874A79">
        <w:t>M</w:t>
      </w:r>
      <w:r w:rsidRPr="00E13BEF">
        <w:t>abacsi</w:t>
      </w:r>
      <w:r>
        <w:t xml:space="preserve"> </w:t>
      </w:r>
      <w:r w:rsidRPr="00E13BEF">
        <w:t>and f.</w:t>
      </w:r>
      <w:r w:rsidR="00874A79">
        <w:t>M</w:t>
      </w:r>
      <w:r w:rsidRPr="00E13BEF">
        <w:t>alich = h.</w:t>
      </w:r>
      <w:r w:rsidR="00874A79">
        <w:t>M</w:t>
      </w:r>
      <w:r w:rsidRPr="00E13BEF">
        <w:t>alich and h.</w:t>
      </w:r>
      <w:r w:rsidR="00874A79">
        <w:t>M</w:t>
      </w:r>
      <w:r w:rsidRPr="00E13BEF">
        <w:t>aphongkham = g.</w:t>
      </w:r>
      <w:r w:rsidR="00874A79">
        <w:t>M</w:t>
      </w:r>
      <w:r w:rsidRPr="00E13BEF">
        <w:t>aphongkham  and a.</w:t>
      </w:r>
      <w:r w:rsidR="00874A79">
        <w:t>M</w:t>
      </w:r>
      <w:r w:rsidRPr="00E13BEF">
        <w:t>achuyenkhoa = @</w:t>
      </w:r>
      <w:r w:rsidR="00874A79">
        <w:t>M</w:t>
      </w:r>
      <w:r w:rsidRPr="00E13BEF">
        <w:t>achuyenkhoa</w:t>
      </w:r>
    </w:p>
    <w:p w14:paraId="0F1A39DF" w14:textId="77777777" w:rsidR="00E13BEF" w:rsidRPr="00E13BEF" w:rsidRDefault="00E13BEF" w:rsidP="00E13BEF">
      <w:pPr>
        <w:pStyle w:val="code"/>
        <w:ind w:firstLine="0"/>
        <w:rPr>
          <w:b/>
          <w:bCs/>
        </w:rPr>
      </w:pPr>
      <w:r w:rsidRPr="00E13BEF">
        <w:rPr>
          <w:b/>
          <w:bCs/>
          <w:lang w:val="en-US"/>
        </w:rPr>
        <w:t>END</w:t>
      </w:r>
    </w:p>
    <w:p w14:paraId="6C4F2280" w14:textId="5E44C3D9" w:rsidR="00746C3F" w:rsidRDefault="00746C3F" w:rsidP="00E13BEF">
      <w:pPr>
        <w:pStyle w:val="Noidung"/>
        <w:rPr>
          <w:rStyle w:val="codeChar"/>
        </w:rPr>
      </w:pPr>
      <w:r>
        <w:t xml:space="preserve">Kết quả khi gọi procedure </w:t>
      </w:r>
      <w:r w:rsidRPr="00F434F6">
        <w:rPr>
          <w:rStyle w:val="codeChar"/>
        </w:rPr>
        <w:t>sp_getBSbyMaCK ‘ck01’</w:t>
      </w:r>
    </w:p>
    <w:p w14:paraId="0F3AA7AE" w14:textId="77777777" w:rsidR="00E13BEF" w:rsidRDefault="00E13BEF" w:rsidP="00B80374">
      <w:pPr>
        <w:jc w:val="center"/>
      </w:pPr>
      <w:r w:rsidRPr="00E13BEF">
        <w:rPr>
          <w:noProof/>
        </w:rPr>
        <w:drawing>
          <wp:inline distT="0" distB="0" distL="0" distR="0" wp14:anchorId="2C20FD86" wp14:editId="03316BCC">
            <wp:extent cx="5580380" cy="1276350"/>
            <wp:effectExtent l="0" t="0" r="1270" b="0"/>
            <wp:docPr id="190978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85860" name=""/>
                    <pic:cNvPicPr/>
                  </pic:nvPicPr>
                  <pic:blipFill>
                    <a:blip r:embed="rId53"/>
                    <a:stretch>
                      <a:fillRect/>
                    </a:stretch>
                  </pic:blipFill>
                  <pic:spPr>
                    <a:xfrm>
                      <a:off x="0" y="0"/>
                      <a:ext cx="5580380" cy="1276350"/>
                    </a:xfrm>
                    <a:prstGeom prst="rect">
                      <a:avLst/>
                    </a:prstGeom>
                  </pic:spPr>
                </pic:pic>
              </a:graphicData>
            </a:graphic>
          </wp:inline>
        </w:drawing>
      </w:r>
    </w:p>
    <w:p w14:paraId="32EB7034" w14:textId="22A31892" w:rsidR="00746C3F" w:rsidRPr="00E13BEF" w:rsidRDefault="00E13BEF" w:rsidP="00E13BEF">
      <w:pPr>
        <w:pStyle w:val="Caption"/>
        <w:rPr>
          <w:lang w:val="vi-VN"/>
        </w:rPr>
      </w:pPr>
      <w:bookmarkStart w:id="126" w:name="_Toc186269164"/>
      <w:r w:rsidRPr="00E13BEF">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3</w:t>
      </w:r>
      <w:r w:rsidR="00DA4E2A">
        <w:rPr>
          <w:lang w:val="vi-VN"/>
        </w:rPr>
        <w:fldChar w:fldCharType="end"/>
      </w:r>
      <w:r>
        <w:rPr>
          <w:lang w:val="vi-VN"/>
        </w:rPr>
        <w:t xml:space="preserve"> Kết quả truy vấn</w:t>
      </w:r>
      <w:bookmarkEnd w:id="126"/>
    </w:p>
    <w:p w14:paraId="0D3C3D5B" w14:textId="77777777" w:rsidR="00746C3F" w:rsidRPr="00F434F6" w:rsidRDefault="00746C3F" w:rsidP="00746C3F">
      <w:pPr>
        <w:pStyle w:val="Noidung"/>
      </w:pPr>
      <w:r>
        <w:t>Giải thích: procedure này sẽ hiển thị thông tin của tất cả các bác sĩ thuộc chuyên khoa có mã chuyên khoa được cung cấp, các thông tin của bác sĩ bao gồm: tên bác sĩ ,tên chuyên khoa, học hàm, học vị của bác sĩ đó, tên bệnh viện bác sĩ đó công tác, và hiển thị các khung giờ, ngày khám, phòng khám của bác sĩ đó.</w:t>
      </w:r>
    </w:p>
    <w:p w14:paraId="5B0A83F4" w14:textId="77777777" w:rsidR="00746C3F" w:rsidRDefault="00746C3F" w:rsidP="00746C3F">
      <w:pPr>
        <w:pStyle w:val="Noidung"/>
      </w:pPr>
      <w:r>
        <w:t>Truy vấn thông tin các bác sĩ thuộc bệnh viện bằng mã bệnh viện</w:t>
      </w:r>
    </w:p>
    <w:p w14:paraId="7A519B89" w14:textId="77777777" w:rsidR="005741BC" w:rsidRPr="005741BC" w:rsidRDefault="005741BC" w:rsidP="005741BC">
      <w:pPr>
        <w:pStyle w:val="code"/>
        <w:ind w:firstLine="0"/>
        <w:rPr>
          <w:b/>
          <w:bCs/>
        </w:rPr>
      </w:pPr>
      <w:r w:rsidRPr="005741BC">
        <w:rPr>
          <w:b/>
          <w:bCs/>
        </w:rPr>
        <w:t>CREATE PROCEDURE sp_getBSbymaBV</w:t>
      </w:r>
    </w:p>
    <w:p w14:paraId="27C8C045" w14:textId="77777777" w:rsidR="005741BC" w:rsidRPr="005741BC" w:rsidRDefault="005741BC" w:rsidP="005741BC">
      <w:pPr>
        <w:pStyle w:val="code"/>
        <w:ind w:firstLine="0"/>
      </w:pPr>
      <w:r w:rsidRPr="005741BC">
        <w:t>@mabenhvien varchar(10)</w:t>
      </w:r>
    </w:p>
    <w:p w14:paraId="5B84E750" w14:textId="77777777" w:rsidR="005741BC" w:rsidRPr="005741BC" w:rsidRDefault="005741BC" w:rsidP="005741BC">
      <w:pPr>
        <w:pStyle w:val="code"/>
        <w:ind w:firstLine="0"/>
        <w:rPr>
          <w:b/>
          <w:bCs/>
        </w:rPr>
      </w:pPr>
      <w:r w:rsidRPr="005741BC">
        <w:rPr>
          <w:b/>
          <w:bCs/>
        </w:rPr>
        <w:t>AS</w:t>
      </w:r>
    </w:p>
    <w:p w14:paraId="14AAD683" w14:textId="77777777" w:rsidR="005741BC" w:rsidRPr="005741BC" w:rsidRDefault="005741BC" w:rsidP="005741BC">
      <w:pPr>
        <w:pStyle w:val="code"/>
        <w:ind w:firstLine="0"/>
        <w:rPr>
          <w:b/>
          <w:bCs/>
        </w:rPr>
      </w:pPr>
      <w:r w:rsidRPr="005741BC">
        <w:rPr>
          <w:b/>
          <w:bCs/>
        </w:rPr>
        <w:t>BEGIN</w:t>
      </w:r>
    </w:p>
    <w:p w14:paraId="78F40906" w14:textId="69EE367F" w:rsidR="005741BC" w:rsidRPr="005741BC" w:rsidRDefault="005741BC" w:rsidP="005741BC">
      <w:pPr>
        <w:pStyle w:val="code"/>
      </w:pPr>
      <w:r w:rsidRPr="005741BC">
        <w:t>select a.</w:t>
      </w:r>
      <w:r w:rsidR="00AC31A5">
        <w:t>T</w:t>
      </w:r>
      <w:r w:rsidRPr="005741BC">
        <w:t>enbacsi as 'Tên bác sĩ',   d.</w:t>
      </w:r>
      <w:r w:rsidR="00AC31A5">
        <w:t>T</w:t>
      </w:r>
      <w:r w:rsidRPr="005741BC">
        <w:t>enhocvi as 'Học vị', e.</w:t>
      </w:r>
      <w:r w:rsidR="00AC31A5">
        <w:t>T</w:t>
      </w:r>
      <w:r w:rsidRPr="005741BC">
        <w:t>enchuyenkhoa as 'Chuyên khoa', c.</w:t>
      </w:r>
      <w:r w:rsidR="00AC31A5">
        <w:t>T</w:t>
      </w:r>
      <w:r w:rsidRPr="005741BC">
        <w:t>enhocham as 'Học hàm' ,b.</w:t>
      </w:r>
      <w:r w:rsidR="00AC31A5">
        <w:t>T</w:t>
      </w:r>
      <w:r w:rsidRPr="005741BC">
        <w:t>enbenhvien as 'Bệnh viện', h.</w:t>
      </w:r>
      <w:r w:rsidR="00AC31A5">
        <w:t>N</w:t>
      </w:r>
      <w:r w:rsidRPr="005741BC">
        <w:t>gay as 'Ngày khám', h.</w:t>
      </w:r>
      <w:r w:rsidR="00AC31A5">
        <w:t>G</w:t>
      </w:r>
      <w:r w:rsidRPr="005741BC">
        <w:t>iobatdau 'Giờ khám', g.</w:t>
      </w:r>
      <w:r w:rsidR="00AC31A5">
        <w:t>T</w:t>
      </w:r>
      <w:r w:rsidRPr="005741BC">
        <w:t xml:space="preserve">enphongkham as 'Phòng khám', </w:t>
      </w:r>
      <w:r w:rsidR="00AC31A5">
        <w:t>V</w:t>
      </w:r>
      <w:r w:rsidRPr="005741BC">
        <w:t>itri as 'Vị trí'</w:t>
      </w:r>
    </w:p>
    <w:p w14:paraId="450B162D" w14:textId="201B43D7" w:rsidR="005741BC" w:rsidRPr="005741BC" w:rsidRDefault="005741BC" w:rsidP="005741BC">
      <w:pPr>
        <w:pStyle w:val="code"/>
      </w:pPr>
      <w:r w:rsidRPr="005741BC">
        <w:t xml:space="preserve">from </w:t>
      </w:r>
      <w:r w:rsidR="00AC31A5" w:rsidRPr="005741BC">
        <w:t>BACSI</w:t>
      </w:r>
      <w:r w:rsidRPr="005741BC">
        <w:t xml:space="preserve"> a, </w:t>
      </w:r>
      <w:r w:rsidR="00AC31A5" w:rsidRPr="005741BC">
        <w:t>BENHVIEN</w:t>
      </w:r>
      <w:r w:rsidRPr="005741BC">
        <w:t xml:space="preserve"> b, </w:t>
      </w:r>
      <w:r w:rsidR="00AC31A5" w:rsidRPr="005741BC">
        <w:t>HOCHAM</w:t>
      </w:r>
      <w:r w:rsidRPr="005741BC">
        <w:t xml:space="preserve"> c, </w:t>
      </w:r>
      <w:r w:rsidR="00AC31A5" w:rsidRPr="005741BC">
        <w:t>HOCVI</w:t>
      </w:r>
      <w:r w:rsidRPr="005741BC">
        <w:t xml:space="preserve"> d, </w:t>
      </w:r>
      <w:r w:rsidR="00AC31A5" w:rsidRPr="005741BC">
        <w:t>CHUYENKHOA</w:t>
      </w:r>
      <w:r w:rsidRPr="005741BC">
        <w:t xml:space="preserve"> e, </w:t>
      </w:r>
      <w:r w:rsidR="00AC31A5" w:rsidRPr="005741BC">
        <w:t>DANGKY</w:t>
      </w:r>
      <w:r w:rsidRPr="005741BC">
        <w:t xml:space="preserve"> f, </w:t>
      </w:r>
      <w:r w:rsidR="00AC31A5" w:rsidRPr="005741BC">
        <w:t>PHONGKHAM</w:t>
      </w:r>
      <w:r w:rsidRPr="005741BC">
        <w:t xml:space="preserve"> g, </w:t>
      </w:r>
      <w:r w:rsidR="00AC31A5" w:rsidRPr="005741BC">
        <w:t>LICHKHAM</w:t>
      </w:r>
      <w:r w:rsidRPr="005741BC">
        <w:t xml:space="preserve"> h</w:t>
      </w:r>
    </w:p>
    <w:p w14:paraId="2AE7E7C3" w14:textId="23294EC4" w:rsidR="005741BC" w:rsidRPr="005741BC" w:rsidRDefault="005741BC" w:rsidP="005741BC">
      <w:pPr>
        <w:pStyle w:val="code"/>
      </w:pPr>
      <w:r w:rsidRPr="005741BC">
        <w:lastRenderedPageBreak/>
        <w:t>where a.</w:t>
      </w:r>
      <w:r w:rsidR="00AC31A5">
        <w:t>M</w:t>
      </w:r>
      <w:r w:rsidRPr="005741BC">
        <w:t>abenhvien = b.</w:t>
      </w:r>
      <w:r w:rsidR="00AC31A5">
        <w:t>M</w:t>
      </w:r>
      <w:r w:rsidRPr="005741BC">
        <w:t>abenhvien and a.</w:t>
      </w:r>
      <w:r w:rsidR="00AC31A5">
        <w:t>M</w:t>
      </w:r>
      <w:r w:rsidRPr="005741BC">
        <w:t>ahocham = c.</w:t>
      </w:r>
      <w:r w:rsidR="00AC31A5">
        <w:t>M</w:t>
      </w:r>
      <w:r w:rsidRPr="005741BC">
        <w:t>ahocham and a.</w:t>
      </w:r>
      <w:r w:rsidR="00AC31A5">
        <w:t>M</w:t>
      </w:r>
      <w:r w:rsidRPr="005741BC">
        <w:t>achuyenkhoa = e.</w:t>
      </w:r>
      <w:r w:rsidR="00AC31A5">
        <w:t>M</w:t>
      </w:r>
      <w:r w:rsidRPr="005741BC">
        <w:t>achuyenkhoa and a.</w:t>
      </w:r>
      <w:r w:rsidR="00AC31A5">
        <w:t>M</w:t>
      </w:r>
      <w:r w:rsidRPr="005741BC">
        <w:t>ahocvi = d.</w:t>
      </w:r>
      <w:r w:rsidR="00AC31A5">
        <w:t>M</w:t>
      </w:r>
      <w:r w:rsidRPr="005741BC">
        <w:t>ahocvi and a.</w:t>
      </w:r>
      <w:r w:rsidR="00AC31A5">
        <w:t>M</w:t>
      </w:r>
      <w:r w:rsidRPr="005741BC">
        <w:t>abacsi = f.</w:t>
      </w:r>
      <w:r w:rsidR="00AC31A5">
        <w:t>M</w:t>
      </w:r>
      <w:r w:rsidRPr="005741BC">
        <w:t>abacsi</w:t>
      </w:r>
      <w:r>
        <w:t xml:space="preserve"> </w:t>
      </w:r>
      <w:r w:rsidRPr="005741BC">
        <w:t>and f.</w:t>
      </w:r>
      <w:r w:rsidR="00AC31A5">
        <w:t>M</w:t>
      </w:r>
      <w:r w:rsidRPr="005741BC">
        <w:t>alich = h.</w:t>
      </w:r>
      <w:r w:rsidR="00AC31A5">
        <w:t>M</w:t>
      </w:r>
      <w:r w:rsidRPr="005741BC">
        <w:t>alich and h.</w:t>
      </w:r>
      <w:r w:rsidR="00AC31A5">
        <w:t>M</w:t>
      </w:r>
      <w:r w:rsidRPr="005741BC">
        <w:t>aphongkham = g.</w:t>
      </w:r>
      <w:r w:rsidR="00AC31A5">
        <w:t>M</w:t>
      </w:r>
      <w:r w:rsidRPr="005741BC">
        <w:t>aphongkham and a.</w:t>
      </w:r>
      <w:r w:rsidR="00AC31A5">
        <w:t>M</w:t>
      </w:r>
      <w:r w:rsidRPr="005741BC">
        <w:t>abenhvien = @</w:t>
      </w:r>
      <w:r w:rsidR="00AC31A5">
        <w:t>M</w:t>
      </w:r>
      <w:r w:rsidRPr="005741BC">
        <w:t>abenhvien</w:t>
      </w:r>
    </w:p>
    <w:p w14:paraId="4E6B46C3" w14:textId="77777777" w:rsidR="005741BC" w:rsidRPr="005741BC" w:rsidRDefault="005741BC" w:rsidP="005741BC">
      <w:pPr>
        <w:pStyle w:val="code"/>
        <w:ind w:firstLine="0"/>
        <w:rPr>
          <w:b/>
          <w:bCs/>
        </w:rPr>
      </w:pPr>
      <w:r w:rsidRPr="005741BC">
        <w:rPr>
          <w:b/>
          <w:bCs/>
          <w:lang w:val="en-US"/>
        </w:rPr>
        <w:t>END</w:t>
      </w:r>
    </w:p>
    <w:p w14:paraId="5C2E2864" w14:textId="3029CB5C" w:rsidR="00746C3F" w:rsidRDefault="00746C3F" w:rsidP="005741BC">
      <w:pPr>
        <w:pStyle w:val="Noidung"/>
        <w:rPr>
          <w:rStyle w:val="codeChar"/>
        </w:rPr>
      </w:pPr>
      <w:r>
        <w:t xml:space="preserve">Kết quả khi thực hiện procedure </w:t>
      </w:r>
      <w:r w:rsidRPr="00F434F6">
        <w:rPr>
          <w:rStyle w:val="codeChar"/>
        </w:rPr>
        <w:t>sp_getBSbymaBV ‘bv01’</w:t>
      </w:r>
    </w:p>
    <w:p w14:paraId="7CCF8AB5" w14:textId="77777777" w:rsidR="005741BC" w:rsidRDefault="005741BC" w:rsidP="00B80374">
      <w:pPr>
        <w:jc w:val="center"/>
      </w:pPr>
      <w:r w:rsidRPr="005741BC">
        <w:rPr>
          <w:noProof/>
        </w:rPr>
        <w:drawing>
          <wp:inline distT="0" distB="0" distL="0" distR="0" wp14:anchorId="3496B143" wp14:editId="68D8D160">
            <wp:extent cx="5580380" cy="1675765"/>
            <wp:effectExtent l="0" t="0" r="1270" b="635"/>
            <wp:docPr id="1756707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707066" name=""/>
                    <pic:cNvPicPr/>
                  </pic:nvPicPr>
                  <pic:blipFill>
                    <a:blip r:embed="rId54"/>
                    <a:stretch>
                      <a:fillRect/>
                    </a:stretch>
                  </pic:blipFill>
                  <pic:spPr>
                    <a:xfrm>
                      <a:off x="0" y="0"/>
                      <a:ext cx="5580380" cy="1675765"/>
                    </a:xfrm>
                    <a:prstGeom prst="rect">
                      <a:avLst/>
                    </a:prstGeom>
                  </pic:spPr>
                </pic:pic>
              </a:graphicData>
            </a:graphic>
          </wp:inline>
        </w:drawing>
      </w:r>
    </w:p>
    <w:p w14:paraId="71D05ADE" w14:textId="05961084" w:rsidR="00746C3F" w:rsidRPr="005741BC" w:rsidRDefault="005741BC" w:rsidP="005741BC">
      <w:pPr>
        <w:pStyle w:val="Caption"/>
        <w:rPr>
          <w:lang w:val="vi-VN"/>
        </w:rPr>
      </w:pPr>
      <w:bookmarkStart w:id="127" w:name="_Toc186269165"/>
      <w:r w:rsidRPr="005741B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4</w:t>
      </w:r>
      <w:r w:rsidR="00DA4E2A">
        <w:rPr>
          <w:lang w:val="vi-VN"/>
        </w:rPr>
        <w:fldChar w:fldCharType="end"/>
      </w:r>
      <w:r>
        <w:rPr>
          <w:lang w:val="vi-VN"/>
        </w:rPr>
        <w:t xml:space="preserve"> Kết quả truy vấn</w:t>
      </w:r>
      <w:bookmarkEnd w:id="127"/>
    </w:p>
    <w:p w14:paraId="613AEEFB" w14:textId="5645F139" w:rsidR="00746C3F" w:rsidRDefault="00746C3F" w:rsidP="00746C3F">
      <w:pPr>
        <w:pStyle w:val="Noidung"/>
      </w:pPr>
      <w:r>
        <w:t xml:space="preserve">Giải thích: procedure sẽ hiển thị </w:t>
      </w:r>
      <w:r w:rsidR="005741BC">
        <w:t xml:space="preserve">cho bệnh nhân xem </w:t>
      </w:r>
      <w:r>
        <w:t>thông tin của tất cả các bác sĩ thuộc bệnh viện có mã bệnh viện là ‘bv01’, thông tin bác sĩ  bao gồm: tên bác sĩ ,tên chuyên khoa, học hàm, học vị của bác sĩ đó, tên bệnh viện bác sĩ đó công tác, và hiển thị các khung giờ, ngày khám, phòng khám của bác sĩ đó.</w:t>
      </w:r>
      <w:r w:rsidR="005741BC">
        <w:t xml:space="preserve"> Từ đó bệnh nhân có thể chọn được bác sĩ, giờ khám phù hợp với mình nhất có thể. </w:t>
      </w:r>
    </w:p>
    <w:p w14:paraId="0C1BABBC" w14:textId="67B24311" w:rsidR="00F87D97" w:rsidRDefault="008B3090" w:rsidP="008B3090">
      <w:pPr>
        <w:pStyle w:val="Noidung"/>
      </w:pPr>
      <w:r>
        <w:t>Truy vấn số lượng đăng ký theo ngày của các chuyên khoa</w:t>
      </w:r>
    </w:p>
    <w:p w14:paraId="2350C77D" w14:textId="47E5382C" w:rsidR="008B3090" w:rsidRPr="008B3090" w:rsidRDefault="008B3090" w:rsidP="008B3090">
      <w:pPr>
        <w:pStyle w:val="code"/>
        <w:rPr>
          <w:b/>
          <w:bCs/>
        </w:rPr>
      </w:pPr>
      <w:r w:rsidRPr="008B3090">
        <w:rPr>
          <w:b/>
          <w:bCs/>
        </w:rPr>
        <w:t>CREATE  PROCEDURE sp_countDKbyNgay_CK</w:t>
      </w:r>
    </w:p>
    <w:p w14:paraId="7BA5ED30" w14:textId="7F987D53" w:rsidR="008B3090" w:rsidRPr="008B3090" w:rsidRDefault="008B3090" w:rsidP="008B3090">
      <w:pPr>
        <w:pStyle w:val="code"/>
      </w:pPr>
      <w:r w:rsidRPr="008B3090">
        <w:t>@</w:t>
      </w:r>
      <w:r w:rsidR="00AB6E73">
        <w:t>N</w:t>
      </w:r>
      <w:r w:rsidRPr="008B3090">
        <w:t>gay date</w:t>
      </w:r>
    </w:p>
    <w:p w14:paraId="278938CF" w14:textId="77777777" w:rsidR="008B3090" w:rsidRPr="008B3090" w:rsidRDefault="008B3090" w:rsidP="008B3090">
      <w:pPr>
        <w:pStyle w:val="code"/>
        <w:rPr>
          <w:b/>
          <w:bCs/>
        </w:rPr>
      </w:pPr>
      <w:r w:rsidRPr="008B3090">
        <w:rPr>
          <w:b/>
          <w:bCs/>
        </w:rPr>
        <w:t>AS</w:t>
      </w:r>
    </w:p>
    <w:p w14:paraId="5655261A" w14:textId="77777777" w:rsidR="008B3090" w:rsidRPr="008B3090" w:rsidRDefault="008B3090" w:rsidP="008B3090">
      <w:pPr>
        <w:pStyle w:val="code"/>
        <w:rPr>
          <w:b/>
          <w:bCs/>
        </w:rPr>
      </w:pPr>
      <w:r w:rsidRPr="008B3090">
        <w:rPr>
          <w:b/>
          <w:bCs/>
        </w:rPr>
        <w:t>BEGIN</w:t>
      </w:r>
    </w:p>
    <w:p w14:paraId="1BA3A989" w14:textId="42856659"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70ABAA6F" w14:textId="77777777" w:rsidR="008B3090" w:rsidRPr="008B3090" w:rsidRDefault="008B3090" w:rsidP="008B3090">
      <w:pPr>
        <w:pStyle w:val="code"/>
      </w:pPr>
      <w:r w:rsidRPr="008B3090">
        <w:tab/>
        <w:t>from DANGKY a, LICHKHAM b, BACSI c, CHUYENKHOA d</w:t>
      </w:r>
    </w:p>
    <w:p w14:paraId="04B650F9" w14:textId="578B779A"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b.</w:t>
      </w:r>
      <w:r w:rsidR="00AB6E73">
        <w:t>N</w:t>
      </w:r>
      <w:r w:rsidRPr="008B3090">
        <w:t>gay = @</w:t>
      </w:r>
      <w:r w:rsidR="00AB6E73">
        <w:t>N</w:t>
      </w:r>
      <w:r w:rsidRPr="008B3090">
        <w:t>gay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614D229E" w14:textId="526F96E1" w:rsidR="008B3090" w:rsidRPr="008B3090" w:rsidRDefault="008B3090" w:rsidP="008B3090">
      <w:pPr>
        <w:pStyle w:val="code"/>
      </w:pPr>
      <w:r w:rsidRPr="008B3090">
        <w:tab/>
        <w:t>group by d.</w:t>
      </w:r>
      <w:r w:rsidR="00AB6E73">
        <w:t>T</w:t>
      </w:r>
      <w:r w:rsidRPr="008B3090">
        <w:t>enchuyenkhoa</w:t>
      </w:r>
    </w:p>
    <w:p w14:paraId="416158A3" w14:textId="6735F025" w:rsidR="008B3090" w:rsidRPr="008B3090" w:rsidRDefault="008B3090" w:rsidP="008B3090">
      <w:pPr>
        <w:pStyle w:val="code"/>
        <w:rPr>
          <w:b/>
          <w:bCs/>
        </w:rPr>
      </w:pPr>
      <w:r w:rsidRPr="008B3090">
        <w:rPr>
          <w:b/>
          <w:bCs/>
          <w:lang w:val="en-US"/>
        </w:rPr>
        <w:t>END</w:t>
      </w:r>
    </w:p>
    <w:p w14:paraId="10B38579" w14:textId="5D5A5BCD" w:rsidR="00F87D97" w:rsidRPr="008B3090" w:rsidRDefault="008B3090" w:rsidP="008B3090">
      <w:pPr>
        <w:pStyle w:val="Noidung"/>
        <w:rPr>
          <w:rStyle w:val="codeChar"/>
        </w:rPr>
      </w:pPr>
      <w:r>
        <w:lastRenderedPageBreak/>
        <w:t xml:space="preserve">Kết quả khi thực hiện procedure </w:t>
      </w:r>
      <w:r w:rsidRPr="008B3090">
        <w:rPr>
          <w:rStyle w:val="codeChar"/>
          <w:rFonts w:eastAsia="Calibri"/>
          <w:lang w:val="en-US"/>
        </w:rPr>
        <w:t>sp_countDKbyNgay_CK '2024-11-19'</w:t>
      </w:r>
    </w:p>
    <w:p w14:paraId="3B205067" w14:textId="77777777" w:rsidR="008B3090" w:rsidRDefault="008B3090" w:rsidP="008B3090">
      <w:pPr>
        <w:pStyle w:val="Noidung"/>
        <w:keepNext/>
        <w:ind w:firstLine="0"/>
        <w:jc w:val="center"/>
      </w:pPr>
      <w:r w:rsidRPr="008B3090">
        <w:rPr>
          <w:noProof/>
        </w:rPr>
        <w:drawing>
          <wp:inline distT="0" distB="0" distL="0" distR="0" wp14:anchorId="05689BC1" wp14:editId="192BF0D7">
            <wp:extent cx="2448267" cy="1162212"/>
            <wp:effectExtent l="0" t="0" r="9525" b="0"/>
            <wp:docPr id="1085316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6616" name=""/>
                    <pic:cNvPicPr/>
                  </pic:nvPicPr>
                  <pic:blipFill>
                    <a:blip r:embed="rId55"/>
                    <a:stretch>
                      <a:fillRect/>
                    </a:stretch>
                  </pic:blipFill>
                  <pic:spPr>
                    <a:xfrm>
                      <a:off x="0" y="0"/>
                      <a:ext cx="2448267" cy="1162212"/>
                    </a:xfrm>
                    <a:prstGeom prst="rect">
                      <a:avLst/>
                    </a:prstGeom>
                  </pic:spPr>
                </pic:pic>
              </a:graphicData>
            </a:graphic>
          </wp:inline>
        </w:drawing>
      </w:r>
    </w:p>
    <w:p w14:paraId="206CADA6" w14:textId="39E37FB3" w:rsidR="00F87D97" w:rsidRDefault="008B3090" w:rsidP="008B3090">
      <w:pPr>
        <w:pStyle w:val="Caption"/>
        <w:rPr>
          <w:lang w:val="vi-VN"/>
        </w:rPr>
      </w:pPr>
      <w:bookmarkStart w:id="128" w:name="_Toc186269166"/>
      <w:r w:rsidRPr="008B309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E171EE">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5</w:t>
      </w:r>
      <w:r w:rsidR="00DA4E2A">
        <w:rPr>
          <w:lang w:val="vi-VN"/>
        </w:rPr>
        <w:fldChar w:fldCharType="end"/>
      </w:r>
      <w:r>
        <w:rPr>
          <w:lang w:val="vi-VN"/>
        </w:rPr>
        <w:t xml:space="preserve"> Kết quả truy vấn</w:t>
      </w:r>
      <w:bookmarkEnd w:id="128"/>
    </w:p>
    <w:p w14:paraId="5301FB09" w14:textId="6E1E9E85" w:rsidR="008B3090" w:rsidRDefault="008B3090" w:rsidP="008B3090">
      <w:pPr>
        <w:pStyle w:val="Noidung"/>
      </w:pPr>
      <w:r>
        <w:t>Giải thích: procedure này sẽ tổng hợp và hiển thị số lượng đăng ký khám của các chuyên khoa có bệnh nhân đăng ký khám theo ngày được truyền vào procedure. Qua đó có thể phân bổ nguồn lực một cách hợp lý tùy theo từng khoa.</w:t>
      </w:r>
    </w:p>
    <w:p w14:paraId="2CD51DFA" w14:textId="38B0E079" w:rsidR="008B3090" w:rsidRDefault="008B3090" w:rsidP="008B3090">
      <w:pPr>
        <w:pStyle w:val="Noidung"/>
      </w:pPr>
      <w:r>
        <w:t>Truy vấn số lượng đăng ký theo tháng của các chuyên khoa</w:t>
      </w:r>
    </w:p>
    <w:p w14:paraId="3BB4F2FB" w14:textId="1F4F7F34" w:rsidR="008B3090" w:rsidRPr="008B3090" w:rsidRDefault="008B3090" w:rsidP="008B3090">
      <w:pPr>
        <w:pStyle w:val="code"/>
        <w:rPr>
          <w:b/>
          <w:bCs/>
        </w:rPr>
      </w:pPr>
      <w:r w:rsidRPr="008B3090">
        <w:rPr>
          <w:b/>
          <w:bCs/>
        </w:rPr>
        <w:t>CREATE  PROCEDURE sp_countDKbyThang_CK</w:t>
      </w:r>
    </w:p>
    <w:p w14:paraId="27DA63DF" w14:textId="6598F50D" w:rsidR="008B3090" w:rsidRPr="008B3090" w:rsidRDefault="008B3090" w:rsidP="008B3090">
      <w:pPr>
        <w:pStyle w:val="code"/>
      </w:pPr>
      <w:r w:rsidRPr="008B3090">
        <w:t>@</w:t>
      </w:r>
      <w:r w:rsidR="00AB6E73">
        <w:t>T</w:t>
      </w:r>
      <w:r w:rsidRPr="008B3090">
        <w:t>hang int,</w:t>
      </w:r>
    </w:p>
    <w:p w14:paraId="00362FF1" w14:textId="0C9EB9C2" w:rsidR="008B3090" w:rsidRPr="008B3090" w:rsidRDefault="008B3090" w:rsidP="008B3090">
      <w:pPr>
        <w:pStyle w:val="code"/>
      </w:pPr>
      <w:r w:rsidRPr="008B3090">
        <w:t>@</w:t>
      </w:r>
      <w:r w:rsidR="00AB6E73">
        <w:t>N</w:t>
      </w:r>
      <w:r w:rsidRPr="008B3090">
        <w:t>am int</w:t>
      </w:r>
    </w:p>
    <w:p w14:paraId="39D9E06E" w14:textId="77777777" w:rsidR="008B3090" w:rsidRPr="008B3090" w:rsidRDefault="008B3090" w:rsidP="008B3090">
      <w:pPr>
        <w:pStyle w:val="code"/>
      </w:pPr>
    </w:p>
    <w:p w14:paraId="7683B86C" w14:textId="77777777" w:rsidR="008B3090" w:rsidRPr="008B3090" w:rsidRDefault="008B3090" w:rsidP="008B3090">
      <w:pPr>
        <w:pStyle w:val="code"/>
        <w:rPr>
          <w:b/>
          <w:bCs/>
        </w:rPr>
      </w:pPr>
      <w:r w:rsidRPr="008B3090">
        <w:rPr>
          <w:b/>
          <w:bCs/>
        </w:rPr>
        <w:t>AS</w:t>
      </w:r>
    </w:p>
    <w:p w14:paraId="3646F501" w14:textId="77777777" w:rsidR="008B3090" w:rsidRPr="008B3090" w:rsidRDefault="008B3090" w:rsidP="008B3090">
      <w:pPr>
        <w:pStyle w:val="code"/>
        <w:rPr>
          <w:b/>
          <w:bCs/>
        </w:rPr>
      </w:pPr>
      <w:r w:rsidRPr="008B3090">
        <w:rPr>
          <w:b/>
          <w:bCs/>
        </w:rPr>
        <w:t>BEGIN</w:t>
      </w:r>
    </w:p>
    <w:p w14:paraId="5B32053F" w14:textId="129E6ECB"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29003295" w14:textId="77777777" w:rsidR="008B3090" w:rsidRPr="008B3090" w:rsidRDefault="008B3090" w:rsidP="008B3090">
      <w:pPr>
        <w:pStyle w:val="code"/>
      </w:pPr>
      <w:r w:rsidRPr="008B3090">
        <w:tab/>
        <w:t>from DANGKY a, LICHKHAM b, BACSI c, CHUYENKHOA d</w:t>
      </w:r>
    </w:p>
    <w:p w14:paraId="07A138CD" w14:textId="73097ADB"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MONTH( b.ngay) = @</w:t>
      </w:r>
      <w:r w:rsidR="00AB6E73">
        <w:t>T</w:t>
      </w:r>
      <w:r w:rsidRPr="008B3090">
        <w:t>hang and YEAR(b.</w:t>
      </w:r>
      <w:r w:rsidR="00AB6E73">
        <w:t>N</w:t>
      </w:r>
      <w:r w:rsidRPr="008B3090">
        <w:t>gay) = @</w:t>
      </w:r>
      <w:r w:rsidR="00AB6E73">
        <w:t>N</w:t>
      </w:r>
      <w:r w:rsidRPr="008B3090">
        <w:t>am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4F0CCC91" w14:textId="77785205" w:rsidR="008B3090" w:rsidRPr="008B3090" w:rsidRDefault="008B3090" w:rsidP="008B3090">
      <w:pPr>
        <w:pStyle w:val="code"/>
      </w:pPr>
      <w:r w:rsidRPr="008B3090">
        <w:tab/>
        <w:t>group by d.</w:t>
      </w:r>
      <w:r w:rsidR="00AB6E73">
        <w:t>T</w:t>
      </w:r>
      <w:r w:rsidRPr="008B3090">
        <w:t>enchuyenkhoa</w:t>
      </w:r>
    </w:p>
    <w:p w14:paraId="438A59D6" w14:textId="3910A414" w:rsidR="008B3090" w:rsidRPr="008B3090" w:rsidRDefault="008B3090" w:rsidP="008B3090">
      <w:pPr>
        <w:pStyle w:val="code"/>
        <w:rPr>
          <w:b/>
          <w:bCs/>
        </w:rPr>
      </w:pPr>
      <w:r w:rsidRPr="008B3090">
        <w:rPr>
          <w:b/>
          <w:bCs/>
          <w:lang w:val="en-US"/>
        </w:rPr>
        <w:t>END</w:t>
      </w:r>
    </w:p>
    <w:p w14:paraId="52C038C2" w14:textId="77777777" w:rsidR="00DB6CC7" w:rsidRDefault="00DB6CC7" w:rsidP="008B3090">
      <w:pPr>
        <w:pStyle w:val="Noidung"/>
      </w:pPr>
    </w:p>
    <w:p w14:paraId="5B5DB795" w14:textId="77777777" w:rsidR="00DB6CC7" w:rsidRDefault="00DB6CC7" w:rsidP="008B3090">
      <w:pPr>
        <w:pStyle w:val="Noidung"/>
      </w:pPr>
    </w:p>
    <w:p w14:paraId="2573C279" w14:textId="77777777" w:rsidR="00DB6CC7" w:rsidRDefault="00DB6CC7" w:rsidP="008B3090">
      <w:pPr>
        <w:pStyle w:val="Noidung"/>
      </w:pPr>
    </w:p>
    <w:p w14:paraId="2A4D6A79" w14:textId="77777777" w:rsidR="00DB6CC7" w:rsidRDefault="00DB6CC7" w:rsidP="0041304D">
      <w:pPr>
        <w:pStyle w:val="Noidung"/>
        <w:ind w:firstLine="0"/>
      </w:pPr>
    </w:p>
    <w:p w14:paraId="412A7DCC" w14:textId="64F8727F" w:rsidR="00F87D97" w:rsidRDefault="008B3090" w:rsidP="008B3090">
      <w:pPr>
        <w:pStyle w:val="Noidung"/>
        <w:rPr>
          <w:rStyle w:val="codeChar"/>
          <w:rFonts w:eastAsia="Calibri"/>
        </w:rPr>
      </w:pPr>
      <w:r>
        <w:lastRenderedPageBreak/>
        <w:t xml:space="preserve">Kết quả khi thực hiện procedure </w:t>
      </w:r>
      <w:r w:rsidRPr="008B3090">
        <w:rPr>
          <w:rStyle w:val="codeChar"/>
          <w:rFonts w:eastAsia="Calibri"/>
          <w:lang w:val="en-US"/>
        </w:rPr>
        <w:t>sp_countDKbyThang_CK 11, 2024</w:t>
      </w:r>
    </w:p>
    <w:p w14:paraId="76EABF3A" w14:textId="77777777" w:rsidR="008B3090" w:rsidRDefault="008B3090" w:rsidP="008B3090">
      <w:pPr>
        <w:pStyle w:val="Noidung"/>
        <w:keepNext/>
        <w:jc w:val="center"/>
      </w:pPr>
      <w:r w:rsidRPr="008B3090">
        <w:rPr>
          <w:rStyle w:val="codeChar"/>
          <w:noProof/>
        </w:rPr>
        <w:drawing>
          <wp:inline distT="0" distB="0" distL="0" distR="0" wp14:anchorId="20F6195A" wp14:editId="5EEC04C7">
            <wp:extent cx="2315497" cy="1297398"/>
            <wp:effectExtent l="0" t="0" r="0" b="1905"/>
            <wp:docPr id="65048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81412" name=""/>
                    <pic:cNvPicPr/>
                  </pic:nvPicPr>
                  <pic:blipFill>
                    <a:blip r:embed="rId56"/>
                    <a:stretch>
                      <a:fillRect/>
                    </a:stretch>
                  </pic:blipFill>
                  <pic:spPr>
                    <a:xfrm>
                      <a:off x="0" y="0"/>
                      <a:ext cx="2315497" cy="1297398"/>
                    </a:xfrm>
                    <a:prstGeom prst="rect">
                      <a:avLst/>
                    </a:prstGeom>
                  </pic:spPr>
                </pic:pic>
              </a:graphicData>
            </a:graphic>
          </wp:inline>
        </w:drawing>
      </w:r>
    </w:p>
    <w:p w14:paraId="4C8FC13D" w14:textId="37DF38DD" w:rsidR="008B3090" w:rsidRDefault="008B3090" w:rsidP="008B3090">
      <w:pPr>
        <w:pStyle w:val="Caption"/>
        <w:rPr>
          <w:lang w:val="vi-VN"/>
        </w:rPr>
      </w:pPr>
      <w:bookmarkStart w:id="129" w:name="_Toc186269167"/>
      <w:r w:rsidRPr="00DA4E2A">
        <w:rPr>
          <w:lang w:val="vi-VN"/>
        </w:rPr>
        <w:t xml:space="preserve">Hình </w:t>
      </w:r>
      <w:r w:rsidR="00DA4E2A">
        <w:fldChar w:fldCharType="begin"/>
      </w:r>
      <w:r w:rsidR="00DA4E2A" w:rsidRPr="00DA4E2A">
        <w:rPr>
          <w:lang w:val="vi-VN"/>
        </w:rPr>
        <w:instrText xml:space="preserve"> STYLEREF 1 \s </w:instrText>
      </w:r>
      <w:r w:rsidR="00DA4E2A">
        <w:fldChar w:fldCharType="separate"/>
      </w:r>
      <w:r w:rsidR="00E171EE">
        <w:rPr>
          <w:noProof/>
          <w:lang w:val="vi-VN"/>
        </w:rPr>
        <w:t>4</w:t>
      </w:r>
      <w:r w:rsidR="00DA4E2A">
        <w:fldChar w:fldCharType="end"/>
      </w:r>
      <w:r w:rsidR="00DA4E2A" w:rsidRPr="00DA4E2A">
        <w:rPr>
          <w:lang w:val="vi-VN"/>
        </w:rPr>
        <w:t>.</w:t>
      </w:r>
      <w:r w:rsidR="00DA4E2A">
        <w:fldChar w:fldCharType="begin"/>
      </w:r>
      <w:r w:rsidR="00DA4E2A" w:rsidRPr="00DA4E2A">
        <w:rPr>
          <w:lang w:val="vi-VN"/>
        </w:rPr>
        <w:instrText xml:space="preserve"> SEQ Hình \* ARABIC \s 1 </w:instrText>
      </w:r>
      <w:r w:rsidR="00DA4E2A">
        <w:fldChar w:fldCharType="separate"/>
      </w:r>
      <w:r w:rsidR="00E171EE">
        <w:rPr>
          <w:noProof/>
          <w:lang w:val="vi-VN"/>
        </w:rPr>
        <w:t>6</w:t>
      </w:r>
      <w:r w:rsidR="00DA4E2A">
        <w:fldChar w:fldCharType="end"/>
      </w:r>
      <w:r>
        <w:rPr>
          <w:lang w:val="vi-VN"/>
        </w:rPr>
        <w:t xml:space="preserve"> Kết quả truy vấn</w:t>
      </w:r>
      <w:bookmarkEnd w:id="129"/>
    </w:p>
    <w:p w14:paraId="6679EB20" w14:textId="12C9C6C6" w:rsidR="008B3090" w:rsidRDefault="008B3090" w:rsidP="008B3090">
      <w:pPr>
        <w:pStyle w:val="Noidung"/>
      </w:pPr>
      <w:r>
        <w:t xml:space="preserve">Giải thích: procedure này sẽ hiển thị số lượng đăng ký khám bệnh </w:t>
      </w:r>
      <w:r w:rsidR="00DA4E2A">
        <w:t>theo tháng của tường chuyên khoa có bệnh nhân đăng ký khám. Qua đó có thể phân tích sâu hơn về xu hướng biến động của nhu cầu khám bệnh.</w:t>
      </w:r>
    </w:p>
    <w:p w14:paraId="3449AB0F" w14:textId="10D5277A" w:rsidR="00DA4E2A" w:rsidRDefault="00DA4E2A" w:rsidP="008B3090">
      <w:pPr>
        <w:pStyle w:val="Noidung"/>
      </w:pPr>
      <w:r>
        <w:t>Truy vấn số lượng đăng ký theo năm của các chuyên khoa</w:t>
      </w:r>
    </w:p>
    <w:p w14:paraId="4B4AE856" w14:textId="3CE470C8" w:rsidR="00DA4E2A" w:rsidRPr="00DA4E2A" w:rsidRDefault="00DA4E2A" w:rsidP="00DA4E2A">
      <w:pPr>
        <w:pStyle w:val="code"/>
        <w:rPr>
          <w:b/>
          <w:bCs/>
        </w:rPr>
      </w:pPr>
      <w:r w:rsidRPr="00DA4E2A">
        <w:rPr>
          <w:b/>
          <w:bCs/>
        </w:rPr>
        <w:t>CREATE PROCEDURE sp_countDKbyNam_CK</w:t>
      </w:r>
    </w:p>
    <w:p w14:paraId="4AD46E2D" w14:textId="5506AE03" w:rsidR="00DA4E2A" w:rsidRPr="00DA4E2A" w:rsidRDefault="00DA4E2A" w:rsidP="00DA4E2A">
      <w:pPr>
        <w:pStyle w:val="code"/>
      </w:pPr>
      <w:r w:rsidRPr="00DA4E2A">
        <w:t>@</w:t>
      </w:r>
      <w:r w:rsidR="00AB6E73">
        <w:t>N</w:t>
      </w:r>
      <w:r w:rsidRPr="00DA4E2A">
        <w:t>am int</w:t>
      </w:r>
    </w:p>
    <w:p w14:paraId="52939946" w14:textId="77777777" w:rsidR="00DA4E2A" w:rsidRPr="00DA4E2A" w:rsidRDefault="00DA4E2A" w:rsidP="00DA4E2A">
      <w:pPr>
        <w:pStyle w:val="code"/>
        <w:rPr>
          <w:b/>
          <w:bCs/>
        </w:rPr>
      </w:pPr>
      <w:r w:rsidRPr="00DA4E2A">
        <w:rPr>
          <w:b/>
          <w:bCs/>
        </w:rPr>
        <w:t>AS</w:t>
      </w:r>
    </w:p>
    <w:p w14:paraId="036C05F9" w14:textId="77777777" w:rsidR="00DA4E2A" w:rsidRPr="00DA4E2A" w:rsidRDefault="00DA4E2A" w:rsidP="00DA4E2A">
      <w:pPr>
        <w:pStyle w:val="code"/>
        <w:rPr>
          <w:b/>
          <w:bCs/>
        </w:rPr>
      </w:pPr>
      <w:r w:rsidRPr="00DA4E2A">
        <w:rPr>
          <w:b/>
          <w:bCs/>
        </w:rPr>
        <w:t>BEGIN</w:t>
      </w:r>
    </w:p>
    <w:p w14:paraId="622DD861" w14:textId="32F8557A" w:rsidR="00DA4E2A" w:rsidRPr="00DA4E2A" w:rsidRDefault="00DA4E2A" w:rsidP="00DA4E2A">
      <w:pPr>
        <w:pStyle w:val="code"/>
      </w:pPr>
      <w:r w:rsidRPr="00DA4E2A">
        <w:tab/>
        <w:t>select d.</w:t>
      </w:r>
      <w:r w:rsidR="00AB6E73">
        <w:t>T</w:t>
      </w:r>
      <w:r w:rsidRPr="00DA4E2A">
        <w:t xml:space="preserve">enchuyenkhoa as 'Tên chuyên khoa', </w:t>
      </w:r>
      <w:r w:rsidR="00F87FA1" w:rsidRPr="00DA4E2A">
        <w:t>COUNT</w:t>
      </w:r>
      <w:r w:rsidRPr="00DA4E2A">
        <w:t>(a.</w:t>
      </w:r>
      <w:r w:rsidR="00AB6E73">
        <w:t>M</w:t>
      </w:r>
      <w:r w:rsidRPr="00DA4E2A">
        <w:t>adangky) as 'Số lượng đăng ký'</w:t>
      </w:r>
    </w:p>
    <w:p w14:paraId="13D2E08D" w14:textId="77777777" w:rsidR="00DA4E2A" w:rsidRPr="00DA4E2A" w:rsidRDefault="00DA4E2A" w:rsidP="00DA4E2A">
      <w:pPr>
        <w:pStyle w:val="code"/>
      </w:pPr>
      <w:r w:rsidRPr="00DA4E2A">
        <w:tab/>
        <w:t>from DANGKY a, LICHKHAM b, BACSI c, CHUYENKHOA d</w:t>
      </w:r>
    </w:p>
    <w:p w14:paraId="1BFD3680" w14:textId="599B64C4" w:rsidR="00DA4E2A" w:rsidRPr="00DA4E2A" w:rsidRDefault="00DA4E2A" w:rsidP="00DA4E2A">
      <w:pPr>
        <w:pStyle w:val="code"/>
      </w:pPr>
      <w:r w:rsidRPr="00DA4E2A">
        <w:tab/>
        <w:t>where  a.</w:t>
      </w:r>
      <w:r w:rsidR="00AB6E73">
        <w:t>M</w:t>
      </w:r>
      <w:r w:rsidRPr="00DA4E2A">
        <w:t>alich = b.</w:t>
      </w:r>
      <w:r w:rsidR="00AB6E73">
        <w:t>M</w:t>
      </w:r>
      <w:r w:rsidRPr="00DA4E2A">
        <w:t>alich and a.</w:t>
      </w:r>
      <w:r w:rsidR="00AB6E73">
        <w:t>M</w:t>
      </w:r>
      <w:r w:rsidRPr="00DA4E2A">
        <w:t>abacsi = c.</w:t>
      </w:r>
      <w:r w:rsidR="00AB6E73">
        <w:t>M</w:t>
      </w:r>
      <w:r w:rsidRPr="00DA4E2A">
        <w:t>abacsi  and YEAR(b.</w:t>
      </w:r>
      <w:r w:rsidR="00AB6E73">
        <w:t>N</w:t>
      </w:r>
      <w:r w:rsidRPr="00DA4E2A">
        <w:t>gay) = @</w:t>
      </w:r>
      <w:r w:rsidR="00AB6E73">
        <w:t>N</w:t>
      </w:r>
      <w:r w:rsidRPr="00DA4E2A">
        <w:t>am and c.</w:t>
      </w:r>
      <w:r w:rsidR="00AB6E73">
        <w:t>M</w:t>
      </w:r>
      <w:r w:rsidRPr="00DA4E2A">
        <w:t>achuyenkhoa = d.</w:t>
      </w:r>
      <w:r w:rsidR="00AB6E73">
        <w:t>M</w:t>
      </w:r>
      <w:r w:rsidRPr="00DA4E2A">
        <w:t>achuyenkhoa  and a.</w:t>
      </w:r>
      <w:r w:rsidR="00AB6E73">
        <w:t>M</w:t>
      </w:r>
      <w:r w:rsidRPr="00DA4E2A">
        <w:t xml:space="preserve">abenhnhan </w:t>
      </w:r>
      <w:r w:rsidR="00AB6E73" w:rsidRPr="00DA4E2A">
        <w:t>IS NOT NULL</w:t>
      </w:r>
    </w:p>
    <w:p w14:paraId="5C208598" w14:textId="47A0AF99" w:rsidR="00DA4E2A" w:rsidRPr="00DA4E2A" w:rsidRDefault="00DA4E2A" w:rsidP="00DA4E2A">
      <w:pPr>
        <w:pStyle w:val="code"/>
      </w:pPr>
      <w:r w:rsidRPr="00DA4E2A">
        <w:tab/>
        <w:t>group by d.</w:t>
      </w:r>
      <w:r w:rsidR="00AB6E73">
        <w:t>T</w:t>
      </w:r>
      <w:r w:rsidRPr="00DA4E2A">
        <w:t>enchuyenkhoa</w:t>
      </w:r>
    </w:p>
    <w:p w14:paraId="3B79616E" w14:textId="66B201CA" w:rsidR="00DA4E2A" w:rsidRPr="00DA4E2A" w:rsidRDefault="00DA4E2A" w:rsidP="00DA4E2A">
      <w:pPr>
        <w:pStyle w:val="code"/>
        <w:rPr>
          <w:b/>
          <w:bCs/>
        </w:rPr>
      </w:pPr>
      <w:r w:rsidRPr="00DA4E2A">
        <w:rPr>
          <w:b/>
          <w:bCs/>
          <w:lang w:val="en-US"/>
        </w:rPr>
        <w:t>END</w:t>
      </w:r>
    </w:p>
    <w:p w14:paraId="5348D96E" w14:textId="77777777" w:rsidR="006F733C" w:rsidRDefault="006F733C" w:rsidP="00DA4E2A">
      <w:pPr>
        <w:pStyle w:val="Noidung"/>
      </w:pPr>
    </w:p>
    <w:p w14:paraId="6684C1DA" w14:textId="77777777" w:rsidR="006F733C" w:rsidRDefault="006F733C" w:rsidP="00DA4E2A">
      <w:pPr>
        <w:pStyle w:val="Noidung"/>
      </w:pPr>
    </w:p>
    <w:p w14:paraId="4101ABE9" w14:textId="77777777" w:rsidR="006F733C" w:rsidRDefault="006F733C" w:rsidP="00DA4E2A">
      <w:pPr>
        <w:pStyle w:val="Noidung"/>
      </w:pPr>
    </w:p>
    <w:p w14:paraId="6AE99732" w14:textId="77777777" w:rsidR="006F733C" w:rsidRDefault="006F733C" w:rsidP="00DA4E2A">
      <w:pPr>
        <w:pStyle w:val="Noidung"/>
      </w:pPr>
    </w:p>
    <w:p w14:paraId="0643B507" w14:textId="77777777" w:rsidR="006F733C" w:rsidRDefault="006F733C" w:rsidP="00DA4E2A">
      <w:pPr>
        <w:pStyle w:val="Noidung"/>
      </w:pPr>
    </w:p>
    <w:p w14:paraId="6B22DC53" w14:textId="77777777" w:rsidR="006F733C" w:rsidRDefault="006F733C" w:rsidP="00DA4E2A">
      <w:pPr>
        <w:pStyle w:val="Noidung"/>
      </w:pPr>
    </w:p>
    <w:p w14:paraId="4861EE94" w14:textId="6E847900" w:rsidR="00F87D97" w:rsidRDefault="00DA4E2A" w:rsidP="00DA4E2A">
      <w:pPr>
        <w:pStyle w:val="Noidung"/>
        <w:rPr>
          <w:rStyle w:val="codeChar"/>
          <w:rFonts w:eastAsia="Calibri"/>
        </w:rPr>
      </w:pPr>
      <w:r>
        <w:lastRenderedPageBreak/>
        <w:t xml:space="preserve">Kết quả khi thực hiện procedure </w:t>
      </w:r>
      <w:r w:rsidRPr="00DA4E2A">
        <w:rPr>
          <w:rStyle w:val="codeChar"/>
          <w:rFonts w:eastAsia="Calibri"/>
          <w:lang w:val="en-US"/>
        </w:rPr>
        <w:t>sp_countDKbyNam_CK 2024</w:t>
      </w:r>
    </w:p>
    <w:p w14:paraId="3D6A94A7" w14:textId="77777777" w:rsidR="00DA4E2A" w:rsidRDefault="00DA4E2A" w:rsidP="00DA4E2A">
      <w:pPr>
        <w:pStyle w:val="Noidung"/>
        <w:keepNext/>
        <w:jc w:val="center"/>
      </w:pPr>
      <w:r w:rsidRPr="00DA4E2A">
        <w:rPr>
          <w:noProof/>
        </w:rPr>
        <w:drawing>
          <wp:inline distT="0" distB="0" distL="0" distR="0" wp14:anchorId="07CED0FA" wp14:editId="29BE27A3">
            <wp:extent cx="2467319" cy="1362265"/>
            <wp:effectExtent l="0" t="0" r="3810" b="6350"/>
            <wp:docPr id="1991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810" name=""/>
                    <pic:cNvPicPr/>
                  </pic:nvPicPr>
                  <pic:blipFill>
                    <a:blip r:embed="rId57"/>
                    <a:stretch>
                      <a:fillRect/>
                    </a:stretch>
                  </pic:blipFill>
                  <pic:spPr>
                    <a:xfrm>
                      <a:off x="0" y="0"/>
                      <a:ext cx="2467319" cy="1362265"/>
                    </a:xfrm>
                    <a:prstGeom prst="rect">
                      <a:avLst/>
                    </a:prstGeom>
                  </pic:spPr>
                </pic:pic>
              </a:graphicData>
            </a:graphic>
          </wp:inline>
        </w:drawing>
      </w:r>
    </w:p>
    <w:p w14:paraId="586DA716" w14:textId="460D2E9B" w:rsidR="00DA4E2A" w:rsidRDefault="00DA4E2A" w:rsidP="00DA4E2A">
      <w:pPr>
        <w:pStyle w:val="Caption"/>
        <w:rPr>
          <w:lang w:val="vi-VN"/>
        </w:rPr>
      </w:pPr>
      <w:bookmarkStart w:id="130" w:name="_Toc186269168"/>
      <w:r w:rsidRPr="00DB6CC7">
        <w:rPr>
          <w:lang w:val="vi-VN"/>
        </w:rPr>
        <w:t xml:space="preserve">Hình </w:t>
      </w:r>
      <w:r>
        <w:fldChar w:fldCharType="begin"/>
      </w:r>
      <w:r w:rsidRPr="00DB6CC7">
        <w:rPr>
          <w:lang w:val="vi-VN"/>
        </w:rPr>
        <w:instrText xml:space="preserve"> STYLEREF 1 \s </w:instrText>
      </w:r>
      <w:r>
        <w:fldChar w:fldCharType="separate"/>
      </w:r>
      <w:r w:rsidR="00E171EE">
        <w:rPr>
          <w:noProof/>
          <w:lang w:val="vi-VN"/>
        </w:rPr>
        <w:t>4</w:t>
      </w:r>
      <w:r>
        <w:fldChar w:fldCharType="end"/>
      </w:r>
      <w:r w:rsidRPr="00DB6CC7">
        <w:rPr>
          <w:lang w:val="vi-VN"/>
        </w:rPr>
        <w:t>.</w:t>
      </w:r>
      <w:r>
        <w:fldChar w:fldCharType="begin"/>
      </w:r>
      <w:r w:rsidRPr="00DB6CC7">
        <w:rPr>
          <w:lang w:val="vi-VN"/>
        </w:rPr>
        <w:instrText xml:space="preserve"> SEQ Hình \* ARABIC \s 1 </w:instrText>
      </w:r>
      <w:r>
        <w:fldChar w:fldCharType="separate"/>
      </w:r>
      <w:r w:rsidR="00E171EE">
        <w:rPr>
          <w:noProof/>
          <w:lang w:val="vi-VN"/>
        </w:rPr>
        <w:t>7</w:t>
      </w:r>
      <w:r>
        <w:fldChar w:fldCharType="end"/>
      </w:r>
      <w:r>
        <w:rPr>
          <w:lang w:val="vi-VN"/>
        </w:rPr>
        <w:t xml:space="preserve"> Kết quả truy vấn</w:t>
      </w:r>
      <w:bookmarkEnd w:id="130"/>
    </w:p>
    <w:p w14:paraId="27D56DB8" w14:textId="759E0BDD" w:rsidR="00DA4E2A" w:rsidRPr="00DA4E2A" w:rsidRDefault="00DA4E2A" w:rsidP="00DA4E2A">
      <w:pPr>
        <w:pStyle w:val="Noidung"/>
      </w:pPr>
      <w:r>
        <w:t xml:space="preserve">Giải thích: procedure này sẽ hiển thị tổng số lượt đăng ký của các chuyên khoa theo năm. Qua đó cho thấy </w:t>
      </w:r>
      <w:r w:rsidRPr="00DA4E2A">
        <w:t>một bức tranh tổng quan về tình hình sức khỏe của cộng đồng trong một khoảng thời gian dài.</w:t>
      </w:r>
    </w:p>
    <w:p w14:paraId="4AA4A51F" w14:textId="77777777" w:rsidR="00F87D97" w:rsidRDefault="00F87D97" w:rsidP="00F87D97">
      <w:pPr>
        <w:pStyle w:val="Noidung"/>
        <w:ind w:firstLine="0"/>
      </w:pPr>
    </w:p>
    <w:p w14:paraId="5C7A3140" w14:textId="77777777" w:rsidR="00F87D97" w:rsidRDefault="00F87D97" w:rsidP="00F87D97">
      <w:pPr>
        <w:pStyle w:val="Noidung"/>
        <w:ind w:firstLine="0"/>
      </w:pPr>
    </w:p>
    <w:p w14:paraId="398099B7" w14:textId="77777777" w:rsidR="00F87D97" w:rsidRDefault="00F87D97" w:rsidP="00F87D97">
      <w:pPr>
        <w:pStyle w:val="Noidung"/>
        <w:ind w:firstLine="0"/>
      </w:pPr>
    </w:p>
    <w:p w14:paraId="76603241" w14:textId="77777777" w:rsidR="00F87D97" w:rsidRDefault="00F87D97" w:rsidP="00F87D97">
      <w:pPr>
        <w:pStyle w:val="Noidung"/>
        <w:ind w:firstLine="0"/>
      </w:pPr>
    </w:p>
    <w:p w14:paraId="6DF64C35" w14:textId="77777777" w:rsidR="005E7721" w:rsidRDefault="005E7721" w:rsidP="00F87D97">
      <w:pPr>
        <w:pStyle w:val="Noidung"/>
        <w:ind w:firstLine="0"/>
      </w:pPr>
    </w:p>
    <w:p w14:paraId="6968C803" w14:textId="77777777" w:rsidR="005E7721" w:rsidRDefault="005E7721" w:rsidP="00F87D97">
      <w:pPr>
        <w:pStyle w:val="Noidung"/>
        <w:ind w:firstLine="0"/>
      </w:pPr>
    </w:p>
    <w:p w14:paraId="17195674" w14:textId="77777777" w:rsidR="005E7721" w:rsidRDefault="005E7721" w:rsidP="00F87D97">
      <w:pPr>
        <w:pStyle w:val="Noidung"/>
        <w:ind w:firstLine="0"/>
      </w:pPr>
    </w:p>
    <w:p w14:paraId="18A310BF" w14:textId="77777777" w:rsidR="005E7721" w:rsidRDefault="005E7721" w:rsidP="00F87D97">
      <w:pPr>
        <w:pStyle w:val="Noidung"/>
        <w:ind w:firstLine="0"/>
      </w:pPr>
    </w:p>
    <w:p w14:paraId="7F85D9FC" w14:textId="77777777" w:rsidR="005E7721" w:rsidRDefault="005E7721" w:rsidP="00F87D97">
      <w:pPr>
        <w:pStyle w:val="Noidung"/>
        <w:ind w:firstLine="0"/>
      </w:pPr>
    </w:p>
    <w:p w14:paraId="43685FDD" w14:textId="77777777" w:rsidR="005E7721" w:rsidRDefault="005E7721" w:rsidP="00F87D97">
      <w:pPr>
        <w:pStyle w:val="Noidung"/>
        <w:ind w:firstLine="0"/>
      </w:pPr>
    </w:p>
    <w:p w14:paraId="4B405319" w14:textId="77777777" w:rsidR="005E7721" w:rsidRDefault="005E7721" w:rsidP="00F87D97">
      <w:pPr>
        <w:pStyle w:val="Noidung"/>
        <w:ind w:firstLine="0"/>
      </w:pPr>
    </w:p>
    <w:p w14:paraId="35CC02F3" w14:textId="77777777" w:rsidR="006F733C" w:rsidRDefault="006F733C" w:rsidP="00F87D97">
      <w:pPr>
        <w:pStyle w:val="Noidung"/>
        <w:ind w:firstLine="0"/>
      </w:pPr>
    </w:p>
    <w:p w14:paraId="2201D5BD" w14:textId="77777777" w:rsidR="006F733C" w:rsidRPr="00F87D97" w:rsidRDefault="006F733C" w:rsidP="00F87D97">
      <w:pPr>
        <w:pStyle w:val="Noidung"/>
        <w:ind w:firstLine="0"/>
      </w:pPr>
    </w:p>
    <w:p w14:paraId="186A12AA" w14:textId="5A7C8D36" w:rsidR="007A413C" w:rsidRPr="00895D2B" w:rsidRDefault="0014684B" w:rsidP="00BE17D6">
      <w:pPr>
        <w:pStyle w:val="Heading1"/>
      </w:pPr>
      <w:bookmarkStart w:id="131" w:name="_Toc181946652"/>
      <w:bookmarkStart w:id="132" w:name="_Toc181968290"/>
      <w:bookmarkStart w:id="133" w:name="_Toc186555193"/>
      <w:r>
        <w:lastRenderedPageBreak/>
        <w:t xml:space="preserve">KẾT LUẬN VÀ </w:t>
      </w:r>
      <w:r w:rsidR="007A413C" w:rsidRPr="008148A3">
        <w:t>HƯỚNG PHÁT TRIỂN</w:t>
      </w:r>
      <w:bookmarkEnd w:id="131"/>
      <w:bookmarkEnd w:id="132"/>
      <w:bookmarkEnd w:id="133"/>
    </w:p>
    <w:p w14:paraId="4D569454" w14:textId="77777777" w:rsidR="00746C3F" w:rsidRDefault="00746C3F" w:rsidP="00746C3F">
      <w:pPr>
        <w:pStyle w:val="Heading2"/>
        <w:rPr>
          <w:lang w:val="vi-VN"/>
        </w:rPr>
      </w:pPr>
      <w:bookmarkStart w:id="134" w:name="_Toc186555194"/>
      <w:r w:rsidRPr="00746C3F">
        <w:t>Kết luận</w:t>
      </w:r>
      <w:bookmarkEnd w:id="134"/>
    </w:p>
    <w:p w14:paraId="389774F7" w14:textId="1ADDCD02" w:rsidR="00746C3F" w:rsidRPr="00746C3F" w:rsidRDefault="00746C3F" w:rsidP="00746C3F">
      <w:pPr>
        <w:pStyle w:val="Heading3"/>
      </w:pPr>
      <w:bookmarkStart w:id="135" w:name="_Toc186555195"/>
      <w:r>
        <w:rPr>
          <w:lang w:val="vi-VN"/>
        </w:rPr>
        <w:t>Tích cực</w:t>
      </w:r>
      <w:bookmarkEnd w:id="135"/>
    </w:p>
    <w:p w14:paraId="0D8535B5" w14:textId="10BB88D7" w:rsidR="00746C3F" w:rsidRPr="00746C3F" w:rsidRDefault="00746C3F" w:rsidP="00746C3F">
      <w:pPr>
        <w:pStyle w:val="Noidung"/>
      </w:pPr>
      <w:r>
        <w:t>Q</w:t>
      </w:r>
      <w:r w:rsidRPr="00746C3F">
        <w:t>uá trình nghiên cứu và thiết kế cơ sở dữ liệu cho hệ thống đặt lịch khám trực tuyến đã đạt được những kết quả đáng kể:</w:t>
      </w:r>
    </w:p>
    <w:p w14:paraId="4A6A1667" w14:textId="465A4334" w:rsidR="00746C3F" w:rsidRPr="00746C3F" w:rsidRDefault="00746C3F" w:rsidP="00746C3F">
      <w:pPr>
        <w:pStyle w:val="Noidung"/>
      </w:pPr>
      <w:r w:rsidRPr="00746C3F">
        <w:t>Xây dựng thành công một cấu trúc cơ sở dữ liệu: Đáp ứng được các yêu cầu cơ bản của một hệ thống đặt lịch khám trực tuyến, bao gồm quản lý thông tin bệnh nhân, bác sĩ, lịch khám, và các thông tin liên quan khác.</w:t>
      </w:r>
    </w:p>
    <w:p w14:paraId="62EA495A" w14:textId="77777777" w:rsidR="00746C3F" w:rsidRDefault="00746C3F" w:rsidP="00746C3F">
      <w:pPr>
        <w:pStyle w:val="Noidung"/>
      </w:pPr>
      <w:r w:rsidRPr="00746C3F">
        <w:t>Đảm bảo tính toàn vẹn và bảo mật dữ liệu: Các ràng buộc và cơ chế bảo mật đã được thiết lập để bảo vệ thông tin cá nhân của bệnh nhân và đảm bảo tính chính xác của dữ liệu.</w:t>
      </w:r>
    </w:p>
    <w:p w14:paraId="2A467ACE" w14:textId="7B15F6E4" w:rsidR="00746C3F" w:rsidRPr="00746C3F" w:rsidRDefault="00746C3F" w:rsidP="00746C3F">
      <w:pPr>
        <w:pStyle w:val="Heading3"/>
      </w:pPr>
      <w:bookmarkStart w:id="136" w:name="_Toc186555196"/>
      <w:r>
        <w:rPr>
          <w:lang w:val="vi-VN"/>
        </w:rPr>
        <w:t>Hạn chế</w:t>
      </w:r>
      <w:bookmarkEnd w:id="136"/>
    </w:p>
    <w:p w14:paraId="7A53CEA1" w14:textId="4F63EEDC" w:rsidR="00746C3F" w:rsidRDefault="00746C3F" w:rsidP="00746C3F">
      <w:pPr>
        <w:pStyle w:val="Noidung"/>
      </w:pPr>
      <w:r w:rsidRPr="00746C3F">
        <w:t xml:space="preserve">Tuy nhiên, vẫn còn một số hạn chế cần được khắc phục và cải thiện để hệ thống hoạt động hiệu quả </w:t>
      </w:r>
      <w:r w:rsidR="008039D6">
        <w:t>hơn:</w:t>
      </w:r>
    </w:p>
    <w:p w14:paraId="742D7A7A" w14:textId="0E69435F" w:rsidR="008039D6" w:rsidRDefault="008039D6" w:rsidP="00746C3F">
      <w:pPr>
        <w:pStyle w:val="Noidung"/>
      </w:pPr>
      <w:r w:rsidRPr="008039D6">
        <w:t>Tăng trưởng nhanh chóng: Lượng dữ liệu bệnh nhân, lịch khám, kết quả xét nghiệm tăng theo thời gian, đòi hỏi dung lượng lưu trữ lớn và liên tục mở rộng.</w:t>
      </w:r>
    </w:p>
    <w:p w14:paraId="752C1F14" w14:textId="4F3CD0FC" w:rsidR="008039D6" w:rsidRPr="00746C3F" w:rsidRDefault="008039D6" w:rsidP="008039D6">
      <w:pPr>
        <w:pStyle w:val="Noidung"/>
      </w:pPr>
      <w:r w:rsidRPr="008039D6">
        <w:t>Truy vấn phức tạp: Các truy vấn liên quan đến việc tìm kiếm lịch khám, thống kê, báo cáo thường phức tạp, đòi hỏi thời gian xử lý lớn.</w:t>
      </w:r>
    </w:p>
    <w:p w14:paraId="7C2AF590" w14:textId="06935724" w:rsidR="00746C3F" w:rsidRPr="00746C3F" w:rsidRDefault="005B7558" w:rsidP="008039D6">
      <w:pPr>
        <w:pStyle w:val="Heading2"/>
      </w:pPr>
      <w:bookmarkStart w:id="137" w:name="_Toc186555197"/>
      <w:r>
        <w:t xml:space="preserve">Hướng </w:t>
      </w:r>
      <w:r>
        <w:rPr>
          <w:lang w:val="vi-VN"/>
        </w:rPr>
        <w:t>p</w:t>
      </w:r>
      <w:r>
        <w:t xml:space="preserve">hát </w:t>
      </w:r>
      <w:r>
        <w:rPr>
          <w:lang w:val="vi-VN"/>
        </w:rPr>
        <w:t>t</w:t>
      </w:r>
      <w:r w:rsidR="00746C3F" w:rsidRPr="00746C3F">
        <w:t>riển</w:t>
      </w:r>
      <w:bookmarkEnd w:id="137"/>
    </w:p>
    <w:p w14:paraId="171B97EA" w14:textId="77777777" w:rsidR="00746C3F" w:rsidRPr="00746C3F" w:rsidRDefault="00746C3F" w:rsidP="00746C3F">
      <w:pPr>
        <w:pStyle w:val="Noidung"/>
      </w:pPr>
      <w:r w:rsidRPr="00746C3F">
        <w:t>Để hoàn thiện và nâng cao hệ thống, chúng ta có thể tập trung vào các hướng phát triển sau:</w:t>
      </w:r>
    </w:p>
    <w:p w14:paraId="3AD38495" w14:textId="77777777" w:rsidR="00746C3F" w:rsidRPr="008039D6" w:rsidRDefault="00746C3F" w:rsidP="00746C3F">
      <w:pPr>
        <w:pStyle w:val="Noidung"/>
        <w:rPr>
          <w:b/>
          <w:bCs/>
        </w:rPr>
      </w:pPr>
      <w:r w:rsidRPr="008039D6">
        <w:rPr>
          <w:b/>
          <w:bCs/>
        </w:rPr>
        <w:t>Mở rộng các tính năng:</w:t>
      </w:r>
    </w:p>
    <w:p w14:paraId="5F9229FC" w14:textId="77777777" w:rsidR="00746C3F" w:rsidRPr="00746C3F" w:rsidRDefault="00746C3F" w:rsidP="00746C3F">
      <w:pPr>
        <w:pStyle w:val="Noidung"/>
      </w:pPr>
      <w:r w:rsidRPr="00746C3F">
        <w:t>Thanh toán trực tuyến: Cho phép bệnh nhân thanh toán phí khám bệnh trực tuyến một cách an toàn và tiện lợi.</w:t>
      </w:r>
    </w:p>
    <w:p w14:paraId="05618AEE" w14:textId="77777777" w:rsidR="00746C3F" w:rsidRPr="00746C3F" w:rsidRDefault="00746C3F" w:rsidP="00746C3F">
      <w:pPr>
        <w:pStyle w:val="Noidung"/>
      </w:pPr>
      <w:r w:rsidRPr="00746C3F">
        <w:t>Quản lý hồ sơ bệnh án điện tử: Tích hợp với hệ thống quản lý bệnh án điện tử để bệnh nhân có thể xem lại lịch sử khám bệnh và kết quả xét nghiệm trực tuyến.</w:t>
      </w:r>
    </w:p>
    <w:p w14:paraId="0A1B92E6" w14:textId="77777777" w:rsidR="00746C3F" w:rsidRPr="00746C3F" w:rsidRDefault="00746C3F" w:rsidP="00746C3F">
      <w:pPr>
        <w:pStyle w:val="Noidung"/>
      </w:pPr>
      <w:r w:rsidRPr="00746C3F">
        <w:t>Đặt thuốc trực tuyến: Cho phép bệnh nhân đặt thuốc sau khi khám bệnh và nhận thuốc tại nhà.</w:t>
      </w:r>
    </w:p>
    <w:p w14:paraId="5EDF2B23" w14:textId="1DAC10DC" w:rsidR="00746C3F" w:rsidRPr="00746C3F" w:rsidRDefault="00746C3F" w:rsidP="00746C3F">
      <w:pPr>
        <w:pStyle w:val="Noidung"/>
      </w:pPr>
      <w:r w:rsidRPr="00746C3F">
        <w:lastRenderedPageBreak/>
        <w:t xml:space="preserve">Đánh giá chất lượng dịch vụ: Cho phép bệnh nhân đánh giá chất lượng dịch vụ của bác sĩ và </w:t>
      </w:r>
      <w:r w:rsidR="00DF05B5">
        <w:t>bệnh viện</w:t>
      </w:r>
      <w:r w:rsidRPr="00746C3F">
        <w:t>.</w:t>
      </w:r>
    </w:p>
    <w:p w14:paraId="3286D6A6" w14:textId="77777777" w:rsidR="00746C3F" w:rsidRPr="008039D6" w:rsidRDefault="00746C3F" w:rsidP="00746C3F">
      <w:pPr>
        <w:pStyle w:val="Noidung"/>
        <w:rPr>
          <w:b/>
          <w:bCs/>
        </w:rPr>
      </w:pPr>
      <w:r w:rsidRPr="008039D6">
        <w:rPr>
          <w:b/>
          <w:bCs/>
        </w:rPr>
        <w:t>Cải thiện hiệu suất:</w:t>
      </w:r>
    </w:p>
    <w:p w14:paraId="79E57E96" w14:textId="77777777" w:rsidR="00746C3F" w:rsidRPr="00746C3F" w:rsidRDefault="00746C3F" w:rsidP="00746C3F">
      <w:pPr>
        <w:pStyle w:val="Noidung"/>
      </w:pPr>
      <w:r w:rsidRPr="00746C3F">
        <w:t>Tối ưu hóa cơ sở dữ liệu: Sử dụng các chỉ số, phân vùng dữ liệu để tăng tốc độ truy vấn.</w:t>
      </w:r>
    </w:p>
    <w:p w14:paraId="5CF5C585" w14:textId="77777777" w:rsidR="00746C3F" w:rsidRPr="00746C3F" w:rsidRDefault="00746C3F" w:rsidP="00746C3F">
      <w:pPr>
        <w:pStyle w:val="Noidung"/>
      </w:pPr>
      <w:r w:rsidRPr="00746C3F">
        <w:t>Mở rộng quy mô: Đảm bảo hệ thống có thể phục vụ một lượng lớn người dùng đồng thời.</w:t>
      </w:r>
    </w:p>
    <w:p w14:paraId="2B5ADF9C" w14:textId="77777777" w:rsidR="00895D2B" w:rsidRPr="00746C3F" w:rsidRDefault="00895D2B">
      <w:pPr>
        <w:spacing w:after="200" w:line="276" w:lineRule="auto"/>
        <w:rPr>
          <w:b/>
          <w:bCs/>
          <w:sz w:val="26"/>
          <w:szCs w:val="26"/>
          <w:lang w:val="vi-VN"/>
        </w:rPr>
      </w:pPr>
      <w:r w:rsidRPr="00746C3F">
        <w:rPr>
          <w:b/>
          <w:bCs/>
          <w:sz w:val="26"/>
          <w:szCs w:val="26"/>
          <w:lang w:val="vi-VN"/>
        </w:rPr>
        <w:br w:type="page"/>
      </w:r>
    </w:p>
    <w:p w14:paraId="58411F9D" w14:textId="77777777" w:rsidR="007A413C" w:rsidRDefault="007A413C" w:rsidP="007019BE">
      <w:pPr>
        <w:pStyle w:val="Heading10"/>
        <w:numPr>
          <w:ilvl w:val="0"/>
          <w:numId w:val="0"/>
        </w:numPr>
        <w:rPr>
          <w:lang w:val="vi-VN"/>
        </w:rPr>
      </w:pPr>
      <w:bookmarkStart w:id="138" w:name="_Toc181946653"/>
      <w:bookmarkStart w:id="139" w:name="_Toc181968291"/>
      <w:bookmarkStart w:id="140" w:name="_Toc186555198"/>
      <w:r w:rsidRPr="002651A5">
        <w:rPr>
          <w:lang w:val="vi-VN"/>
        </w:rPr>
        <w:lastRenderedPageBreak/>
        <w:t>DANH MỤC TÀI LIỆU THAM KHẢO</w:t>
      </w:r>
      <w:bookmarkEnd w:id="138"/>
      <w:bookmarkEnd w:id="139"/>
      <w:bookmarkEnd w:id="140"/>
    </w:p>
    <w:p w14:paraId="654AFD83" w14:textId="77777777" w:rsidR="00C33F97" w:rsidRPr="00C33F97" w:rsidRDefault="00C33F97" w:rsidP="00C33F97">
      <w:pPr>
        <w:pStyle w:val="Normal0"/>
        <w:rPr>
          <w:lang w:val="vi-VN"/>
        </w:rPr>
      </w:pPr>
    </w:p>
    <w:p w14:paraId="754E3C12" w14:textId="77777777" w:rsidR="00795C2F" w:rsidRPr="00795C2F" w:rsidRDefault="00404F8F" w:rsidP="00795C2F">
      <w:pPr>
        <w:pStyle w:val="Bibliography"/>
        <w:spacing w:line="360" w:lineRule="auto"/>
        <w:rPr>
          <w:sz w:val="26"/>
        </w:rPr>
      </w:pPr>
      <w:r>
        <w:rPr>
          <w:b/>
          <w:bCs/>
          <w:sz w:val="26"/>
          <w:szCs w:val="26"/>
          <w:lang w:val="vi-VN"/>
        </w:rPr>
        <w:fldChar w:fldCharType="begin"/>
      </w:r>
      <w:r>
        <w:rPr>
          <w:b/>
          <w:bCs/>
          <w:sz w:val="26"/>
          <w:szCs w:val="26"/>
          <w:lang w:val="vi-VN"/>
        </w:rPr>
        <w:instrText xml:space="preserve"> ADDIN ZOTERO_BIBL {"uncited":[],"omitted":[],"custom":[]} CSL_BIBLIOGRAPHY </w:instrText>
      </w:r>
      <w:r>
        <w:rPr>
          <w:b/>
          <w:bCs/>
          <w:sz w:val="26"/>
          <w:szCs w:val="26"/>
          <w:lang w:val="vi-VN"/>
        </w:rPr>
        <w:fldChar w:fldCharType="separate"/>
      </w:r>
      <w:r w:rsidR="00795C2F" w:rsidRPr="00795C2F">
        <w:rPr>
          <w:sz w:val="26"/>
        </w:rPr>
        <w:t>[1]</w:t>
      </w:r>
      <w:r w:rsidR="00795C2F" w:rsidRPr="00795C2F">
        <w:rPr>
          <w:sz w:val="26"/>
        </w:rPr>
        <w:tab/>
        <w:t xml:space="preserve">A. G. Taylor, </w:t>
      </w:r>
      <w:r w:rsidR="00795C2F" w:rsidRPr="00795C2F">
        <w:rPr>
          <w:i/>
          <w:iCs/>
          <w:sz w:val="26"/>
        </w:rPr>
        <w:t>SQL All-in-One Desk Reference For Dummies</w:t>
      </w:r>
      <w:r w:rsidR="00795C2F" w:rsidRPr="00795C2F">
        <w:rPr>
          <w:sz w:val="26"/>
        </w:rPr>
        <w:t>. John Wiley &amp; Sons, 2007.</w:t>
      </w:r>
    </w:p>
    <w:p w14:paraId="55636604" w14:textId="77777777" w:rsidR="00795C2F" w:rsidRPr="00795C2F" w:rsidRDefault="00795C2F" w:rsidP="00795C2F">
      <w:pPr>
        <w:pStyle w:val="Bibliography"/>
        <w:spacing w:line="360" w:lineRule="auto"/>
        <w:rPr>
          <w:sz w:val="26"/>
        </w:rPr>
      </w:pPr>
      <w:r w:rsidRPr="00795C2F">
        <w:rPr>
          <w:sz w:val="26"/>
        </w:rPr>
        <w:t>[2]</w:t>
      </w:r>
      <w:r w:rsidRPr="00795C2F">
        <w:rPr>
          <w:sz w:val="26"/>
        </w:rPr>
        <w:tab/>
        <w:t xml:space="preserve">R. Elmasri, </w:t>
      </w:r>
      <w:r w:rsidRPr="00795C2F">
        <w:rPr>
          <w:i/>
          <w:iCs/>
          <w:sz w:val="26"/>
        </w:rPr>
        <w:t>Fundamentals of Database Systems</w:t>
      </w:r>
      <w:r w:rsidRPr="00795C2F">
        <w:rPr>
          <w:sz w:val="26"/>
        </w:rPr>
        <w:t>. Pearson/Addison Wesley, 2017.</w:t>
      </w:r>
    </w:p>
    <w:p w14:paraId="614D7B72" w14:textId="77777777" w:rsidR="00795C2F" w:rsidRPr="00795C2F" w:rsidRDefault="00795C2F" w:rsidP="00795C2F">
      <w:pPr>
        <w:pStyle w:val="Bibliography"/>
        <w:spacing w:line="360" w:lineRule="auto"/>
        <w:rPr>
          <w:sz w:val="26"/>
        </w:rPr>
      </w:pPr>
      <w:r w:rsidRPr="00795C2F">
        <w:rPr>
          <w:sz w:val="26"/>
        </w:rPr>
        <w:t>[3]</w:t>
      </w:r>
      <w:r w:rsidRPr="00795C2F">
        <w:rPr>
          <w:sz w:val="26"/>
        </w:rPr>
        <w:tab/>
        <w:t xml:space="preserve">“SQL,” </w:t>
      </w:r>
      <w:r w:rsidRPr="00795C2F">
        <w:rPr>
          <w:i/>
          <w:iCs/>
          <w:sz w:val="26"/>
        </w:rPr>
        <w:t>Wikipedia tiếng Việt</w:t>
      </w:r>
      <w:r w:rsidRPr="00795C2F">
        <w:rPr>
          <w:sz w:val="26"/>
        </w:rPr>
        <w:t>. Jul. 03, 2023. Accessed: Nov. 09, 2024. [Online]. Available: https://vi.wikipedia.org/w/index.php?title=SQL&amp;oldid=70401446</w:t>
      </w:r>
    </w:p>
    <w:p w14:paraId="7485B601" w14:textId="77777777" w:rsidR="00795C2F" w:rsidRPr="00795C2F" w:rsidRDefault="00795C2F" w:rsidP="00795C2F">
      <w:pPr>
        <w:pStyle w:val="Bibliography"/>
        <w:spacing w:line="360" w:lineRule="auto"/>
        <w:rPr>
          <w:sz w:val="26"/>
        </w:rPr>
      </w:pPr>
      <w:r w:rsidRPr="00795C2F">
        <w:rPr>
          <w:sz w:val="26"/>
        </w:rPr>
        <w:t>[4]</w:t>
      </w:r>
      <w:r w:rsidRPr="00795C2F">
        <w:rPr>
          <w:sz w:val="26"/>
        </w:rPr>
        <w:tab/>
        <w:t xml:space="preserve">H. F. Korth, S. Sudarshan, and A. S. Professor, </w:t>
      </w:r>
      <w:r w:rsidRPr="00795C2F">
        <w:rPr>
          <w:i/>
          <w:iCs/>
          <w:sz w:val="26"/>
        </w:rPr>
        <w:t>Database System Concepts</w:t>
      </w:r>
      <w:r w:rsidRPr="00795C2F">
        <w:rPr>
          <w:sz w:val="26"/>
        </w:rPr>
        <w:t>. McGraw-Hill Education, 2019.</w:t>
      </w:r>
    </w:p>
    <w:p w14:paraId="48A42C4A" w14:textId="77777777" w:rsidR="00795C2F" w:rsidRPr="00795C2F" w:rsidRDefault="00795C2F" w:rsidP="00795C2F">
      <w:pPr>
        <w:pStyle w:val="Bibliography"/>
        <w:spacing w:line="360" w:lineRule="auto"/>
        <w:rPr>
          <w:sz w:val="26"/>
        </w:rPr>
      </w:pPr>
      <w:r w:rsidRPr="00795C2F">
        <w:rPr>
          <w:sz w:val="26"/>
        </w:rPr>
        <w:t>[5]</w:t>
      </w:r>
      <w:r w:rsidRPr="00795C2F">
        <w:rPr>
          <w:sz w:val="26"/>
        </w:rPr>
        <w:tab/>
        <w:t xml:space="preserve">R. Ramakrishnan and J. Gehrke, </w:t>
      </w:r>
      <w:r w:rsidRPr="00795C2F">
        <w:rPr>
          <w:i/>
          <w:iCs/>
          <w:sz w:val="26"/>
        </w:rPr>
        <w:t>Database Management Systems</w:t>
      </w:r>
      <w:r w:rsidRPr="00795C2F">
        <w:rPr>
          <w:sz w:val="26"/>
        </w:rPr>
        <w:t>. McGraw-Hill Education, 2003.</w:t>
      </w:r>
    </w:p>
    <w:p w14:paraId="5D43EA53" w14:textId="77777777" w:rsidR="00795C2F" w:rsidRPr="00795C2F" w:rsidRDefault="00795C2F" w:rsidP="00795C2F">
      <w:pPr>
        <w:pStyle w:val="Bibliography"/>
        <w:spacing w:line="360" w:lineRule="auto"/>
        <w:rPr>
          <w:sz w:val="26"/>
        </w:rPr>
      </w:pPr>
      <w:r w:rsidRPr="00795C2F">
        <w:rPr>
          <w:sz w:val="26"/>
        </w:rPr>
        <w:t>[6]</w:t>
      </w:r>
      <w:r w:rsidRPr="00795C2F">
        <w:rPr>
          <w:sz w:val="26"/>
        </w:rPr>
        <w:tab/>
        <w:t xml:space="preserve">T. J. Teorey, </w:t>
      </w:r>
      <w:r w:rsidRPr="00795C2F">
        <w:rPr>
          <w:i/>
          <w:iCs/>
          <w:sz w:val="26"/>
        </w:rPr>
        <w:t>Database Modeling and Design</w:t>
      </w:r>
      <w:r w:rsidRPr="00795C2F">
        <w:rPr>
          <w:sz w:val="26"/>
        </w:rPr>
        <w:t>. Morgan Kaufmann, 1999.</w:t>
      </w:r>
    </w:p>
    <w:p w14:paraId="11814B05" w14:textId="77777777" w:rsidR="00795C2F" w:rsidRPr="00795C2F" w:rsidRDefault="00795C2F" w:rsidP="00795C2F">
      <w:pPr>
        <w:pStyle w:val="Bibliography"/>
        <w:spacing w:line="360" w:lineRule="auto"/>
        <w:rPr>
          <w:sz w:val="26"/>
        </w:rPr>
      </w:pPr>
      <w:r w:rsidRPr="00795C2F">
        <w:rPr>
          <w:sz w:val="26"/>
        </w:rPr>
        <w:t>[7]</w:t>
      </w:r>
      <w:r w:rsidRPr="00795C2F">
        <w:rPr>
          <w:sz w:val="26"/>
        </w:rPr>
        <w:tab/>
        <w:t xml:space="preserve">“Microsoft SQL Server,” </w:t>
      </w:r>
      <w:r w:rsidRPr="00795C2F">
        <w:rPr>
          <w:i/>
          <w:iCs/>
          <w:sz w:val="26"/>
        </w:rPr>
        <w:t>Wikipedia tiếng Việt</w:t>
      </w:r>
      <w:r w:rsidRPr="00795C2F">
        <w:rPr>
          <w:sz w:val="26"/>
        </w:rPr>
        <w:t>. Oct. 01, 2023. Accessed: Nov. 23, 2024. [Online]. Available: https://vi.wikipedia.org/w/index.php?title=Microsoft_SQL_Server&amp;oldid=70743364</w:t>
      </w:r>
    </w:p>
    <w:p w14:paraId="5566AFDD" w14:textId="108C14EE" w:rsidR="007A413C" w:rsidRDefault="00404F8F" w:rsidP="00795C2F">
      <w:pPr>
        <w:spacing w:after="200" w:line="360" w:lineRule="auto"/>
        <w:rPr>
          <w:b/>
          <w:bCs/>
          <w:sz w:val="26"/>
          <w:szCs w:val="26"/>
          <w:lang w:val="vi-VN"/>
        </w:rPr>
      </w:pPr>
      <w:r>
        <w:rPr>
          <w:b/>
          <w:bCs/>
          <w:sz w:val="26"/>
          <w:szCs w:val="26"/>
          <w:lang w:val="vi-VN"/>
        </w:rPr>
        <w:fldChar w:fldCharType="end"/>
      </w:r>
    </w:p>
    <w:p w14:paraId="1D7CDF3D" w14:textId="77777777" w:rsidR="00404F8F" w:rsidRDefault="00404F8F" w:rsidP="000D3EE5">
      <w:pPr>
        <w:spacing w:after="200" w:line="360" w:lineRule="auto"/>
        <w:rPr>
          <w:b/>
          <w:bCs/>
          <w:sz w:val="26"/>
          <w:szCs w:val="26"/>
          <w:lang w:val="vi-VN"/>
        </w:rPr>
      </w:pPr>
    </w:p>
    <w:p w14:paraId="74F7A50D" w14:textId="77777777" w:rsidR="00404F8F" w:rsidRDefault="00404F8F" w:rsidP="000D3EE5">
      <w:pPr>
        <w:spacing w:after="200" w:line="360" w:lineRule="auto"/>
        <w:rPr>
          <w:b/>
          <w:bCs/>
          <w:sz w:val="26"/>
          <w:szCs w:val="26"/>
          <w:lang w:val="vi-VN"/>
        </w:rPr>
      </w:pPr>
    </w:p>
    <w:p w14:paraId="54A9328F" w14:textId="77777777" w:rsidR="00404F8F" w:rsidRDefault="00404F8F" w:rsidP="000D3EE5">
      <w:pPr>
        <w:spacing w:after="200" w:line="360" w:lineRule="auto"/>
        <w:rPr>
          <w:b/>
          <w:bCs/>
          <w:sz w:val="26"/>
          <w:szCs w:val="26"/>
          <w:lang w:val="vi-VN"/>
        </w:rPr>
      </w:pPr>
    </w:p>
    <w:p w14:paraId="6C141A46" w14:textId="77777777" w:rsidR="00404F8F" w:rsidRDefault="00404F8F" w:rsidP="000D3EE5">
      <w:pPr>
        <w:spacing w:after="200" w:line="360" w:lineRule="auto"/>
        <w:rPr>
          <w:b/>
          <w:bCs/>
          <w:sz w:val="26"/>
          <w:szCs w:val="26"/>
          <w:lang w:val="vi-VN"/>
        </w:rPr>
      </w:pPr>
    </w:p>
    <w:p w14:paraId="20B06293" w14:textId="77777777" w:rsidR="00404F8F" w:rsidRDefault="00404F8F" w:rsidP="000D3EE5">
      <w:pPr>
        <w:spacing w:after="200" w:line="360" w:lineRule="auto"/>
        <w:rPr>
          <w:b/>
          <w:bCs/>
          <w:sz w:val="26"/>
          <w:szCs w:val="26"/>
          <w:lang w:val="vi-VN"/>
        </w:rPr>
      </w:pPr>
    </w:p>
    <w:p w14:paraId="79FED902" w14:textId="77777777" w:rsidR="00404F8F" w:rsidRDefault="00404F8F" w:rsidP="000D3EE5">
      <w:pPr>
        <w:spacing w:after="200" w:line="360" w:lineRule="auto"/>
        <w:rPr>
          <w:b/>
          <w:bCs/>
          <w:sz w:val="26"/>
          <w:szCs w:val="26"/>
          <w:lang w:val="vi-VN"/>
        </w:rPr>
      </w:pPr>
    </w:p>
    <w:p w14:paraId="1C8B2D26" w14:textId="77777777" w:rsidR="00404F8F" w:rsidRDefault="00404F8F" w:rsidP="000D3EE5">
      <w:pPr>
        <w:spacing w:after="200" w:line="360" w:lineRule="auto"/>
        <w:rPr>
          <w:b/>
          <w:bCs/>
          <w:sz w:val="26"/>
          <w:szCs w:val="26"/>
          <w:lang w:val="vi-VN"/>
        </w:rPr>
      </w:pPr>
    </w:p>
    <w:p w14:paraId="16FE2EA8" w14:textId="77777777" w:rsidR="00404F8F" w:rsidRDefault="00404F8F" w:rsidP="000D3EE5">
      <w:pPr>
        <w:spacing w:after="200" w:line="360" w:lineRule="auto"/>
        <w:rPr>
          <w:b/>
          <w:bCs/>
          <w:sz w:val="26"/>
          <w:szCs w:val="26"/>
          <w:lang w:val="vi-VN"/>
        </w:rPr>
      </w:pPr>
    </w:p>
    <w:p w14:paraId="4DB23574" w14:textId="77777777" w:rsidR="00404F8F" w:rsidRDefault="00404F8F" w:rsidP="000D3EE5">
      <w:pPr>
        <w:spacing w:after="200" w:line="360" w:lineRule="auto"/>
        <w:rPr>
          <w:b/>
          <w:bCs/>
          <w:sz w:val="26"/>
          <w:szCs w:val="26"/>
          <w:lang w:val="vi-VN"/>
        </w:rPr>
      </w:pPr>
    </w:p>
    <w:p w14:paraId="7CE6435C" w14:textId="77777777" w:rsidR="00404F8F" w:rsidRDefault="00404F8F" w:rsidP="000D3EE5">
      <w:pPr>
        <w:spacing w:after="200" w:line="360" w:lineRule="auto"/>
        <w:rPr>
          <w:b/>
          <w:bCs/>
          <w:sz w:val="26"/>
          <w:szCs w:val="26"/>
          <w:lang w:val="vi-VN"/>
        </w:rPr>
      </w:pPr>
    </w:p>
    <w:p w14:paraId="6686378F" w14:textId="77777777" w:rsidR="00404F8F" w:rsidRDefault="00404F8F" w:rsidP="000D3EE5">
      <w:pPr>
        <w:spacing w:after="200" w:line="360" w:lineRule="auto"/>
        <w:rPr>
          <w:b/>
          <w:bCs/>
          <w:sz w:val="26"/>
          <w:szCs w:val="26"/>
          <w:lang w:val="vi-VN"/>
        </w:rPr>
      </w:pPr>
    </w:p>
    <w:p w14:paraId="0647C6C5" w14:textId="77777777" w:rsidR="004266D3" w:rsidRPr="001E63A7" w:rsidRDefault="004266D3" w:rsidP="004C0A9A">
      <w:pPr>
        <w:pStyle w:val="Heading1"/>
        <w:numPr>
          <w:ilvl w:val="0"/>
          <w:numId w:val="0"/>
        </w:numPr>
        <w:ind w:left="432" w:firstLine="288"/>
        <w:rPr>
          <w:lang w:val="vi-VN"/>
        </w:rPr>
        <w:sectPr w:rsidR="004266D3" w:rsidRPr="001E63A7" w:rsidSect="00B80374">
          <w:pgSz w:w="11907" w:h="16840" w:code="9"/>
          <w:pgMar w:top="1134" w:right="1134" w:bottom="1134" w:left="1701" w:header="284" w:footer="578" w:gutter="0"/>
          <w:cols w:space="720"/>
        </w:sectPr>
      </w:pPr>
      <w:bookmarkStart w:id="141" w:name="_Toc181946654"/>
      <w:bookmarkStart w:id="142" w:name="_Toc181968292"/>
    </w:p>
    <w:p w14:paraId="5F75855A" w14:textId="77777777" w:rsidR="00797DBE" w:rsidRDefault="007A413C" w:rsidP="004C0A9A">
      <w:pPr>
        <w:pStyle w:val="Heading1"/>
        <w:numPr>
          <w:ilvl w:val="0"/>
          <w:numId w:val="0"/>
        </w:numPr>
        <w:ind w:left="432" w:firstLine="288"/>
        <w:rPr>
          <w:lang w:val="vi-VN"/>
        </w:rPr>
      </w:pPr>
      <w:bookmarkStart w:id="143" w:name="_Toc186555199"/>
      <w:r>
        <w:lastRenderedPageBreak/>
        <w:t>PHỤ LỤC</w:t>
      </w:r>
      <w:bookmarkEnd w:id="141"/>
      <w:bookmarkEnd w:id="142"/>
      <w:bookmarkEnd w:id="143"/>
    </w:p>
    <w:p w14:paraId="6FED01E2" w14:textId="5240BBE6" w:rsidR="003017E6" w:rsidRPr="003017E6" w:rsidRDefault="003017E6" w:rsidP="003017E6">
      <w:pPr>
        <w:pStyle w:val="Noidung"/>
      </w:pPr>
      <w:r>
        <w:t>Cách cài đặt Sql Server</w:t>
      </w:r>
    </w:p>
    <w:p w14:paraId="5CF0226E" w14:textId="179B1DC0" w:rsidR="003674F8" w:rsidRDefault="00EA31D4" w:rsidP="006F649C">
      <w:pPr>
        <w:pStyle w:val="Noidung"/>
        <w:jc w:val="left"/>
      </w:pPr>
      <w:r w:rsidRPr="006F649C">
        <w:t>Bước 1: Truy cập vào đường link:</w:t>
      </w:r>
      <w:r w:rsidR="003674F8" w:rsidRPr="003674F8">
        <w:t xml:space="preserve"> </w:t>
      </w:r>
      <w:hyperlink r:id="rId58" w:history="1">
        <w:r w:rsidR="003674F8" w:rsidRPr="00922E7B">
          <w:rPr>
            <w:rStyle w:val="Hyperlink"/>
          </w:rPr>
          <w:t>https://www.microsoft.com/en-us/evalcenter/download-sql-server-2019</w:t>
        </w:r>
      </w:hyperlink>
    </w:p>
    <w:p w14:paraId="199A3824" w14:textId="77777777" w:rsidR="006C6E20" w:rsidRPr="004C0A9A" w:rsidRDefault="003674F8" w:rsidP="00B80374">
      <w:pPr>
        <w:jc w:val="center"/>
      </w:pPr>
      <w:r w:rsidRPr="003674F8">
        <w:rPr>
          <w:noProof/>
        </w:rPr>
        <w:drawing>
          <wp:inline distT="0" distB="0" distL="0" distR="0" wp14:anchorId="0C3358FB" wp14:editId="1529E7B6">
            <wp:extent cx="4859594" cy="2180403"/>
            <wp:effectExtent l="0" t="0" r="0" b="0"/>
            <wp:docPr id="58540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0694" name=""/>
                    <pic:cNvPicPr/>
                  </pic:nvPicPr>
                  <pic:blipFill>
                    <a:blip r:embed="rId59"/>
                    <a:stretch>
                      <a:fillRect/>
                    </a:stretch>
                  </pic:blipFill>
                  <pic:spPr>
                    <a:xfrm>
                      <a:off x="0" y="0"/>
                      <a:ext cx="4890362" cy="2194208"/>
                    </a:xfrm>
                    <a:prstGeom prst="rect">
                      <a:avLst/>
                    </a:prstGeom>
                  </pic:spPr>
                </pic:pic>
              </a:graphicData>
            </a:graphic>
          </wp:inline>
        </w:drawing>
      </w:r>
    </w:p>
    <w:p w14:paraId="45891AF1" w14:textId="142D206B" w:rsidR="003674F8" w:rsidRPr="006C6E20" w:rsidRDefault="006C6E20" w:rsidP="006C6E20">
      <w:pPr>
        <w:pStyle w:val="Caption"/>
        <w:rPr>
          <w:lang w:val="vi-VN"/>
        </w:rPr>
      </w:pPr>
      <w:bookmarkStart w:id="144" w:name="_Toc186269169"/>
      <w:r w:rsidRPr="006C6E20">
        <w:rPr>
          <w:lang w:val="vi-VN"/>
        </w:rPr>
        <w:t xml:space="preserve">Hình </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1</w:t>
      </w:r>
      <w:r w:rsidR="00DA4E2A">
        <w:rPr>
          <w:lang w:val="vi-VN"/>
        </w:rPr>
        <w:fldChar w:fldCharType="end"/>
      </w:r>
      <w:r>
        <w:rPr>
          <w:lang w:val="vi-VN"/>
        </w:rPr>
        <w:t xml:space="preserve"> Hướng dẫn cài Sql Server</w:t>
      </w:r>
      <w:bookmarkEnd w:id="144"/>
    </w:p>
    <w:p w14:paraId="495E4D2E" w14:textId="4EABBE33" w:rsidR="00EA31D4" w:rsidRPr="006F649C" w:rsidRDefault="00EA31D4" w:rsidP="006F649C">
      <w:pPr>
        <w:pStyle w:val="Noidung"/>
        <w:jc w:val="left"/>
      </w:pPr>
      <w:r w:rsidRPr="006F649C">
        <w:t>Bước 2:</w:t>
      </w:r>
      <w:r w:rsidR="003674F8">
        <w:t xml:space="preserve"> Tìm đến EXE download và ấn 64-bit edition để tải xuống</w:t>
      </w:r>
    </w:p>
    <w:p w14:paraId="0A75A312" w14:textId="0FDF8527" w:rsidR="00EA31D4" w:rsidRDefault="003674F8" w:rsidP="00B80374">
      <w:pPr>
        <w:jc w:val="center"/>
      </w:pPr>
      <w:r w:rsidRPr="003674F8">
        <w:rPr>
          <w:noProof/>
        </w:rPr>
        <w:drawing>
          <wp:inline distT="0" distB="0" distL="0" distR="0" wp14:anchorId="0D03D382" wp14:editId="1C62832D">
            <wp:extent cx="5580380" cy="2522855"/>
            <wp:effectExtent l="0" t="0" r="1270" b="0"/>
            <wp:docPr id="452551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51737" name=""/>
                    <pic:cNvPicPr/>
                  </pic:nvPicPr>
                  <pic:blipFill>
                    <a:blip r:embed="rId60"/>
                    <a:stretch>
                      <a:fillRect/>
                    </a:stretch>
                  </pic:blipFill>
                  <pic:spPr>
                    <a:xfrm>
                      <a:off x="0" y="0"/>
                      <a:ext cx="5580380" cy="2522855"/>
                    </a:xfrm>
                    <a:prstGeom prst="rect">
                      <a:avLst/>
                    </a:prstGeom>
                  </pic:spPr>
                </pic:pic>
              </a:graphicData>
            </a:graphic>
          </wp:inline>
        </w:drawing>
      </w:r>
    </w:p>
    <w:p w14:paraId="6CD6A5E6" w14:textId="430FF685" w:rsidR="003674F8" w:rsidRPr="003674F8" w:rsidRDefault="00EA31D4" w:rsidP="003674F8">
      <w:pPr>
        <w:pStyle w:val="Caption"/>
        <w:rPr>
          <w:lang w:val="vi-VN"/>
        </w:rPr>
      </w:pPr>
      <w:bookmarkStart w:id="145" w:name="_Toc186269170"/>
      <w:r w:rsidRPr="00EA31D4">
        <w:rPr>
          <w:lang w:val="vi-VN"/>
        </w:rPr>
        <w:t xml:space="preserve">Hình </w:t>
      </w:r>
      <w:r w:rsidR="00DA4E2A">
        <w:rPr>
          <w:lang w:val="vi-VN"/>
        </w:rPr>
        <w:fldChar w:fldCharType="begin"/>
      </w:r>
      <w:r w:rsidR="00DA4E2A">
        <w:rPr>
          <w:lang w:val="vi-VN"/>
        </w:rPr>
        <w:instrText xml:space="preserve"> SEQ Hình \* ARABIC \s 1 </w:instrText>
      </w:r>
      <w:r w:rsidR="00DA4E2A">
        <w:rPr>
          <w:lang w:val="vi-VN"/>
        </w:rPr>
        <w:fldChar w:fldCharType="separate"/>
      </w:r>
      <w:r w:rsidR="00E171EE">
        <w:rPr>
          <w:noProof/>
          <w:lang w:val="vi-VN"/>
        </w:rPr>
        <w:t>2</w:t>
      </w:r>
      <w:r w:rsidR="00DA4E2A">
        <w:rPr>
          <w:lang w:val="vi-VN"/>
        </w:rPr>
        <w:fldChar w:fldCharType="end"/>
      </w:r>
      <w:r>
        <w:rPr>
          <w:lang w:val="vi-VN"/>
        </w:rPr>
        <w:t xml:space="preserve"> Hướng dẫn cài Sql Server</w:t>
      </w:r>
      <w:bookmarkEnd w:id="145"/>
    </w:p>
    <w:p w14:paraId="3365A382" w14:textId="77777777" w:rsidR="003674F8" w:rsidRDefault="003674F8" w:rsidP="00EA31D4">
      <w:pPr>
        <w:pStyle w:val="Noidung"/>
      </w:pPr>
    </w:p>
    <w:p w14:paraId="3F600A16" w14:textId="77777777" w:rsidR="003674F8" w:rsidRDefault="003674F8" w:rsidP="00EA31D4">
      <w:pPr>
        <w:pStyle w:val="Noidung"/>
      </w:pPr>
    </w:p>
    <w:p w14:paraId="75A5644C" w14:textId="77777777" w:rsidR="003674F8" w:rsidRDefault="003674F8" w:rsidP="00EA31D4">
      <w:pPr>
        <w:pStyle w:val="Noidung"/>
      </w:pPr>
    </w:p>
    <w:p w14:paraId="26AEA0CB" w14:textId="77777777" w:rsidR="003674F8" w:rsidRDefault="003674F8" w:rsidP="00EA31D4">
      <w:pPr>
        <w:pStyle w:val="Noidung"/>
      </w:pPr>
    </w:p>
    <w:p w14:paraId="0D80C944" w14:textId="77777777" w:rsidR="003674F8" w:rsidRDefault="003674F8" w:rsidP="00EA31D4">
      <w:pPr>
        <w:pStyle w:val="Noidung"/>
      </w:pPr>
    </w:p>
    <w:p w14:paraId="16954969" w14:textId="145B4C0A" w:rsidR="00EA31D4" w:rsidRDefault="00EA31D4" w:rsidP="00EA31D4">
      <w:pPr>
        <w:pStyle w:val="Noidung"/>
      </w:pPr>
      <w:r>
        <w:lastRenderedPageBreak/>
        <w:t xml:space="preserve">Bước 3: Sau khi hoàn thành tải xuống, chọn file SQL2019-SSEI-Expr.exe và nhấn Open </w:t>
      </w:r>
    </w:p>
    <w:p w14:paraId="500713A4" w14:textId="77777777" w:rsidR="00EA31D4" w:rsidRDefault="00EA31D4" w:rsidP="00B80374">
      <w:pPr>
        <w:jc w:val="center"/>
      </w:pPr>
      <w:r>
        <w:rPr>
          <w:noProof/>
        </w:rPr>
        <w:drawing>
          <wp:inline distT="0" distB="0" distL="0" distR="0" wp14:anchorId="73060EC8" wp14:editId="701E93E2">
            <wp:extent cx="4933336" cy="1430594"/>
            <wp:effectExtent l="0" t="0" r="635" b="0"/>
            <wp:docPr id="16926" name="Picture 16926"/>
            <wp:cNvGraphicFramePr/>
            <a:graphic xmlns:a="http://schemas.openxmlformats.org/drawingml/2006/main">
              <a:graphicData uri="http://schemas.openxmlformats.org/drawingml/2006/picture">
                <pic:pic xmlns:pic="http://schemas.openxmlformats.org/drawingml/2006/picture">
                  <pic:nvPicPr>
                    <pic:cNvPr id="16926" name="Picture 16926"/>
                    <pic:cNvPicPr/>
                  </pic:nvPicPr>
                  <pic:blipFill>
                    <a:blip r:embed="rId61"/>
                    <a:stretch>
                      <a:fillRect/>
                    </a:stretch>
                  </pic:blipFill>
                  <pic:spPr>
                    <a:xfrm>
                      <a:off x="0" y="0"/>
                      <a:ext cx="4987164" cy="1446203"/>
                    </a:xfrm>
                    <a:prstGeom prst="rect">
                      <a:avLst/>
                    </a:prstGeom>
                  </pic:spPr>
                </pic:pic>
              </a:graphicData>
            </a:graphic>
          </wp:inline>
        </w:drawing>
      </w:r>
    </w:p>
    <w:p w14:paraId="782E0241" w14:textId="4AEBFF92" w:rsidR="00EA31D4" w:rsidRPr="00EA31D4" w:rsidRDefault="00EA31D4" w:rsidP="00EA31D4">
      <w:pPr>
        <w:pStyle w:val="Caption"/>
        <w:rPr>
          <w:lang w:val="vi-VN"/>
        </w:rPr>
      </w:pPr>
      <w:bookmarkStart w:id="146" w:name="_Toc186269171"/>
      <w:r>
        <w:t xml:space="preserve">Hình </w:t>
      </w:r>
      <w:r w:rsidR="00DA4E2A">
        <w:fldChar w:fldCharType="begin"/>
      </w:r>
      <w:r w:rsidR="00DA4E2A">
        <w:instrText xml:space="preserve"> SEQ Hình \* ARABIC \s 1 </w:instrText>
      </w:r>
      <w:r w:rsidR="00DA4E2A">
        <w:fldChar w:fldCharType="separate"/>
      </w:r>
      <w:r w:rsidR="00E171EE">
        <w:rPr>
          <w:noProof/>
        </w:rPr>
        <w:t>3</w:t>
      </w:r>
      <w:r w:rsidR="00DA4E2A">
        <w:fldChar w:fldCharType="end"/>
      </w:r>
      <w:r>
        <w:rPr>
          <w:lang w:val="vi-VN"/>
        </w:rPr>
        <w:t xml:space="preserve"> Hướng dẫn cài Sql Server</w:t>
      </w:r>
      <w:bookmarkEnd w:id="146"/>
    </w:p>
    <w:p w14:paraId="233348D1" w14:textId="015F790C" w:rsidR="00EA31D4" w:rsidRDefault="00EA31D4" w:rsidP="00EA31D4">
      <w:pPr>
        <w:pStyle w:val="Noidung"/>
      </w:pPr>
      <w:r>
        <w:t xml:space="preserve">Bước 4: Tại cửa sổ cài đặt SQL Server 2019, chọn Basic </w:t>
      </w:r>
    </w:p>
    <w:p w14:paraId="5D53BB1F" w14:textId="77777777" w:rsidR="00EA31D4" w:rsidRDefault="00EA31D4" w:rsidP="00B80374">
      <w:pPr>
        <w:jc w:val="center"/>
      </w:pPr>
      <w:r>
        <w:rPr>
          <w:noProof/>
        </w:rPr>
        <w:drawing>
          <wp:inline distT="0" distB="0" distL="0" distR="0" wp14:anchorId="12EAB41B" wp14:editId="0A0DFF7F">
            <wp:extent cx="3886200" cy="2168013"/>
            <wp:effectExtent l="0" t="0" r="0" b="3810"/>
            <wp:docPr id="16939" name="Picture 16939"/>
            <wp:cNvGraphicFramePr/>
            <a:graphic xmlns:a="http://schemas.openxmlformats.org/drawingml/2006/main">
              <a:graphicData uri="http://schemas.openxmlformats.org/drawingml/2006/picture">
                <pic:pic xmlns:pic="http://schemas.openxmlformats.org/drawingml/2006/picture">
                  <pic:nvPicPr>
                    <pic:cNvPr id="16939" name="Picture 16939"/>
                    <pic:cNvPicPr/>
                  </pic:nvPicPr>
                  <pic:blipFill>
                    <a:blip r:embed="rId62"/>
                    <a:stretch>
                      <a:fillRect/>
                    </a:stretch>
                  </pic:blipFill>
                  <pic:spPr>
                    <a:xfrm>
                      <a:off x="0" y="0"/>
                      <a:ext cx="3893297" cy="2171972"/>
                    </a:xfrm>
                    <a:prstGeom prst="rect">
                      <a:avLst/>
                    </a:prstGeom>
                  </pic:spPr>
                </pic:pic>
              </a:graphicData>
            </a:graphic>
          </wp:inline>
        </w:drawing>
      </w:r>
    </w:p>
    <w:p w14:paraId="017D3F9D" w14:textId="6C416611" w:rsidR="00EA31D4" w:rsidRPr="003674F8" w:rsidRDefault="00EA31D4" w:rsidP="003674F8">
      <w:pPr>
        <w:pStyle w:val="Caption"/>
        <w:rPr>
          <w:lang w:val="vi-VN"/>
        </w:rPr>
      </w:pPr>
      <w:bookmarkStart w:id="147" w:name="_Toc186269172"/>
      <w:r>
        <w:t xml:space="preserve">Hình </w:t>
      </w:r>
      <w:r w:rsidR="00DA4E2A">
        <w:fldChar w:fldCharType="begin"/>
      </w:r>
      <w:r w:rsidR="00DA4E2A">
        <w:instrText xml:space="preserve"> SEQ Hình \* ARABIC \s 1 </w:instrText>
      </w:r>
      <w:r w:rsidR="00DA4E2A">
        <w:fldChar w:fldCharType="separate"/>
      </w:r>
      <w:r w:rsidR="00E171EE">
        <w:rPr>
          <w:noProof/>
        </w:rPr>
        <w:t>4</w:t>
      </w:r>
      <w:r w:rsidR="00DA4E2A">
        <w:fldChar w:fldCharType="end"/>
      </w:r>
      <w:r>
        <w:rPr>
          <w:lang w:val="vi-VN"/>
        </w:rPr>
        <w:t xml:space="preserve"> Hướng </w:t>
      </w:r>
      <w:r w:rsidRPr="00EA31D4">
        <w:t>dẫn</w:t>
      </w:r>
      <w:r>
        <w:rPr>
          <w:lang w:val="vi-VN"/>
        </w:rPr>
        <w:t xml:space="preserve"> cài Sql Server</w:t>
      </w:r>
      <w:bookmarkEnd w:id="147"/>
    </w:p>
    <w:p w14:paraId="7B51C12D" w14:textId="77777777" w:rsidR="00EA31D4" w:rsidRDefault="00EA31D4" w:rsidP="00EA31D4">
      <w:pPr>
        <w:pStyle w:val="Noidung"/>
      </w:pPr>
      <w:r>
        <w:t xml:space="preserve">Bước 5: Chọn Accept. </w:t>
      </w:r>
    </w:p>
    <w:p w14:paraId="31C291F1" w14:textId="77777777" w:rsidR="00EA31D4" w:rsidRDefault="00EA31D4" w:rsidP="00B80374">
      <w:pPr>
        <w:jc w:val="center"/>
      </w:pPr>
      <w:r>
        <w:rPr>
          <w:noProof/>
        </w:rPr>
        <w:drawing>
          <wp:inline distT="0" distB="0" distL="0" distR="0" wp14:anchorId="5A844FC0" wp14:editId="7D383F8D">
            <wp:extent cx="4114800" cy="2455607"/>
            <wp:effectExtent l="0" t="0" r="0" b="1905"/>
            <wp:docPr id="16972" name="Picture 16972"/>
            <wp:cNvGraphicFramePr/>
            <a:graphic xmlns:a="http://schemas.openxmlformats.org/drawingml/2006/main">
              <a:graphicData uri="http://schemas.openxmlformats.org/drawingml/2006/picture">
                <pic:pic xmlns:pic="http://schemas.openxmlformats.org/drawingml/2006/picture">
                  <pic:nvPicPr>
                    <pic:cNvPr id="16972" name="Picture 16972"/>
                    <pic:cNvPicPr/>
                  </pic:nvPicPr>
                  <pic:blipFill>
                    <a:blip r:embed="rId63"/>
                    <a:stretch>
                      <a:fillRect/>
                    </a:stretch>
                  </pic:blipFill>
                  <pic:spPr>
                    <a:xfrm>
                      <a:off x="0" y="0"/>
                      <a:ext cx="4119841" cy="2458615"/>
                    </a:xfrm>
                    <a:prstGeom prst="rect">
                      <a:avLst/>
                    </a:prstGeom>
                  </pic:spPr>
                </pic:pic>
              </a:graphicData>
            </a:graphic>
          </wp:inline>
        </w:drawing>
      </w:r>
    </w:p>
    <w:p w14:paraId="10658992" w14:textId="1C423A40" w:rsidR="00EA31D4" w:rsidRPr="00EA31D4" w:rsidRDefault="00EA31D4" w:rsidP="00EA31D4">
      <w:pPr>
        <w:pStyle w:val="Caption"/>
        <w:rPr>
          <w:lang w:val="vi-VN"/>
        </w:rPr>
      </w:pPr>
      <w:bookmarkStart w:id="148" w:name="_Toc186269173"/>
      <w:r>
        <w:t xml:space="preserve">Hình </w:t>
      </w:r>
      <w:r w:rsidR="00DA4E2A">
        <w:fldChar w:fldCharType="begin"/>
      </w:r>
      <w:r w:rsidR="00DA4E2A">
        <w:instrText xml:space="preserve"> SEQ Hình \* ARABIC \s 1 </w:instrText>
      </w:r>
      <w:r w:rsidR="00DA4E2A">
        <w:fldChar w:fldCharType="separate"/>
      </w:r>
      <w:r w:rsidR="00E171EE">
        <w:rPr>
          <w:noProof/>
        </w:rPr>
        <w:t>5</w:t>
      </w:r>
      <w:r w:rsidR="00DA4E2A">
        <w:fldChar w:fldCharType="end"/>
      </w:r>
      <w:r>
        <w:rPr>
          <w:lang w:val="vi-VN"/>
        </w:rPr>
        <w:t xml:space="preserve"> Hướng dẫn cài Sql Server</w:t>
      </w:r>
      <w:bookmarkEnd w:id="148"/>
    </w:p>
    <w:p w14:paraId="0A6CC35A" w14:textId="24E64A71" w:rsidR="00EA31D4" w:rsidRDefault="00EA31D4" w:rsidP="00EA31D4">
      <w:pPr>
        <w:pStyle w:val="Noidung"/>
      </w:pPr>
      <w:r>
        <w:t xml:space="preserve"> </w:t>
      </w:r>
    </w:p>
    <w:p w14:paraId="4FBF6CE5" w14:textId="77777777" w:rsidR="00EA31D4" w:rsidRDefault="00EA31D4" w:rsidP="00EA31D4">
      <w:pPr>
        <w:pStyle w:val="Noidung"/>
      </w:pPr>
      <w:r>
        <w:lastRenderedPageBreak/>
        <w:t xml:space="preserve">Bước 6: Lựa chọn địa chỉ lưu file, sau đó chọn Install </w:t>
      </w:r>
    </w:p>
    <w:p w14:paraId="33205519" w14:textId="77777777" w:rsidR="00EA31D4" w:rsidRDefault="00EA31D4" w:rsidP="00B80374">
      <w:pPr>
        <w:jc w:val="center"/>
      </w:pPr>
      <w:r>
        <w:rPr>
          <w:noProof/>
        </w:rPr>
        <w:drawing>
          <wp:inline distT="0" distB="0" distL="0" distR="0" wp14:anchorId="58E8D2D4" wp14:editId="7EC94432">
            <wp:extent cx="4623619" cy="3045542"/>
            <wp:effectExtent l="0" t="0" r="5715" b="2540"/>
            <wp:docPr id="16985" name="Picture 16985"/>
            <wp:cNvGraphicFramePr/>
            <a:graphic xmlns:a="http://schemas.openxmlformats.org/drawingml/2006/main">
              <a:graphicData uri="http://schemas.openxmlformats.org/drawingml/2006/picture">
                <pic:pic xmlns:pic="http://schemas.openxmlformats.org/drawingml/2006/picture">
                  <pic:nvPicPr>
                    <pic:cNvPr id="16985" name="Picture 16985"/>
                    <pic:cNvPicPr/>
                  </pic:nvPicPr>
                  <pic:blipFill>
                    <a:blip r:embed="rId64"/>
                    <a:stretch>
                      <a:fillRect/>
                    </a:stretch>
                  </pic:blipFill>
                  <pic:spPr>
                    <a:xfrm>
                      <a:off x="0" y="0"/>
                      <a:ext cx="4629163" cy="3049194"/>
                    </a:xfrm>
                    <a:prstGeom prst="rect">
                      <a:avLst/>
                    </a:prstGeom>
                  </pic:spPr>
                </pic:pic>
              </a:graphicData>
            </a:graphic>
          </wp:inline>
        </w:drawing>
      </w:r>
    </w:p>
    <w:p w14:paraId="7DC17BDB" w14:textId="2078CA6B" w:rsidR="00EA31D4" w:rsidRPr="003674F8" w:rsidRDefault="00EA31D4" w:rsidP="003674F8">
      <w:pPr>
        <w:pStyle w:val="Caption"/>
        <w:rPr>
          <w:lang w:val="vi-VN"/>
        </w:rPr>
      </w:pPr>
      <w:bookmarkStart w:id="149" w:name="_Toc186269174"/>
      <w:r>
        <w:t xml:space="preserve">Hình </w:t>
      </w:r>
      <w:r w:rsidR="00DA4E2A">
        <w:fldChar w:fldCharType="begin"/>
      </w:r>
      <w:r w:rsidR="00DA4E2A">
        <w:instrText xml:space="preserve"> SEQ Hình \* ARABIC \s 1 </w:instrText>
      </w:r>
      <w:r w:rsidR="00DA4E2A">
        <w:fldChar w:fldCharType="separate"/>
      </w:r>
      <w:r w:rsidR="00E171EE">
        <w:rPr>
          <w:noProof/>
        </w:rPr>
        <w:t>6</w:t>
      </w:r>
      <w:r w:rsidR="00DA4E2A">
        <w:fldChar w:fldCharType="end"/>
      </w:r>
      <w:r>
        <w:rPr>
          <w:lang w:val="vi-VN"/>
        </w:rPr>
        <w:t xml:space="preserve"> Hướng dẫn cài Sql Server</w:t>
      </w:r>
      <w:bookmarkEnd w:id="149"/>
    </w:p>
    <w:p w14:paraId="43E99721" w14:textId="112CF915" w:rsidR="00EA31D4" w:rsidRDefault="00EA31D4" w:rsidP="00EA31D4">
      <w:pPr>
        <w:pStyle w:val="Noidung"/>
      </w:pPr>
      <w:r>
        <w:t xml:space="preserve">Bước 7: Sau khi Install thành công, chọn Install SSMS (hoặc chọn Close và truy cập trang web </w:t>
      </w:r>
      <w:hyperlink r:id="rId65">
        <w:r>
          <w:t>https://docs.microsoft.com/en</w:t>
        </w:r>
      </w:hyperlink>
      <w:hyperlink r:id="rId66">
        <w:r>
          <w:t>-</w:t>
        </w:r>
      </w:hyperlink>
      <w:hyperlink r:id="rId67">
        <w:r>
          <w:t>us/sql/ssms/download</w:t>
        </w:r>
      </w:hyperlink>
      <w:hyperlink r:id="rId68">
        <w:r>
          <w:t>-</w:t>
        </w:r>
      </w:hyperlink>
      <w:hyperlink r:id="rId69">
        <w:r>
          <w:t>sql</w:t>
        </w:r>
      </w:hyperlink>
      <w:hyperlink r:id="rId70">
        <w:r>
          <w:t>-</w:t>
        </w:r>
      </w:hyperlink>
      <w:hyperlink r:id="rId71">
        <w:r>
          <w:t>server</w:t>
        </w:r>
      </w:hyperlink>
      <w:hyperlink r:id="rId72">
        <w:r>
          <w:t>-</w:t>
        </w:r>
      </w:hyperlink>
      <w:hyperlink r:id="rId73">
        <w:r>
          <w:t>management</w:t>
        </w:r>
      </w:hyperlink>
      <w:hyperlink r:id="rId74">
        <w:r>
          <w:t>-</w:t>
        </w:r>
      </w:hyperlink>
      <w:hyperlink r:id="rId75">
        <w:r>
          <w:t>studio</w:t>
        </w:r>
      </w:hyperlink>
      <w:hyperlink r:id="rId76">
        <w:r>
          <w:t>-</w:t>
        </w:r>
      </w:hyperlink>
      <w:hyperlink r:id="rId77">
        <w:r>
          <w:t>ssms?view=sql</w:t>
        </w:r>
      </w:hyperlink>
      <w:hyperlink r:id="rId78">
        <w:r>
          <w:t>-</w:t>
        </w:r>
      </w:hyperlink>
      <w:hyperlink r:id="rId79">
        <w:r>
          <w:t>server ver1</w:t>
        </w:r>
      </w:hyperlink>
      <w:hyperlink r:id="rId80">
        <w:r>
          <w:t>5</w:t>
        </w:r>
      </w:hyperlink>
      <w:hyperlink r:id="rId81">
        <w:r>
          <w:t xml:space="preserve"> </w:t>
        </w:r>
      </w:hyperlink>
      <w:r>
        <w:t xml:space="preserve"> </w:t>
      </w:r>
    </w:p>
    <w:p w14:paraId="73579BCF" w14:textId="77777777" w:rsidR="00EA31D4" w:rsidRDefault="00EA31D4" w:rsidP="00EA31D4">
      <w:pPr>
        <w:pStyle w:val="Noidung"/>
      </w:pPr>
      <w:r>
        <w:t xml:space="preserve">Tiếp tục cài đặt SSMS </w:t>
      </w:r>
    </w:p>
    <w:p w14:paraId="0F49AF36" w14:textId="77777777" w:rsidR="00EA31D4" w:rsidRDefault="00EA31D4" w:rsidP="00B80374">
      <w:pPr>
        <w:jc w:val="center"/>
      </w:pPr>
      <w:r>
        <w:rPr>
          <w:noProof/>
        </w:rPr>
        <w:drawing>
          <wp:inline distT="0" distB="0" distL="0" distR="0" wp14:anchorId="79494FC1" wp14:editId="0A457948">
            <wp:extent cx="4533900" cy="3378200"/>
            <wp:effectExtent l="0" t="0" r="0" b="0"/>
            <wp:docPr id="17036" name="Picture 17036"/>
            <wp:cNvGraphicFramePr/>
            <a:graphic xmlns:a="http://schemas.openxmlformats.org/drawingml/2006/main">
              <a:graphicData uri="http://schemas.openxmlformats.org/drawingml/2006/picture">
                <pic:pic xmlns:pic="http://schemas.openxmlformats.org/drawingml/2006/picture">
                  <pic:nvPicPr>
                    <pic:cNvPr id="17036" name="Picture 17036"/>
                    <pic:cNvPicPr/>
                  </pic:nvPicPr>
                  <pic:blipFill>
                    <a:blip r:embed="rId82"/>
                    <a:stretch>
                      <a:fillRect/>
                    </a:stretch>
                  </pic:blipFill>
                  <pic:spPr>
                    <a:xfrm>
                      <a:off x="0" y="0"/>
                      <a:ext cx="4541989" cy="3384227"/>
                    </a:xfrm>
                    <a:prstGeom prst="rect">
                      <a:avLst/>
                    </a:prstGeom>
                  </pic:spPr>
                </pic:pic>
              </a:graphicData>
            </a:graphic>
          </wp:inline>
        </w:drawing>
      </w:r>
    </w:p>
    <w:p w14:paraId="18D35913" w14:textId="1EDA7AEC" w:rsidR="00EA31D4" w:rsidRPr="00EA31D4" w:rsidRDefault="00EA31D4" w:rsidP="00EA31D4">
      <w:pPr>
        <w:pStyle w:val="Caption"/>
        <w:rPr>
          <w:lang w:val="vi-VN"/>
        </w:rPr>
      </w:pPr>
      <w:bookmarkStart w:id="150" w:name="_Toc186269175"/>
      <w:r>
        <w:t xml:space="preserve">Hình </w:t>
      </w:r>
      <w:r w:rsidR="00DA4E2A">
        <w:fldChar w:fldCharType="begin"/>
      </w:r>
      <w:r w:rsidR="00DA4E2A">
        <w:instrText xml:space="preserve"> SEQ Hình \* ARABIC \s 1 </w:instrText>
      </w:r>
      <w:r w:rsidR="00DA4E2A">
        <w:fldChar w:fldCharType="separate"/>
      </w:r>
      <w:r w:rsidR="00E171EE">
        <w:rPr>
          <w:noProof/>
        </w:rPr>
        <w:t>7</w:t>
      </w:r>
      <w:r w:rsidR="00DA4E2A">
        <w:fldChar w:fldCharType="end"/>
      </w:r>
      <w:r>
        <w:rPr>
          <w:lang w:val="vi-VN"/>
        </w:rPr>
        <w:t xml:space="preserve"> Hướng dẫn cài Sql Server</w:t>
      </w:r>
      <w:bookmarkEnd w:id="150"/>
    </w:p>
    <w:p w14:paraId="030157B4" w14:textId="08E9E02C" w:rsidR="00EA31D4" w:rsidRDefault="00EA31D4" w:rsidP="00EA31D4">
      <w:pPr>
        <w:pStyle w:val="Noidung"/>
      </w:pPr>
      <w:r>
        <w:t xml:space="preserve"> </w:t>
      </w:r>
    </w:p>
    <w:p w14:paraId="1D25EFCF" w14:textId="77777777" w:rsidR="00EA31D4" w:rsidRDefault="00EA31D4" w:rsidP="00EA31D4">
      <w:pPr>
        <w:pStyle w:val="Noidung"/>
      </w:pPr>
      <w:r>
        <w:lastRenderedPageBreak/>
        <w:t xml:space="preserve">Bước 8: Tìm đến mục Download SSMS, tải từ link như hình. </w:t>
      </w:r>
    </w:p>
    <w:p w14:paraId="77A183BF" w14:textId="77777777" w:rsidR="00EA31D4" w:rsidRDefault="00EA31D4" w:rsidP="00B80374">
      <w:pPr>
        <w:jc w:val="center"/>
      </w:pPr>
      <w:r>
        <w:rPr>
          <w:noProof/>
        </w:rPr>
        <w:drawing>
          <wp:inline distT="0" distB="0" distL="0" distR="0" wp14:anchorId="7BCDC8B9" wp14:editId="3F3CC2C0">
            <wp:extent cx="4895850" cy="1943100"/>
            <wp:effectExtent l="0" t="0" r="0" b="0"/>
            <wp:docPr id="17050" name="Picture 17050"/>
            <wp:cNvGraphicFramePr/>
            <a:graphic xmlns:a="http://schemas.openxmlformats.org/drawingml/2006/main">
              <a:graphicData uri="http://schemas.openxmlformats.org/drawingml/2006/picture">
                <pic:pic xmlns:pic="http://schemas.openxmlformats.org/drawingml/2006/picture">
                  <pic:nvPicPr>
                    <pic:cNvPr id="17050" name="Picture 17050"/>
                    <pic:cNvPicPr/>
                  </pic:nvPicPr>
                  <pic:blipFill>
                    <a:blip r:embed="rId83"/>
                    <a:stretch>
                      <a:fillRect/>
                    </a:stretch>
                  </pic:blipFill>
                  <pic:spPr>
                    <a:xfrm>
                      <a:off x="0" y="0"/>
                      <a:ext cx="4895850" cy="1943100"/>
                    </a:xfrm>
                    <a:prstGeom prst="rect">
                      <a:avLst/>
                    </a:prstGeom>
                  </pic:spPr>
                </pic:pic>
              </a:graphicData>
            </a:graphic>
          </wp:inline>
        </w:drawing>
      </w:r>
    </w:p>
    <w:p w14:paraId="4891FB99" w14:textId="2CE01B6F" w:rsidR="00EA31D4" w:rsidRPr="00EA31D4" w:rsidRDefault="00EA31D4" w:rsidP="003674F8">
      <w:pPr>
        <w:pStyle w:val="Caption"/>
        <w:rPr>
          <w:lang w:val="vi-VN"/>
        </w:rPr>
      </w:pPr>
      <w:bookmarkStart w:id="151" w:name="_Toc186269176"/>
      <w:r>
        <w:t xml:space="preserve">Hình </w:t>
      </w:r>
      <w:r w:rsidR="00DA4E2A">
        <w:fldChar w:fldCharType="begin"/>
      </w:r>
      <w:r w:rsidR="00DA4E2A">
        <w:instrText xml:space="preserve"> SEQ Hình \* ARABIC \s 1 </w:instrText>
      </w:r>
      <w:r w:rsidR="00DA4E2A">
        <w:fldChar w:fldCharType="separate"/>
      </w:r>
      <w:r w:rsidR="00E171EE">
        <w:rPr>
          <w:noProof/>
        </w:rPr>
        <w:t>8</w:t>
      </w:r>
      <w:r w:rsidR="00DA4E2A">
        <w:fldChar w:fldCharType="end"/>
      </w:r>
      <w:r>
        <w:rPr>
          <w:lang w:val="vi-VN"/>
        </w:rPr>
        <w:t xml:space="preserve"> Hướng dẫn cài Sql </w:t>
      </w:r>
      <w:r w:rsidR="003674F8">
        <w:rPr>
          <w:lang w:val="vi-VN"/>
        </w:rPr>
        <w:t>Server</w:t>
      </w:r>
      <w:bookmarkEnd w:id="151"/>
    </w:p>
    <w:p w14:paraId="5B3A100B" w14:textId="77777777" w:rsidR="00EA31D4" w:rsidRDefault="00EA31D4" w:rsidP="00EA31D4">
      <w:pPr>
        <w:pStyle w:val="Noidung"/>
      </w:pPr>
      <w:r>
        <w:t xml:space="preserve">Bước 9. Sau khi tải về, mở file chọn Install </w:t>
      </w:r>
    </w:p>
    <w:p w14:paraId="76F51955" w14:textId="77777777" w:rsidR="00EA31D4" w:rsidRDefault="00EA31D4" w:rsidP="00B80374">
      <w:pPr>
        <w:jc w:val="center"/>
      </w:pPr>
      <w:r>
        <w:rPr>
          <w:noProof/>
        </w:rPr>
        <w:drawing>
          <wp:inline distT="0" distB="0" distL="0" distR="0" wp14:anchorId="5D21F044" wp14:editId="08DFCF4E">
            <wp:extent cx="4102100" cy="2425700"/>
            <wp:effectExtent l="0" t="0" r="0" b="0"/>
            <wp:docPr id="17087" name="Picture 17087"/>
            <wp:cNvGraphicFramePr/>
            <a:graphic xmlns:a="http://schemas.openxmlformats.org/drawingml/2006/main">
              <a:graphicData uri="http://schemas.openxmlformats.org/drawingml/2006/picture">
                <pic:pic xmlns:pic="http://schemas.openxmlformats.org/drawingml/2006/picture">
                  <pic:nvPicPr>
                    <pic:cNvPr id="17087" name="Picture 17087"/>
                    <pic:cNvPicPr/>
                  </pic:nvPicPr>
                  <pic:blipFill>
                    <a:blip r:embed="rId84"/>
                    <a:stretch>
                      <a:fillRect/>
                    </a:stretch>
                  </pic:blipFill>
                  <pic:spPr>
                    <a:xfrm>
                      <a:off x="0" y="0"/>
                      <a:ext cx="4116537" cy="2434237"/>
                    </a:xfrm>
                    <a:prstGeom prst="rect">
                      <a:avLst/>
                    </a:prstGeom>
                  </pic:spPr>
                </pic:pic>
              </a:graphicData>
            </a:graphic>
          </wp:inline>
        </w:drawing>
      </w:r>
    </w:p>
    <w:p w14:paraId="5D866E41" w14:textId="267AA572" w:rsidR="00EA31D4" w:rsidRPr="003674F8" w:rsidRDefault="00EA31D4" w:rsidP="003674F8">
      <w:pPr>
        <w:pStyle w:val="Caption"/>
        <w:rPr>
          <w:lang w:val="vi-VN"/>
        </w:rPr>
      </w:pPr>
      <w:bookmarkStart w:id="152" w:name="_Toc186269177"/>
      <w:r>
        <w:t xml:space="preserve">Hình </w:t>
      </w:r>
      <w:r w:rsidR="00DA4E2A">
        <w:fldChar w:fldCharType="begin"/>
      </w:r>
      <w:r w:rsidR="00DA4E2A">
        <w:instrText xml:space="preserve"> SEQ Hình \* ARABIC \s 1 </w:instrText>
      </w:r>
      <w:r w:rsidR="00DA4E2A">
        <w:fldChar w:fldCharType="separate"/>
      </w:r>
      <w:r w:rsidR="00E171EE">
        <w:rPr>
          <w:noProof/>
        </w:rPr>
        <w:t>9</w:t>
      </w:r>
      <w:r w:rsidR="00DA4E2A">
        <w:fldChar w:fldCharType="end"/>
      </w:r>
      <w:r>
        <w:rPr>
          <w:lang w:val="vi-VN"/>
        </w:rPr>
        <w:t xml:space="preserve"> Hướng </w:t>
      </w:r>
      <w:r w:rsidRPr="00EA31D4">
        <w:t>dẫn</w:t>
      </w:r>
      <w:r>
        <w:rPr>
          <w:lang w:val="vi-VN"/>
        </w:rPr>
        <w:t xml:space="preserve"> cài Sql Server</w:t>
      </w:r>
      <w:bookmarkEnd w:id="152"/>
      <w:r>
        <w:t xml:space="preserve"> </w:t>
      </w:r>
    </w:p>
    <w:p w14:paraId="0F902983" w14:textId="77777777" w:rsidR="00EA31D4" w:rsidRDefault="00EA31D4" w:rsidP="00EA31D4">
      <w:pPr>
        <w:pStyle w:val="Noidung"/>
      </w:pPr>
      <w:r>
        <w:t xml:space="preserve">Bước 10: Sau khi hoàn tất cài đặt, mở Ứng dụng SQL Server Management Studio, chọn Connect </w:t>
      </w:r>
    </w:p>
    <w:p w14:paraId="0DE5F596" w14:textId="77777777" w:rsidR="00EA31D4" w:rsidRDefault="00EA31D4" w:rsidP="00B80374">
      <w:pPr>
        <w:jc w:val="center"/>
      </w:pPr>
      <w:r>
        <w:rPr>
          <w:noProof/>
        </w:rPr>
        <w:drawing>
          <wp:inline distT="0" distB="0" distL="0" distR="0" wp14:anchorId="202A261F" wp14:editId="5913577A">
            <wp:extent cx="3892550" cy="2222500"/>
            <wp:effectExtent l="0" t="0" r="0" b="6350"/>
            <wp:docPr id="17106" name="Picture 17106"/>
            <wp:cNvGraphicFramePr/>
            <a:graphic xmlns:a="http://schemas.openxmlformats.org/drawingml/2006/main">
              <a:graphicData uri="http://schemas.openxmlformats.org/drawingml/2006/picture">
                <pic:pic xmlns:pic="http://schemas.openxmlformats.org/drawingml/2006/picture">
                  <pic:nvPicPr>
                    <pic:cNvPr id="17106" name="Picture 17106"/>
                    <pic:cNvPicPr/>
                  </pic:nvPicPr>
                  <pic:blipFill>
                    <a:blip r:embed="rId85"/>
                    <a:stretch>
                      <a:fillRect/>
                    </a:stretch>
                  </pic:blipFill>
                  <pic:spPr>
                    <a:xfrm>
                      <a:off x="0" y="0"/>
                      <a:ext cx="3915762" cy="2235753"/>
                    </a:xfrm>
                    <a:prstGeom prst="rect">
                      <a:avLst/>
                    </a:prstGeom>
                  </pic:spPr>
                </pic:pic>
              </a:graphicData>
            </a:graphic>
          </wp:inline>
        </w:drawing>
      </w:r>
    </w:p>
    <w:p w14:paraId="4A0B36E9" w14:textId="4081F255" w:rsidR="00EA31D4" w:rsidRPr="00EA31D4" w:rsidRDefault="00EA31D4" w:rsidP="00EA31D4">
      <w:pPr>
        <w:pStyle w:val="Caption"/>
        <w:rPr>
          <w:lang w:val="vi-VN"/>
        </w:rPr>
      </w:pPr>
      <w:bookmarkStart w:id="153" w:name="_Toc186269178"/>
      <w:r>
        <w:t xml:space="preserve">Hình </w:t>
      </w:r>
      <w:r w:rsidR="00DA4E2A">
        <w:fldChar w:fldCharType="begin"/>
      </w:r>
      <w:r w:rsidR="00DA4E2A">
        <w:instrText xml:space="preserve"> SEQ Hình \* ARABIC \s 1 </w:instrText>
      </w:r>
      <w:r w:rsidR="00DA4E2A">
        <w:fldChar w:fldCharType="separate"/>
      </w:r>
      <w:r w:rsidR="00E171EE">
        <w:rPr>
          <w:noProof/>
        </w:rPr>
        <w:t>10</w:t>
      </w:r>
      <w:r w:rsidR="00DA4E2A">
        <w:fldChar w:fldCharType="end"/>
      </w:r>
      <w:r>
        <w:rPr>
          <w:lang w:val="vi-VN"/>
        </w:rPr>
        <w:t xml:space="preserve"> Hướng dẫn cài </w:t>
      </w:r>
      <w:r w:rsidRPr="00EA31D4">
        <w:t>Sql</w:t>
      </w:r>
      <w:r>
        <w:rPr>
          <w:lang w:val="vi-VN"/>
        </w:rPr>
        <w:t xml:space="preserve"> Server</w:t>
      </w:r>
      <w:bookmarkEnd w:id="153"/>
    </w:p>
    <w:p w14:paraId="28952D1B" w14:textId="5AF1EB8A" w:rsidR="00EA31D4" w:rsidRDefault="00EA31D4" w:rsidP="00EA31D4">
      <w:pPr>
        <w:pStyle w:val="Noidung"/>
      </w:pPr>
      <w:r>
        <w:lastRenderedPageBreak/>
        <w:t xml:space="preserve"> </w:t>
      </w:r>
    </w:p>
    <w:p w14:paraId="00F72224" w14:textId="77777777" w:rsidR="00EA31D4" w:rsidRDefault="00EA31D4" w:rsidP="00EA31D4">
      <w:pPr>
        <w:pStyle w:val="Noidung"/>
      </w:pPr>
      <w:r>
        <w:t xml:space="preserve">Lưu ý: Mục Server name nếu hiện local host thì trỏ xuống chọn , chọn Database Engine và lựa chọn option: Tên máy\SQLEXPRESS 11. Màn hình hiển thị như giao diện bên dưới là thành công </w:t>
      </w:r>
    </w:p>
    <w:p w14:paraId="028BA3DF" w14:textId="77777777" w:rsidR="00EA31D4" w:rsidRDefault="00EA31D4" w:rsidP="00B80374">
      <w:pPr>
        <w:jc w:val="center"/>
      </w:pPr>
      <w:r>
        <w:rPr>
          <w:noProof/>
        </w:rPr>
        <w:drawing>
          <wp:inline distT="0" distB="0" distL="0" distR="0" wp14:anchorId="3F1316A8" wp14:editId="5A5904DE">
            <wp:extent cx="4453256" cy="2555875"/>
            <wp:effectExtent l="0" t="0" r="0" b="0"/>
            <wp:docPr id="17127" name="Picture 17127"/>
            <wp:cNvGraphicFramePr/>
            <a:graphic xmlns:a="http://schemas.openxmlformats.org/drawingml/2006/main">
              <a:graphicData uri="http://schemas.openxmlformats.org/drawingml/2006/picture">
                <pic:pic xmlns:pic="http://schemas.openxmlformats.org/drawingml/2006/picture">
                  <pic:nvPicPr>
                    <pic:cNvPr id="17127" name="Picture 17127"/>
                    <pic:cNvPicPr/>
                  </pic:nvPicPr>
                  <pic:blipFill>
                    <a:blip r:embed="rId86"/>
                    <a:stretch>
                      <a:fillRect/>
                    </a:stretch>
                  </pic:blipFill>
                  <pic:spPr>
                    <a:xfrm>
                      <a:off x="0" y="0"/>
                      <a:ext cx="4453256" cy="2555875"/>
                    </a:xfrm>
                    <a:prstGeom prst="rect">
                      <a:avLst/>
                    </a:prstGeom>
                  </pic:spPr>
                </pic:pic>
              </a:graphicData>
            </a:graphic>
          </wp:inline>
        </w:drawing>
      </w:r>
    </w:p>
    <w:p w14:paraId="23E572DB" w14:textId="63FB7DEB" w:rsidR="00EA31D4" w:rsidRPr="00B80374" w:rsidRDefault="00EA31D4" w:rsidP="00B80374">
      <w:pPr>
        <w:pStyle w:val="Caption"/>
        <w:rPr>
          <w:lang w:val="vi-VN"/>
        </w:rPr>
      </w:pPr>
      <w:bookmarkStart w:id="154" w:name="_Toc186269179"/>
      <w:r>
        <w:t xml:space="preserve">Hình </w:t>
      </w:r>
      <w:r w:rsidR="00DA4E2A">
        <w:fldChar w:fldCharType="begin"/>
      </w:r>
      <w:r w:rsidR="00DA4E2A">
        <w:instrText xml:space="preserve"> SEQ Hình \* ARABIC \s 1 </w:instrText>
      </w:r>
      <w:r w:rsidR="00DA4E2A">
        <w:fldChar w:fldCharType="separate"/>
      </w:r>
      <w:r w:rsidR="00E171EE">
        <w:rPr>
          <w:noProof/>
        </w:rPr>
        <w:t>11</w:t>
      </w:r>
      <w:r w:rsidR="00DA4E2A">
        <w:fldChar w:fldCharType="end"/>
      </w:r>
      <w:r>
        <w:rPr>
          <w:lang w:val="vi-VN"/>
        </w:rPr>
        <w:t xml:space="preserve"> Hướng dẫn cài Sql Server</w:t>
      </w:r>
      <w:bookmarkEnd w:id="154"/>
    </w:p>
    <w:p w14:paraId="619A076E" w14:textId="77777777" w:rsidR="00EA31D4" w:rsidRDefault="00EA31D4" w:rsidP="00EA31D4">
      <w:pPr>
        <w:pStyle w:val="Noidung"/>
      </w:pPr>
      <w:r>
        <w:t xml:space="preserve">Để mở câu query mới thì nhấn vào New Query trên thanh công cụ bên trên </w:t>
      </w:r>
    </w:p>
    <w:p w14:paraId="6D1BE555" w14:textId="77777777" w:rsidR="00EA31D4" w:rsidRDefault="00EA31D4" w:rsidP="00EA31D4">
      <w:pPr>
        <w:pStyle w:val="Noidung"/>
      </w:pPr>
      <w:r>
        <w:t xml:space="preserve">Để chạy câu lệnh nhấn Ctrl + Enter hoặc nút Execute trên thanh công cụ bên trên </w:t>
      </w:r>
    </w:p>
    <w:p w14:paraId="6239D248" w14:textId="77777777" w:rsidR="00EA31D4" w:rsidRDefault="00EA31D4" w:rsidP="00EA31D4">
      <w:pPr>
        <w:pStyle w:val="Noidung"/>
      </w:pPr>
      <w:r>
        <w:t xml:space="preserve">Để xem bộ dữ liệu, nhấn mở mục Database ở thanh điều hướng bên trái màn hình </w:t>
      </w:r>
    </w:p>
    <w:p w14:paraId="1ED288E9" w14:textId="31FA1C4A" w:rsidR="008039D6" w:rsidRPr="002651A5" w:rsidRDefault="008039D6" w:rsidP="00EA31D4">
      <w:pPr>
        <w:pStyle w:val="Noidung"/>
      </w:pPr>
    </w:p>
    <w:sectPr w:rsidR="008039D6" w:rsidRPr="002651A5" w:rsidSect="00B80374">
      <w:type w:val="continuous"/>
      <w:pgSz w:w="11907" w:h="16840" w:code="9"/>
      <w:pgMar w:top="1134" w:right="1134" w:bottom="1134" w:left="1701" w:header="284" w:footer="57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DB8761" w14:textId="77777777" w:rsidR="009004B0" w:rsidRDefault="009004B0" w:rsidP="00116727">
      <w:r>
        <w:separator/>
      </w:r>
    </w:p>
  </w:endnote>
  <w:endnote w:type="continuationSeparator" w:id="0">
    <w:p w14:paraId="6EF00214" w14:textId="77777777" w:rsidR="009004B0" w:rsidRDefault="009004B0"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D9B3D" w14:textId="77777777"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end"/>
    </w:r>
  </w:p>
  <w:p w14:paraId="0519430A"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F5FE6B" w14:textId="77777777" w:rsidR="00023CC4" w:rsidRDefault="00023C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E7B69" w14:textId="77777777" w:rsidR="00023CC4" w:rsidRPr="007B120F" w:rsidRDefault="00A62DC6" w:rsidP="00023CC4">
    <w:pPr>
      <w:framePr w:wrap="around" w:vAnchor="text" w:hAnchor="margin" w:xAlign="right" w:y="1"/>
      <w:tabs>
        <w:tab w:val="center" w:pos="4320"/>
        <w:tab w:val="right" w:pos="8640"/>
      </w:tabs>
    </w:pPr>
    <w:r w:rsidRPr="007B120F">
      <w:fldChar w:fldCharType="begin"/>
    </w:r>
    <w:r w:rsidR="00C64910" w:rsidRPr="007B120F">
      <w:instrText xml:space="preserve">PAGE  </w:instrText>
    </w:r>
    <w:r w:rsidRPr="007B120F">
      <w:fldChar w:fldCharType="end"/>
    </w:r>
  </w:p>
  <w:p w14:paraId="1F416EB9" w14:textId="77777777" w:rsidR="00023CC4" w:rsidRPr="007B120F" w:rsidRDefault="00023CC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A27D5" w14:textId="562D3403" w:rsidR="00023CC4" w:rsidRPr="005A017D" w:rsidRDefault="00A62DC6" w:rsidP="000E2520">
    <w:pPr>
      <w:framePr w:wrap="around" w:vAnchor="text" w:hAnchor="margin" w:xAlign="right" w:y="86"/>
      <w:tabs>
        <w:tab w:val="center" w:pos="4320"/>
        <w:tab w:val="right" w:pos="8640"/>
      </w:tabs>
      <w:rPr>
        <w:lang w:val="vi-VN"/>
      </w:rPr>
    </w:pPr>
    <w:r>
      <w:fldChar w:fldCharType="begin"/>
    </w:r>
    <w:r w:rsidR="00C64910">
      <w:instrText xml:space="preserve">PAGE  </w:instrText>
    </w:r>
    <w:r>
      <w:fldChar w:fldCharType="separate"/>
    </w:r>
    <w:r w:rsidR="00DF05B5">
      <w:rPr>
        <w:noProof/>
      </w:rPr>
      <w:t>12</w:t>
    </w:r>
    <w:r>
      <w:fldChar w:fldCharType="end"/>
    </w:r>
  </w:p>
  <w:p w14:paraId="4916F576" w14:textId="77777777" w:rsidR="00023CC4" w:rsidRPr="009A026E" w:rsidRDefault="009A026E" w:rsidP="006D2252">
    <w:pPr>
      <w:pBdr>
        <w:top w:val="thinThickSmallGap" w:sz="24" w:space="1" w:color="auto"/>
      </w:pBdr>
      <w:tabs>
        <w:tab w:val="center" w:pos="4320"/>
        <w:tab w:val="right" w:pos="8640"/>
      </w:tabs>
      <w:ind w:right="360"/>
      <w:rPr>
        <w:lang w:val="vi-VN"/>
      </w:rPr>
    </w:pPr>
    <w:r>
      <w:t>Nguyễn</w:t>
    </w:r>
    <w:r>
      <w:rPr>
        <w:lang w:val="vi-VN"/>
      </w:rPr>
      <w:t xml:space="preserve"> Văn Tổ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9F01E6" w14:textId="77777777" w:rsidR="009004B0" w:rsidRDefault="009004B0" w:rsidP="00116727">
      <w:r>
        <w:separator/>
      </w:r>
    </w:p>
  </w:footnote>
  <w:footnote w:type="continuationSeparator" w:id="0">
    <w:p w14:paraId="27707631" w14:textId="77777777" w:rsidR="009004B0" w:rsidRDefault="009004B0"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747A0" w14:textId="77777777" w:rsidR="006D2252" w:rsidRDefault="006D2252">
    <w:pPr>
      <w:tabs>
        <w:tab w:val="center" w:pos="4320"/>
        <w:tab w:val="right" w:pos="8640"/>
      </w:tabs>
    </w:pPr>
  </w:p>
  <w:p w14:paraId="63337B99" w14:textId="77777777" w:rsidR="006D2252" w:rsidRDefault="009A026E" w:rsidP="006D2252">
    <w:pPr>
      <w:pBdr>
        <w:bottom w:val="thickThinSmallGap" w:sz="24" w:space="1" w:color="auto"/>
      </w:pBdr>
      <w:tabs>
        <w:tab w:val="center" w:pos="4320"/>
        <w:tab w:val="right" w:pos="8640"/>
      </w:tabs>
    </w:pPr>
    <w:r w:rsidRPr="00697829">
      <w:rPr>
        <w:bCs/>
        <w:sz w:val="26"/>
        <w:szCs w:val="26"/>
      </w:rPr>
      <w:t>Thiết kế và cài đặt cơ sở dữ liệu cho hệ thống đặt lịch khám bệnh trực tuyến tại một số bệnh viện</w:t>
    </w:r>
    <w:r w:rsidRPr="00697829">
      <w:rPr>
        <w:b/>
        <w:sz w:val="26"/>
        <w:szCs w:val="26"/>
      </w:rPr>
      <w:t>.</w:t>
    </w:r>
    <w:r w:rsidR="00FA6C9E">
      <w:tab/>
    </w:r>
    <w:r w:rsidR="00FA6C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04352"/>
    <w:multiLevelType w:val="hybridMultilevel"/>
    <w:tmpl w:val="F8BA8F42"/>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F31395"/>
    <w:multiLevelType w:val="hybridMultilevel"/>
    <w:tmpl w:val="746833B8"/>
    <w:lvl w:ilvl="0" w:tplc="042A0001">
      <w:start w:val="1"/>
      <w:numFmt w:val="bullet"/>
      <w:lvlText w:val=""/>
      <w:lvlJc w:val="left"/>
      <w:pPr>
        <w:ind w:left="1440" w:hanging="360"/>
      </w:pPr>
      <w:rPr>
        <w:rFonts w:ascii="Symbol" w:hAnsi="Symbol" w:hint="default"/>
      </w:rPr>
    </w:lvl>
    <w:lvl w:ilvl="1" w:tplc="62828516">
      <w:numFmt w:val="bullet"/>
      <w:lvlText w:val="-"/>
      <w:lvlJc w:val="left"/>
      <w:pPr>
        <w:ind w:left="2160" w:hanging="360"/>
      </w:pPr>
      <w:rPr>
        <w:rFonts w:ascii="Times New Roman" w:eastAsia="Times New Roman"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086D6DF4"/>
    <w:multiLevelType w:val="hybridMultilevel"/>
    <w:tmpl w:val="0770B5CC"/>
    <w:lvl w:ilvl="0" w:tplc="FFFFFFFF">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10F0CFF"/>
    <w:multiLevelType w:val="multilevel"/>
    <w:tmpl w:val="6AB4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37987"/>
    <w:multiLevelType w:val="hybridMultilevel"/>
    <w:tmpl w:val="118C85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35D0CFB"/>
    <w:multiLevelType w:val="hybridMultilevel"/>
    <w:tmpl w:val="79C62AD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D216A0"/>
    <w:multiLevelType w:val="hybridMultilevel"/>
    <w:tmpl w:val="3C96A6A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22B11BF"/>
    <w:multiLevelType w:val="hybridMultilevel"/>
    <w:tmpl w:val="E15881A0"/>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8D6674C"/>
    <w:multiLevelType w:val="multilevel"/>
    <w:tmpl w:val="3C026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0668C1"/>
    <w:multiLevelType w:val="hybridMultilevel"/>
    <w:tmpl w:val="ED125F38"/>
    <w:lvl w:ilvl="0" w:tplc="042A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31304BE3"/>
    <w:multiLevelType w:val="hybridMultilevel"/>
    <w:tmpl w:val="3662BAA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12" w15:restartNumberingAfterBreak="0">
    <w:nsid w:val="42CE2066"/>
    <w:multiLevelType w:val="hybridMultilevel"/>
    <w:tmpl w:val="3A7AE7E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44010F28"/>
    <w:multiLevelType w:val="hybridMultilevel"/>
    <w:tmpl w:val="587E6D5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44176297"/>
    <w:multiLevelType w:val="hybridMultilevel"/>
    <w:tmpl w:val="84981A08"/>
    <w:lvl w:ilvl="0" w:tplc="042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B233C31"/>
    <w:multiLevelType w:val="hybridMultilevel"/>
    <w:tmpl w:val="A2E83BE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C8A7E9B"/>
    <w:multiLevelType w:val="multilevel"/>
    <w:tmpl w:val="B87ACC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CB126A"/>
    <w:multiLevelType w:val="hybridMultilevel"/>
    <w:tmpl w:val="5CF2163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9025AE6"/>
    <w:multiLevelType w:val="hybridMultilevel"/>
    <w:tmpl w:val="DF6010F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5FA0521B"/>
    <w:multiLevelType w:val="hybridMultilevel"/>
    <w:tmpl w:val="B712BC2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60D46DBA"/>
    <w:multiLevelType w:val="hybridMultilevel"/>
    <w:tmpl w:val="B4F00F2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61472E8F"/>
    <w:multiLevelType w:val="multilevel"/>
    <w:tmpl w:val="BF48B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ED10A3"/>
    <w:multiLevelType w:val="hybridMultilevel"/>
    <w:tmpl w:val="290039A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633B1C8B"/>
    <w:multiLevelType w:val="hybridMultilevel"/>
    <w:tmpl w:val="8168056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75662D68"/>
    <w:multiLevelType w:val="multilevel"/>
    <w:tmpl w:val="3610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A76327"/>
    <w:multiLevelType w:val="multilevel"/>
    <w:tmpl w:val="2032A65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1569"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628355C"/>
    <w:multiLevelType w:val="hybridMultilevel"/>
    <w:tmpl w:val="572C88B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767663C7"/>
    <w:multiLevelType w:val="hybridMultilevel"/>
    <w:tmpl w:val="0AC6A86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8AB1A27"/>
    <w:multiLevelType w:val="hybridMultilevel"/>
    <w:tmpl w:val="F7A0718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C940A9A"/>
    <w:multiLevelType w:val="hybridMultilevel"/>
    <w:tmpl w:val="F59865F4"/>
    <w:lvl w:ilvl="0" w:tplc="B96CEB7A">
      <w:start w:val="1"/>
      <w:numFmt w:val="decimal"/>
      <w:lvlText w:val="%1."/>
      <w:lvlJc w:val="left"/>
      <w:pPr>
        <w:ind w:left="644" w:hanging="360"/>
      </w:pPr>
      <w:rPr>
        <w:rFonts w:hint="default"/>
        <w:b/>
        <w:bCs/>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4197309">
    <w:abstractNumId w:val="25"/>
  </w:num>
  <w:num w:numId="2" w16cid:durableId="764695739">
    <w:abstractNumId w:val="11"/>
  </w:num>
  <w:num w:numId="3" w16cid:durableId="1024095658">
    <w:abstractNumId w:val="29"/>
  </w:num>
  <w:num w:numId="4" w16cid:durableId="738022386">
    <w:abstractNumId w:val="23"/>
  </w:num>
  <w:num w:numId="5" w16cid:durableId="635306386">
    <w:abstractNumId w:val="7"/>
  </w:num>
  <w:num w:numId="6" w16cid:durableId="1759398836">
    <w:abstractNumId w:val="5"/>
  </w:num>
  <w:num w:numId="7" w16cid:durableId="378093116">
    <w:abstractNumId w:val="19"/>
  </w:num>
  <w:num w:numId="8" w16cid:durableId="412364352">
    <w:abstractNumId w:val="22"/>
  </w:num>
  <w:num w:numId="9" w16cid:durableId="1730763859">
    <w:abstractNumId w:val="14"/>
  </w:num>
  <w:num w:numId="10" w16cid:durableId="363794592">
    <w:abstractNumId w:val="1"/>
  </w:num>
  <w:num w:numId="11" w16cid:durableId="1206675552">
    <w:abstractNumId w:val="0"/>
  </w:num>
  <w:num w:numId="12" w16cid:durableId="277643211">
    <w:abstractNumId w:val="17"/>
  </w:num>
  <w:num w:numId="13" w16cid:durableId="1053191551">
    <w:abstractNumId w:val="26"/>
  </w:num>
  <w:num w:numId="14" w16cid:durableId="563374285">
    <w:abstractNumId w:val="27"/>
  </w:num>
  <w:num w:numId="15" w16cid:durableId="757755438">
    <w:abstractNumId w:val="28"/>
  </w:num>
  <w:num w:numId="16" w16cid:durableId="679770758">
    <w:abstractNumId w:val="10"/>
  </w:num>
  <w:num w:numId="17" w16cid:durableId="1879780064">
    <w:abstractNumId w:val="13"/>
  </w:num>
  <w:num w:numId="18" w16cid:durableId="986397383">
    <w:abstractNumId w:val="9"/>
  </w:num>
  <w:num w:numId="19" w16cid:durableId="1559513361">
    <w:abstractNumId w:val="18"/>
  </w:num>
  <w:num w:numId="20" w16cid:durableId="1727485476">
    <w:abstractNumId w:val="4"/>
  </w:num>
  <w:num w:numId="21" w16cid:durableId="700519559">
    <w:abstractNumId w:val="6"/>
  </w:num>
  <w:num w:numId="22" w16cid:durableId="1531340448">
    <w:abstractNumId w:val="3"/>
  </w:num>
  <w:num w:numId="23" w16cid:durableId="1951667351">
    <w:abstractNumId w:val="21"/>
  </w:num>
  <w:num w:numId="24" w16cid:durableId="1581713914">
    <w:abstractNumId w:val="24"/>
  </w:num>
  <w:num w:numId="25" w16cid:durableId="149712739">
    <w:abstractNumId w:val="20"/>
  </w:num>
  <w:num w:numId="26" w16cid:durableId="1353652737">
    <w:abstractNumId w:val="15"/>
  </w:num>
  <w:num w:numId="27" w16cid:durableId="1019895264">
    <w:abstractNumId w:val="8"/>
  </w:num>
  <w:num w:numId="28" w16cid:durableId="714744239">
    <w:abstractNumId w:val="16"/>
  </w:num>
  <w:num w:numId="29" w16cid:durableId="1984965438">
    <w:abstractNumId w:val="2"/>
  </w:num>
  <w:num w:numId="30" w16cid:durableId="63599068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29F3"/>
    <w:rsid w:val="000055C8"/>
    <w:rsid w:val="00012425"/>
    <w:rsid w:val="00012520"/>
    <w:rsid w:val="00023CC4"/>
    <w:rsid w:val="00035548"/>
    <w:rsid w:val="0003654D"/>
    <w:rsid w:val="00040D7F"/>
    <w:rsid w:val="000415E2"/>
    <w:rsid w:val="00052856"/>
    <w:rsid w:val="00052985"/>
    <w:rsid w:val="000537CB"/>
    <w:rsid w:val="00056E25"/>
    <w:rsid w:val="00061AFB"/>
    <w:rsid w:val="00061EAE"/>
    <w:rsid w:val="00065518"/>
    <w:rsid w:val="00073744"/>
    <w:rsid w:val="00075923"/>
    <w:rsid w:val="000858DD"/>
    <w:rsid w:val="000A16FB"/>
    <w:rsid w:val="000A40BE"/>
    <w:rsid w:val="000A5B5B"/>
    <w:rsid w:val="000A5BE0"/>
    <w:rsid w:val="000A5FE2"/>
    <w:rsid w:val="000B3671"/>
    <w:rsid w:val="000B40F9"/>
    <w:rsid w:val="000D203F"/>
    <w:rsid w:val="000D2B8C"/>
    <w:rsid w:val="000D2ECB"/>
    <w:rsid w:val="000D3EE5"/>
    <w:rsid w:val="000D4F48"/>
    <w:rsid w:val="000E13C1"/>
    <w:rsid w:val="000E2520"/>
    <w:rsid w:val="000E39BE"/>
    <w:rsid w:val="000E5A10"/>
    <w:rsid w:val="000F11E0"/>
    <w:rsid w:val="000F6130"/>
    <w:rsid w:val="00103C94"/>
    <w:rsid w:val="00106058"/>
    <w:rsid w:val="00107344"/>
    <w:rsid w:val="00107AF5"/>
    <w:rsid w:val="00107DF5"/>
    <w:rsid w:val="00111BC1"/>
    <w:rsid w:val="00116727"/>
    <w:rsid w:val="001167E9"/>
    <w:rsid w:val="00135C29"/>
    <w:rsid w:val="001367C7"/>
    <w:rsid w:val="00144FF5"/>
    <w:rsid w:val="0014684B"/>
    <w:rsid w:val="00150C74"/>
    <w:rsid w:val="001525E5"/>
    <w:rsid w:val="00152F21"/>
    <w:rsid w:val="001628DA"/>
    <w:rsid w:val="001655B7"/>
    <w:rsid w:val="00173210"/>
    <w:rsid w:val="0017392C"/>
    <w:rsid w:val="001770D8"/>
    <w:rsid w:val="00181ECE"/>
    <w:rsid w:val="00185F7D"/>
    <w:rsid w:val="001A47C0"/>
    <w:rsid w:val="001A5414"/>
    <w:rsid w:val="001E34D3"/>
    <w:rsid w:val="001E3827"/>
    <w:rsid w:val="001E63A7"/>
    <w:rsid w:val="00203099"/>
    <w:rsid w:val="002254E2"/>
    <w:rsid w:val="0022718F"/>
    <w:rsid w:val="002341D4"/>
    <w:rsid w:val="00237397"/>
    <w:rsid w:val="00246D14"/>
    <w:rsid w:val="00246D50"/>
    <w:rsid w:val="0025106E"/>
    <w:rsid w:val="00252ED2"/>
    <w:rsid w:val="00254BD7"/>
    <w:rsid w:val="00254D97"/>
    <w:rsid w:val="002555C9"/>
    <w:rsid w:val="002651A5"/>
    <w:rsid w:val="0026616B"/>
    <w:rsid w:val="002741B3"/>
    <w:rsid w:val="002742A7"/>
    <w:rsid w:val="002768F3"/>
    <w:rsid w:val="002802C7"/>
    <w:rsid w:val="002877A8"/>
    <w:rsid w:val="00287905"/>
    <w:rsid w:val="002941D8"/>
    <w:rsid w:val="002B6D3B"/>
    <w:rsid w:val="002C5996"/>
    <w:rsid w:val="002C777D"/>
    <w:rsid w:val="002D0266"/>
    <w:rsid w:val="002D717B"/>
    <w:rsid w:val="002E1B44"/>
    <w:rsid w:val="002E298D"/>
    <w:rsid w:val="002E4526"/>
    <w:rsid w:val="002E7442"/>
    <w:rsid w:val="002F20E4"/>
    <w:rsid w:val="003017E6"/>
    <w:rsid w:val="00302061"/>
    <w:rsid w:val="00302E71"/>
    <w:rsid w:val="00303993"/>
    <w:rsid w:val="003071A1"/>
    <w:rsid w:val="0031012B"/>
    <w:rsid w:val="003110D7"/>
    <w:rsid w:val="00311F72"/>
    <w:rsid w:val="003166DD"/>
    <w:rsid w:val="00322C6D"/>
    <w:rsid w:val="003345B9"/>
    <w:rsid w:val="003366B1"/>
    <w:rsid w:val="00343FA3"/>
    <w:rsid w:val="003450A7"/>
    <w:rsid w:val="003545AB"/>
    <w:rsid w:val="0035472E"/>
    <w:rsid w:val="00357602"/>
    <w:rsid w:val="003602BB"/>
    <w:rsid w:val="00364B42"/>
    <w:rsid w:val="003674F8"/>
    <w:rsid w:val="00373F93"/>
    <w:rsid w:val="00375236"/>
    <w:rsid w:val="0037625F"/>
    <w:rsid w:val="00387DAA"/>
    <w:rsid w:val="00387EE1"/>
    <w:rsid w:val="00390117"/>
    <w:rsid w:val="00397735"/>
    <w:rsid w:val="003A222F"/>
    <w:rsid w:val="003A3DD1"/>
    <w:rsid w:val="003A410D"/>
    <w:rsid w:val="003A44E2"/>
    <w:rsid w:val="003A47A4"/>
    <w:rsid w:val="003A5BAB"/>
    <w:rsid w:val="003B0F35"/>
    <w:rsid w:val="003B14DB"/>
    <w:rsid w:val="003C0D09"/>
    <w:rsid w:val="003C5803"/>
    <w:rsid w:val="003D1B89"/>
    <w:rsid w:val="003D29EE"/>
    <w:rsid w:val="003E7551"/>
    <w:rsid w:val="003F5F75"/>
    <w:rsid w:val="003F7B28"/>
    <w:rsid w:val="00400C06"/>
    <w:rsid w:val="00402E36"/>
    <w:rsid w:val="00403ED5"/>
    <w:rsid w:val="00404F8F"/>
    <w:rsid w:val="00405BE2"/>
    <w:rsid w:val="00406E6D"/>
    <w:rsid w:val="00411304"/>
    <w:rsid w:val="0041304D"/>
    <w:rsid w:val="00414EC1"/>
    <w:rsid w:val="004266D3"/>
    <w:rsid w:val="00434451"/>
    <w:rsid w:val="004368D5"/>
    <w:rsid w:val="00440E71"/>
    <w:rsid w:val="00453569"/>
    <w:rsid w:val="00454ACB"/>
    <w:rsid w:val="00460E78"/>
    <w:rsid w:val="004808F3"/>
    <w:rsid w:val="004865BF"/>
    <w:rsid w:val="00490A3B"/>
    <w:rsid w:val="004975F1"/>
    <w:rsid w:val="004B0DC6"/>
    <w:rsid w:val="004B5356"/>
    <w:rsid w:val="004C0A9A"/>
    <w:rsid w:val="004D063C"/>
    <w:rsid w:val="004D1E93"/>
    <w:rsid w:val="004D2B29"/>
    <w:rsid w:val="004D360A"/>
    <w:rsid w:val="004F0167"/>
    <w:rsid w:val="005051EB"/>
    <w:rsid w:val="00505A6A"/>
    <w:rsid w:val="0051305B"/>
    <w:rsid w:val="00513744"/>
    <w:rsid w:val="0051411C"/>
    <w:rsid w:val="005148A2"/>
    <w:rsid w:val="00531421"/>
    <w:rsid w:val="005428DD"/>
    <w:rsid w:val="005524CB"/>
    <w:rsid w:val="00555825"/>
    <w:rsid w:val="00557AE1"/>
    <w:rsid w:val="00560267"/>
    <w:rsid w:val="005741BC"/>
    <w:rsid w:val="00577E51"/>
    <w:rsid w:val="0058124F"/>
    <w:rsid w:val="00581E68"/>
    <w:rsid w:val="00585182"/>
    <w:rsid w:val="005A017D"/>
    <w:rsid w:val="005A05BD"/>
    <w:rsid w:val="005B016E"/>
    <w:rsid w:val="005B63D8"/>
    <w:rsid w:val="005B7558"/>
    <w:rsid w:val="005B7611"/>
    <w:rsid w:val="005C7ED2"/>
    <w:rsid w:val="005D67EF"/>
    <w:rsid w:val="005D7169"/>
    <w:rsid w:val="005E29D8"/>
    <w:rsid w:val="005E4555"/>
    <w:rsid w:val="005E7721"/>
    <w:rsid w:val="005F1333"/>
    <w:rsid w:val="005F4736"/>
    <w:rsid w:val="005F6531"/>
    <w:rsid w:val="006106CA"/>
    <w:rsid w:val="00610FAB"/>
    <w:rsid w:val="006167D2"/>
    <w:rsid w:val="00617C26"/>
    <w:rsid w:val="00626FF1"/>
    <w:rsid w:val="00635F87"/>
    <w:rsid w:val="00643CEF"/>
    <w:rsid w:val="00651646"/>
    <w:rsid w:val="00654C53"/>
    <w:rsid w:val="00672212"/>
    <w:rsid w:val="00675B4C"/>
    <w:rsid w:val="00676A52"/>
    <w:rsid w:val="00683997"/>
    <w:rsid w:val="00686DAF"/>
    <w:rsid w:val="00692AB6"/>
    <w:rsid w:val="006961F5"/>
    <w:rsid w:val="006A3A3A"/>
    <w:rsid w:val="006B1E7B"/>
    <w:rsid w:val="006B48E0"/>
    <w:rsid w:val="006C23F4"/>
    <w:rsid w:val="006C6486"/>
    <w:rsid w:val="006C6E20"/>
    <w:rsid w:val="006D2252"/>
    <w:rsid w:val="006D4077"/>
    <w:rsid w:val="006F1EB7"/>
    <w:rsid w:val="006F48FC"/>
    <w:rsid w:val="006F649C"/>
    <w:rsid w:val="006F733C"/>
    <w:rsid w:val="007019BE"/>
    <w:rsid w:val="00703EA8"/>
    <w:rsid w:val="00704687"/>
    <w:rsid w:val="00713249"/>
    <w:rsid w:val="00716753"/>
    <w:rsid w:val="00746A35"/>
    <w:rsid w:val="00746C3F"/>
    <w:rsid w:val="00754751"/>
    <w:rsid w:val="00760AD4"/>
    <w:rsid w:val="00762551"/>
    <w:rsid w:val="00763DB2"/>
    <w:rsid w:val="00765D58"/>
    <w:rsid w:val="007677B9"/>
    <w:rsid w:val="00776945"/>
    <w:rsid w:val="00781EB4"/>
    <w:rsid w:val="00791F6D"/>
    <w:rsid w:val="00795C2F"/>
    <w:rsid w:val="00797DBE"/>
    <w:rsid w:val="007A1488"/>
    <w:rsid w:val="007A2179"/>
    <w:rsid w:val="007A2B3A"/>
    <w:rsid w:val="007A413C"/>
    <w:rsid w:val="007A454D"/>
    <w:rsid w:val="007A71B8"/>
    <w:rsid w:val="007A77A5"/>
    <w:rsid w:val="007B120F"/>
    <w:rsid w:val="007B20D0"/>
    <w:rsid w:val="007C02C9"/>
    <w:rsid w:val="007C071B"/>
    <w:rsid w:val="007C6E44"/>
    <w:rsid w:val="007E1507"/>
    <w:rsid w:val="007E16BB"/>
    <w:rsid w:val="007F44C6"/>
    <w:rsid w:val="008039D6"/>
    <w:rsid w:val="008148A3"/>
    <w:rsid w:val="00830163"/>
    <w:rsid w:val="008471F7"/>
    <w:rsid w:val="008547EE"/>
    <w:rsid w:val="0085531C"/>
    <w:rsid w:val="008562C8"/>
    <w:rsid w:val="00866BAC"/>
    <w:rsid w:val="00866CA5"/>
    <w:rsid w:val="008711E1"/>
    <w:rsid w:val="008729AD"/>
    <w:rsid w:val="008731D7"/>
    <w:rsid w:val="008741E4"/>
    <w:rsid w:val="00874A79"/>
    <w:rsid w:val="00875782"/>
    <w:rsid w:val="008836B6"/>
    <w:rsid w:val="00884C6A"/>
    <w:rsid w:val="00887CCC"/>
    <w:rsid w:val="008918DE"/>
    <w:rsid w:val="00894C15"/>
    <w:rsid w:val="00895D2B"/>
    <w:rsid w:val="00896BBA"/>
    <w:rsid w:val="008A4974"/>
    <w:rsid w:val="008B3090"/>
    <w:rsid w:val="008B3FB4"/>
    <w:rsid w:val="008C1DEC"/>
    <w:rsid w:val="008C2848"/>
    <w:rsid w:val="008C34C2"/>
    <w:rsid w:val="008D4E70"/>
    <w:rsid w:val="008E3C0E"/>
    <w:rsid w:val="008E3CFE"/>
    <w:rsid w:val="008E4A2F"/>
    <w:rsid w:val="008E575C"/>
    <w:rsid w:val="008E765A"/>
    <w:rsid w:val="008F0335"/>
    <w:rsid w:val="008F5B7F"/>
    <w:rsid w:val="009004B0"/>
    <w:rsid w:val="009022F1"/>
    <w:rsid w:val="0092616E"/>
    <w:rsid w:val="0093037D"/>
    <w:rsid w:val="009319CD"/>
    <w:rsid w:val="009364B5"/>
    <w:rsid w:val="00950449"/>
    <w:rsid w:val="009532AD"/>
    <w:rsid w:val="00962404"/>
    <w:rsid w:val="009656B2"/>
    <w:rsid w:val="009678F9"/>
    <w:rsid w:val="00970425"/>
    <w:rsid w:val="00970CD6"/>
    <w:rsid w:val="009747D0"/>
    <w:rsid w:val="009958BB"/>
    <w:rsid w:val="009A026E"/>
    <w:rsid w:val="009A510C"/>
    <w:rsid w:val="009A5481"/>
    <w:rsid w:val="009A69DC"/>
    <w:rsid w:val="009A784D"/>
    <w:rsid w:val="009B1622"/>
    <w:rsid w:val="009B1968"/>
    <w:rsid w:val="009B2376"/>
    <w:rsid w:val="009B3269"/>
    <w:rsid w:val="009B623F"/>
    <w:rsid w:val="009C2442"/>
    <w:rsid w:val="009D2881"/>
    <w:rsid w:val="009E0423"/>
    <w:rsid w:val="009E5D15"/>
    <w:rsid w:val="009F286F"/>
    <w:rsid w:val="009F6E5D"/>
    <w:rsid w:val="00A01B98"/>
    <w:rsid w:val="00A24427"/>
    <w:rsid w:val="00A2525C"/>
    <w:rsid w:val="00A27C8B"/>
    <w:rsid w:val="00A309DB"/>
    <w:rsid w:val="00A403D7"/>
    <w:rsid w:val="00A62495"/>
    <w:rsid w:val="00A62DC6"/>
    <w:rsid w:val="00A65C46"/>
    <w:rsid w:val="00A740F1"/>
    <w:rsid w:val="00A76AC7"/>
    <w:rsid w:val="00A810C4"/>
    <w:rsid w:val="00A838CF"/>
    <w:rsid w:val="00A879A4"/>
    <w:rsid w:val="00A87B8A"/>
    <w:rsid w:val="00A92A3E"/>
    <w:rsid w:val="00AB5004"/>
    <w:rsid w:val="00AB6E73"/>
    <w:rsid w:val="00AC0FF8"/>
    <w:rsid w:val="00AC1EBB"/>
    <w:rsid w:val="00AC31A5"/>
    <w:rsid w:val="00AF1693"/>
    <w:rsid w:val="00B0371B"/>
    <w:rsid w:val="00B16B10"/>
    <w:rsid w:val="00B204B9"/>
    <w:rsid w:val="00B21AAA"/>
    <w:rsid w:val="00B25CAF"/>
    <w:rsid w:val="00B3499D"/>
    <w:rsid w:val="00B4487E"/>
    <w:rsid w:val="00B74625"/>
    <w:rsid w:val="00B80374"/>
    <w:rsid w:val="00B84B68"/>
    <w:rsid w:val="00B86AA1"/>
    <w:rsid w:val="00B938C4"/>
    <w:rsid w:val="00B97EEE"/>
    <w:rsid w:val="00BA5354"/>
    <w:rsid w:val="00BB5C5B"/>
    <w:rsid w:val="00BC0365"/>
    <w:rsid w:val="00BE0BE7"/>
    <w:rsid w:val="00BE17D6"/>
    <w:rsid w:val="00BE2876"/>
    <w:rsid w:val="00BE499E"/>
    <w:rsid w:val="00C00981"/>
    <w:rsid w:val="00C03369"/>
    <w:rsid w:val="00C161A4"/>
    <w:rsid w:val="00C244A4"/>
    <w:rsid w:val="00C33048"/>
    <w:rsid w:val="00C33F97"/>
    <w:rsid w:val="00C34E45"/>
    <w:rsid w:val="00C35142"/>
    <w:rsid w:val="00C46682"/>
    <w:rsid w:val="00C60B83"/>
    <w:rsid w:val="00C61C7C"/>
    <w:rsid w:val="00C63A5C"/>
    <w:rsid w:val="00C64910"/>
    <w:rsid w:val="00C66989"/>
    <w:rsid w:val="00C7360E"/>
    <w:rsid w:val="00C73F83"/>
    <w:rsid w:val="00C77743"/>
    <w:rsid w:val="00CA34FD"/>
    <w:rsid w:val="00CC24B2"/>
    <w:rsid w:val="00CC49C4"/>
    <w:rsid w:val="00CC7B3A"/>
    <w:rsid w:val="00CD07F5"/>
    <w:rsid w:val="00CD2ABE"/>
    <w:rsid w:val="00CD7198"/>
    <w:rsid w:val="00CD71C9"/>
    <w:rsid w:val="00CE3B13"/>
    <w:rsid w:val="00CE7510"/>
    <w:rsid w:val="00CF64DA"/>
    <w:rsid w:val="00D00F5F"/>
    <w:rsid w:val="00D10362"/>
    <w:rsid w:val="00D105C9"/>
    <w:rsid w:val="00D10A3D"/>
    <w:rsid w:val="00D132A6"/>
    <w:rsid w:val="00D16267"/>
    <w:rsid w:val="00D3017C"/>
    <w:rsid w:val="00D36ADC"/>
    <w:rsid w:val="00D37225"/>
    <w:rsid w:val="00D50A37"/>
    <w:rsid w:val="00D528D9"/>
    <w:rsid w:val="00D60973"/>
    <w:rsid w:val="00D62FA4"/>
    <w:rsid w:val="00D64513"/>
    <w:rsid w:val="00D64F3A"/>
    <w:rsid w:val="00D67268"/>
    <w:rsid w:val="00D67BB0"/>
    <w:rsid w:val="00D742FB"/>
    <w:rsid w:val="00D80789"/>
    <w:rsid w:val="00D87F92"/>
    <w:rsid w:val="00D92400"/>
    <w:rsid w:val="00D94BE9"/>
    <w:rsid w:val="00D96495"/>
    <w:rsid w:val="00D97A20"/>
    <w:rsid w:val="00DA1DDF"/>
    <w:rsid w:val="00DA2AE5"/>
    <w:rsid w:val="00DA453A"/>
    <w:rsid w:val="00DA4931"/>
    <w:rsid w:val="00DA4E2A"/>
    <w:rsid w:val="00DB21F6"/>
    <w:rsid w:val="00DB5CD9"/>
    <w:rsid w:val="00DB6CC7"/>
    <w:rsid w:val="00DC6091"/>
    <w:rsid w:val="00DD3276"/>
    <w:rsid w:val="00DD38DB"/>
    <w:rsid w:val="00DD451A"/>
    <w:rsid w:val="00DD53BF"/>
    <w:rsid w:val="00DD7673"/>
    <w:rsid w:val="00DE00FF"/>
    <w:rsid w:val="00DE0CC9"/>
    <w:rsid w:val="00DE1A12"/>
    <w:rsid w:val="00DE27E0"/>
    <w:rsid w:val="00DE3189"/>
    <w:rsid w:val="00DE7F01"/>
    <w:rsid w:val="00DF05B5"/>
    <w:rsid w:val="00DF05C9"/>
    <w:rsid w:val="00DF1E1A"/>
    <w:rsid w:val="00DF5320"/>
    <w:rsid w:val="00E00262"/>
    <w:rsid w:val="00E12C90"/>
    <w:rsid w:val="00E13BEF"/>
    <w:rsid w:val="00E143B2"/>
    <w:rsid w:val="00E171EE"/>
    <w:rsid w:val="00E30621"/>
    <w:rsid w:val="00E33DB5"/>
    <w:rsid w:val="00E352D3"/>
    <w:rsid w:val="00E36511"/>
    <w:rsid w:val="00E625B5"/>
    <w:rsid w:val="00E6616D"/>
    <w:rsid w:val="00E67A7F"/>
    <w:rsid w:val="00E67BE3"/>
    <w:rsid w:val="00E73358"/>
    <w:rsid w:val="00E73D47"/>
    <w:rsid w:val="00E81A87"/>
    <w:rsid w:val="00E87CCD"/>
    <w:rsid w:val="00EA31D4"/>
    <w:rsid w:val="00EB1358"/>
    <w:rsid w:val="00EB2E83"/>
    <w:rsid w:val="00EC66C1"/>
    <w:rsid w:val="00EC7189"/>
    <w:rsid w:val="00EC7538"/>
    <w:rsid w:val="00ED287E"/>
    <w:rsid w:val="00ED6E34"/>
    <w:rsid w:val="00EE2460"/>
    <w:rsid w:val="00EE77E9"/>
    <w:rsid w:val="00EE7FDE"/>
    <w:rsid w:val="00EF4DD3"/>
    <w:rsid w:val="00EF67CD"/>
    <w:rsid w:val="00F02C0F"/>
    <w:rsid w:val="00F2087F"/>
    <w:rsid w:val="00F37FB0"/>
    <w:rsid w:val="00F434F6"/>
    <w:rsid w:val="00F55830"/>
    <w:rsid w:val="00F56493"/>
    <w:rsid w:val="00F61E0F"/>
    <w:rsid w:val="00F76280"/>
    <w:rsid w:val="00F7715C"/>
    <w:rsid w:val="00F807F2"/>
    <w:rsid w:val="00F87D97"/>
    <w:rsid w:val="00F87FA1"/>
    <w:rsid w:val="00F91F09"/>
    <w:rsid w:val="00F94AAA"/>
    <w:rsid w:val="00F9680C"/>
    <w:rsid w:val="00FA05A8"/>
    <w:rsid w:val="00FA43A3"/>
    <w:rsid w:val="00FA6C9E"/>
    <w:rsid w:val="00FB4FDE"/>
    <w:rsid w:val="00FB7791"/>
    <w:rsid w:val="00FC56F5"/>
    <w:rsid w:val="00FC5FF4"/>
    <w:rsid w:val="00FD6DB9"/>
    <w:rsid w:val="00FE2AE1"/>
    <w:rsid w:val="00FF130A"/>
    <w:rsid w:val="00FF622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7D2"/>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302061"/>
    <w:pPr>
      <w:keepNext/>
      <w:numPr>
        <w:numId w:val="1"/>
      </w:numPr>
      <w:spacing w:before="120" w:after="120"/>
      <w:ind w:left="431" w:hanging="431"/>
      <w:jc w:val="center"/>
      <w:outlineLvl w:val="0"/>
    </w:pPr>
    <w:rPr>
      <w:b/>
      <w:sz w:val="28"/>
      <w:lang w:val="x-none" w:eastAsia="x-none"/>
    </w:rPr>
  </w:style>
  <w:style w:type="paragraph" w:styleId="Heading2">
    <w:name w:val="heading 2"/>
    <w:basedOn w:val="Normal"/>
    <w:next w:val="Normal"/>
    <w:link w:val="Heading2Char"/>
    <w:qFormat/>
    <w:rsid w:val="00322C6D"/>
    <w:pPr>
      <w:keepNext/>
      <w:numPr>
        <w:ilvl w:val="1"/>
        <w:numId w:val="1"/>
      </w:numPr>
      <w:ind w:left="0" w:firstLine="0"/>
      <w:outlineLvl w:val="1"/>
    </w:pPr>
    <w:rPr>
      <w:b/>
      <w:sz w:val="28"/>
      <w:lang w:val="x-none" w:eastAsia="x-none"/>
    </w:rPr>
  </w:style>
  <w:style w:type="paragraph" w:styleId="Heading3">
    <w:name w:val="heading 3"/>
    <w:basedOn w:val="Normal"/>
    <w:next w:val="Normal"/>
    <w:link w:val="Heading3Char"/>
    <w:uiPriority w:val="9"/>
    <w:qFormat/>
    <w:rsid w:val="006C6E20"/>
    <w:pPr>
      <w:keepNext/>
      <w:keepLines/>
      <w:numPr>
        <w:ilvl w:val="2"/>
        <w:numId w:val="1"/>
      </w:numPr>
      <w:spacing w:before="200"/>
      <w:outlineLvl w:val="2"/>
    </w:pPr>
    <w:rPr>
      <w:rFonts w:eastAsia="SimSun"/>
      <w:b/>
      <w:bCs/>
      <w:sz w:val="26"/>
      <w:lang w:val="x-none" w:eastAsia="x-none"/>
    </w:rPr>
  </w:style>
  <w:style w:type="paragraph" w:styleId="Heading4">
    <w:name w:val="heading 4"/>
    <w:basedOn w:val="Normal"/>
    <w:next w:val="Normal"/>
    <w:link w:val="Heading4Char"/>
    <w:uiPriority w:val="9"/>
    <w:qFormat/>
    <w:rsid w:val="007B20D0"/>
    <w:pPr>
      <w:keepNext/>
      <w:keepLines/>
      <w:numPr>
        <w:ilvl w:val="3"/>
        <w:numId w:val="1"/>
      </w:numPr>
      <w:spacing w:before="120" w:after="120"/>
      <w:outlineLvl w:val="3"/>
    </w:pPr>
    <w:rPr>
      <w:rFonts w:eastAsia="SimSun"/>
      <w:b/>
      <w:bCs/>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02061"/>
    <w:rPr>
      <w:rFonts w:ascii="Times New Roman" w:eastAsia="Times New Roman" w:hAnsi="Times New Roman"/>
      <w:b/>
      <w:sz w:val="28"/>
      <w:szCs w:val="24"/>
      <w:lang w:val="x-none" w:eastAsia="x-none"/>
    </w:rPr>
  </w:style>
  <w:style w:type="character" w:customStyle="1" w:styleId="Heading2Char">
    <w:name w:val="Heading 2 Char"/>
    <w:link w:val="Heading2"/>
    <w:rsid w:val="00322C6D"/>
    <w:rPr>
      <w:rFonts w:ascii="Times New Roman" w:eastAsia="Times New Roman" w:hAnsi="Times New Roman"/>
      <w:b/>
      <w:sz w:val="28"/>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uiPriority w:val="99"/>
    <w:qFormat/>
    <w:rsid w:val="00A92A3E"/>
    <w:pPr>
      <w:tabs>
        <w:tab w:val="center" w:pos="4320"/>
        <w:tab w:val="right" w:pos="8640"/>
      </w:tabs>
    </w:pPr>
    <w:rPr>
      <w:lang w:val="x-none" w:eastAsia="x-none"/>
    </w:rPr>
  </w:style>
  <w:style w:type="character" w:customStyle="1" w:styleId="FooterChar">
    <w:name w:val="Footer Char"/>
    <w:link w:val="Footer"/>
    <w:uiPriority w:val="99"/>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6C6E20"/>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7B20D0"/>
    <w:rPr>
      <w:rFonts w:ascii="Times New Roman" w:eastAsia="SimSun" w:hAnsi="Times New Roman"/>
      <w:b/>
      <w:bCs/>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2"/>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2"/>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2"/>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2"/>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8F0335"/>
    <w:rPr>
      <w:sz w:val="26"/>
    </w:rPr>
  </w:style>
  <w:style w:type="paragraph" w:styleId="TOC2">
    <w:name w:val="toc 2"/>
    <w:basedOn w:val="Normal"/>
    <w:next w:val="Normal"/>
    <w:autoRedefine/>
    <w:uiPriority w:val="39"/>
    <w:unhideWhenUsed/>
    <w:rsid w:val="009A510C"/>
    <w:pPr>
      <w:ind w:left="240"/>
    </w:pPr>
    <w:rPr>
      <w:sz w:val="26"/>
    </w:rPr>
  </w:style>
  <w:style w:type="paragraph" w:styleId="TOC3">
    <w:name w:val="toc 3"/>
    <w:basedOn w:val="Normal"/>
    <w:next w:val="Normal"/>
    <w:autoRedefine/>
    <w:uiPriority w:val="39"/>
    <w:unhideWhenUsed/>
    <w:rsid w:val="009A510C"/>
    <w:pPr>
      <w:ind w:left="480"/>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875782"/>
    <w:pPr>
      <w:spacing w:before="120" w:after="120" w:line="360" w:lineRule="auto"/>
      <w:ind w:firstLine="720"/>
      <w:jc w:val="both"/>
    </w:pPr>
    <w:rPr>
      <w:sz w:val="26"/>
      <w:lang w:val="vi-VN"/>
    </w:rPr>
  </w:style>
  <w:style w:type="character" w:customStyle="1" w:styleId="NoidungChar">
    <w:name w:val="Noidung Char"/>
    <w:basedOn w:val="DefaultParagraphFont"/>
    <w:link w:val="Noidung"/>
    <w:rsid w:val="00875782"/>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semiHidden/>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EA31D4"/>
    <w:pPr>
      <w:spacing w:before="120" w:after="120" w:line="360" w:lineRule="auto"/>
      <w:jc w:val="center"/>
    </w:pPr>
    <w:rPr>
      <w:i/>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2254E2"/>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sz w:val="22"/>
    </w:rPr>
  </w:style>
  <w:style w:type="character" w:customStyle="1" w:styleId="codeChar">
    <w:name w:val="code Char"/>
    <w:basedOn w:val="NoidungChar"/>
    <w:link w:val="code"/>
    <w:rsid w:val="002254E2"/>
    <w:rPr>
      <w:rFonts w:ascii="Courier New" w:eastAsia="Times New Roman" w:hAnsi="Courier New"/>
      <w:color w:val="000000" w:themeColor="text1"/>
      <w:sz w:val="22"/>
      <w:szCs w:val="24"/>
      <w:lang w:eastAsia="en-US"/>
    </w:rPr>
  </w:style>
  <w:style w:type="character" w:customStyle="1" w:styleId="UnresolvedMention1">
    <w:name w:val="Unresolved Mention1"/>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9364B5"/>
    <w:pPr>
      <w:spacing w:before="120" w:after="120" w:line="360" w:lineRule="auto"/>
      <w:jc w:val="both"/>
    </w:pPr>
    <w:rPr>
      <w:rFonts w:eastAsiaTheme="minorHAnsi" w:cstheme="minorBidi"/>
      <w:sz w:val="26"/>
      <w:szCs w:val="22"/>
    </w:rPr>
  </w:style>
  <w:style w:type="character" w:customStyle="1" w:styleId="noidungbangChar">
    <w:name w:val="noidung_bang Char"/>
    <w:basedOn w:val="DefaultParagraphFont"/>
    <w:link w:val="noidungbang"/>
    <w:rsid w:val="009364B5"/>
    <w:rPr>
      <w:rFonts w:ascii="Times New Roman" w:eastAsiaTheme="minorHAnsi" w:hAnsi="Times New Roman" w:cstheme="minorBidi"/>
      <w:sz w:val="2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vi.wikipedia.org/w/index.php?title=16-bit&amp;action=edit&amp;redlink=1" TargetMode="External"/><Relationship Id="rId21" Type="http://schemas.openxmlformats.org/officeDocument/2006/relationships/hyperlink" Target="https://vi.wikipedia.org/wiki/C%C6%A1_s%E1%BB%9F_d%E1%BB%AF_li%E1%BB%87u"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0.jpg"/><Relationship Id="rId68" Type="http://schemas.openxmlformats.org/officeDocument/2006/relationships/hyperlink" Target="https://docs.microsoft.com/en-us/sql/ssms/download-sql-server-management-studio-ssms?view=sql-server%02ver15" TargetMode="External"/><Relationship Id="rId84" Type="http://schemas.openxmlformats.org/officeDocument/2006/relationships/image" Target="media/image34.jpg"/><Relationship Id="rId16" Type="http://schemas.openxmlformats.org/officeDocument/2006/relationships/image" Target="media/image4.jpeg"/><Relationship Id="rId11" Type="http://schemas.openxmlformats.org/officeDocument/2006/relationships/header" Target="header1.xml"/><Relationship Id="rId32" Type="http://schemas.openxmlformats.org/officeDocument/2006/relationships/hyperlink" Target="https://vi.wikipedia.org/wiki/Windows_NT" TargetMode="External"/><Relationship Id="rId37" Type="http://schemas.openxmlformats.org/officeDocument/2006/relationships/hyperlink" Target="https://vi.wikipedia.org/wiki/Ubuntu" TargetMode="External"/><Relationship Id="rId53" Type="http://schemas.openxmlformats.org/officeDocument/2006/relationships/image" Target="media/image21.png"/><Relationship Id="rId58" Type="http://schemas.openxmlformats.org/officeDocument/2006/relationships/hyperlink" Target="https://www.microsoft.com/en-us/evalcenter/download-sql-server-2019" TargetMode="External"/><Relationship Id="rId74" Type="http://schemas.openxmlformats.org/officeDocument/2006/relationships/hyperlink" Target="https://docs.microsoft.com/en-us/sql/ssms/download-sql-server-management-studio-ssms?view=sql-server%02ver15" TargetMode="External"/><Relationship Id="rId79" Type="http://schemas.openxmlformats.org/officeDocument/2006/relationships/hyperlink" Target="https://docs.microsoft.com/en-us/sql/ssms/download-sql-server-management-studio-ssms?view=sql-server%02ver15" TargetMode="External"/><Relationship Id="rId5" Type="http://schemas.openxmlformats.org/officeDocument/2006/relationships/webSettings" Target="webSettings.xml"/><Relationship Id="rId19" Type="http://schemas.openxmlformats.org/officeDocument/2006/relationships/hyperlink" Target="https://vi.wikipedia.org/wiki/Microsoft" TargetMode="External"/><Relationship Id="rId14" Type="http://schemas.openxmlformats.org/officeDocument/2006/relationships/image" Target="media/image2.jpeg"/><Relationship Id="rId22" Type="http://schemas.openxmlformats.org/officeDocument/2006/relationships/hyperlink" Target="https://vi.wikipedia.org/wiki/Ph%E1%BA%A7n_m%E1%BB%81m" TargetMode="External"/><Relationship Id="rId27" Type="http://schemas.openxmlformats.org/officeDocument/2006/relationships/hyperlink" Target="https://vi.wikipedia.org/wiki/OS/2" TargetMode="External"/><Relationship Id="rId30" Type="http://schemas.openxmlformats.org/officeDocument/2006/relationships/hyperlink" Target="https://vi.wikipedia.org/w/index.php?title=Ashton-Tate&amp;action=edit&amp;redlink=1" TargetMode="External"/><Relationship Id="rId35" Type="http://schemas.openxmlformats.org/officeDocument/2006/relationships/hyperlink" Target="https://vi.wikipedia.org/wiki/Red_Hat_Enterprise_Linux"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jpg"/><Relationship Id="rId69" Type="http://schemas.openxmlformats.org/officeDocument/2006/relationships/hyperlink" Target="https://docs.microsoft.com/en-us/sql/ssms/download-sql-server-management-studio-ssms?view=sql-server%02ver15" TargetMode="External"/><Relationship Id="rId77" Type="http://schemas.openxmlformats.org/officeDocument/2006/relationships/hyperlink" Target="https://docs.microsoft.com/en-us/sql/ssms/download-sql-server-management-studio-ssms?view=sql-server%02ver15" TargetMode="Externa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hyperlink" Target="https://docs.microsoft.com/en-us/sql/ssms/download-sql-server-management-studio-ssms?view=sql-server%02ver15" TargetMode="External"/><Relationship Id="rId80" Type="http://schemas.openxmlformats.org/officeDocument/2006/relationships/hyperlink" Target="https://docs.microsoft.com/en-us/sql/ssms/download-sql-server-management-studio-ssms?view=sql-server%02ver15" TargetMode="External"/><Relationship Id="rId85" Type="http://schemas.openxmlformats.org/officeDocument/2006/relationships/image" Target="media/image3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6.jpeg"/><Relationship Id="rId33" Type="http://schemas.openxmlformats.org/officeDocument/2006/relationships/hyperlink" Target="https://vi.wikipedia.org/w/index.php?title=Sybase&amp;action=edit&amp;redlink=1" TargetMode="External"/><Relationship Id="rId38" Type="http://schemas.openxmlformats.org/officeDocument/2006/relationships/hyperlink" Target="https://vi.wikipedia.org/wiki/Docker_(ph%E1%BA%A7n_m%E1%BB%81m)" TargetMode="External"/><Relationship Id="rId46" Type="http://schemas.openxmlformats.org/officeDocument/2006/relationships/image" Target="media/image14.png"/><Relationship Id="rId59" Type="http://schemas.openxmlformats.org/officeDocument/2006/relationships/image" Target="media/image26.png"/><Relationship Id="rId67" Type="http://schemas.openxmlformats.org/officeDocument/2006/relationships/hyperlink" Target="https://docs.microsoft.com/en-us/sql/ssms/download-sql-server-management-studio-ssms?view=sql-server%02ver15" TargetMode="External"/><Relationship Id="rId20" Type="http://schemas.openxmlformats.org/officeDocument/2006/relationships/hyperlink" Target="https://vi.wikipedia.org/wiki/M%C3%A1y_ch%E1%BB%A7" TargetMode="Externa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jpg"/><Relationship Id="rId70" Type="http://schemas.openxmlformats.org/officeDocument/2006/relationships/hyperlink" Target="https://docs.microsoft.com/en-us/sql/ssms/download-sql-server-management-studio-ssms?view=sql-server%02ver15" TargetMode="External"/><Relationship Id="rId75" Type="http://schemas.openxmlformats.org/officeDocument/2006/relationships/hyperlink" Target="https://docs.microsoft.com/en-us/sql/ssms/download-sql-server-management-studio-ssms?view=sql-server%02ver15" TargetMode="External"/><Relationship Id="rId83" Type="http://schemas.openxmlformats.org/officeDocument/2006/relationships/image" Target="media/image33.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vi.wikipedia.org/wiki/Ph%E1%BA%A7n_m%E1%BB%81m_%E1%BB%A9ng_d%E1%BB%A5ng" TargetMode="External"/><Relationship Id="rId28" Type="http://schemas.openxmlformats.org/officeDocument/2006/relationships/hyperlink" Target="https://vi.wikipedia.org/w/index.php?title=M%C3%A1y_ch%E1%BB%A7_SQL_Sybase&amp;action=edit&amp;redlink=1" TargetMode="External"/><Relationship Id="rId36" Type="http://schemas.openxmlformats.org/officeDocument/2006/relationships/hyperlink" Target="https://vi.wikipedia.org/w/index.php?title=M%C3%A1y_ch%E1%BB%A7_doanh_nghi%E1%BB%87p_Linux&amp;action=edit&amp;redlink=1"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2.xml"/><Relationship Id="rId31" Type="http://schemas.openxmlformats.org/officeDocument/2006/relationships/hyperlink" Target="https://vi.wikipedia.org/wiki/Microsoft" TargetMode="Externa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hyperlink" Target="https://docs.microsoft.com/en-us/sql/ssms/download-sql-server-management-studio-ssms?view=sql-server%02ver15" TargetMode="External"/><Relationship Id="rId73" Type="http://schemas.openxmlformats.org/officeDocument/2006/relationships/hyperlink" Target="https://docs.microsoft.com/en-us/sql/ssms/download-sql-server-management-studio-ssms?view=sql-server%02ver15" TargetMode="External"/><Relationship Id="rId78" Type="http://schemas.openxmlformats.org/officeDocument/2006/relationships/hyperlink" Target="https://docs.microsoft.com/en-us/sql/ssms/download-sql-server-management-studio-ssms?view=sql-server%02ver15" TargetMode="External"/><Relationship Id="rId81" Type="http://schemas.openxmlformats.org/officeDocument/2006/relationships/hyperlink" Target="https://docs.microsoft.com/en-us/sql/ssms/download-sql-server-management-studio-ssms?view=sql-server%02ver15" TargetMode="External"/><Relationship Id="rId86" Type="http://schemas.openxmlformats.org/officeDocument/2006/relationships/image" Target="media/image36.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s://vi.wikipedia.org/wiki/H%E1%BB%87_th%E1%BB%91ng_qu%E1%BA%A3n_l%C3%BD_c%C6%A1_s%E1%BB%9F_d%E1%BB%AF_li%E1%BB%87u_quan_h%E1%BB%87" TargetMode="External"/><Relationship Id="rId39" Type="http://schemas.openxmlformats.org/officeDocument/2006/relationships/image" Target="media/image7.png"/><Relationship Id="rId34" Type="http://schemas.openxmlformats.org/officeDocument/2006/relationships/hyperlink" Target="https://vi.wikipedia.org/w/index.php?title=Doanh_nghi%E1%BB%87p_m%C3%A1y_ch%E1%BB%A7_th%C3%ADch_%E1%BB%A9ng&amp;action=edit&amp;redlink=1" TargetMode="Externa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hyperlink" Target="https://docs.microsoft.com/en-us/sql/ssms/download-sql-server-management-studio-ssms?view=sql-server%02ver15" TargetMode="External"/><Relationship Id="rId7" Type="http://schemas.openxmlformats.org/officeDocument/2006/relationships/endnotes" Target="endnotes.xml"/><Relationship Id="rId71" Type="http://schemas.openxmlformats.org/officeDocument/2006/relationships/hyperlink" Target="https://docs.microsoft.com/en-us/sql/ssms/download-sql-server-management-studio-ssms?view=sql-server%02ver15" TargetMode="External"/><Relationship Id="rId2" Type="http://schemas.openxmlformats.org/officeDocument/2006/relationships/numbering" Target="numbering.xml"/><Relationship Id="rId29" Type="http://schemas.openxmlformats.org/officeDocument/2006/relationships/hyperlink" Target="https://vi.wikipedia.org/w/index.php?title=Sybase&amp;action=edit&amp;redlink=1" TargetMode="External"/><Relationship Id="rId24" Type="http://schemas.openxmlformats.org/officeDocument/2006/relationships/hyperlink" Target="https://vi.wikipedia.org/w/index.php?title=Ng%C6%B0%E1%BB%9Di_s%E1%BB%AD_d%E1%BB%A5ng_%C4%91%E1%BB%93ng_th%E1%BB%9Di&amp;action=edit&amp;redlink=1"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s://docs.microsoft.com/en-us/sql/ssms/download-sql-server-management-studio-ssms?view=sql-server%02ver15" TargetMode="External"/><Relationship Id="rId87" Type="http://schemas.openxmlformats.org/officeDocument/2006/relationships/fontTable" Target="fontTable.xml"/><Relationship Id="rId61" Type="http://schemas.openxmlformats.org/officeDocument/2006/relationships/image" Target="media/image28.jpg"/><Relationship Id="rId82"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B38EB-0323-4FB0-ABCC-B9561DECD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66</Pages>
  <Words>12401</Words>
  <Characters>70690</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82926</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138</cp:revision>
  <cp:lastPrinted>2024-12-28T02:02:00Z</cp:lastPrinted>
  <dcterms:created xsi:type="dcterms:W3CDTF">2024-11-08T07:12:00Z</dcterms:created>
  <dcterms:modified xsi:type="dcterms:W3CDTF">2025-01-0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hEzxVzw"/&gt;&lt;style id="http://www.zotero.org/styles/ieee" locale="en-US" hasBibliography="1" bibliographyStyleHasBeenSet="1"/&gt;&lt;prefs&gt;&lt;pref name="fieldType" value="Field"/&gt;&lt;/prefs&gt;&lt;/data&gt;</vt:lpwstr>
  </property>
</Properties>
</file>